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9C71B" w14:textId="77777777" w:rsidR="001F598E" w:rsidRDefault="001F598E" w:rsidP="001F598E">
      <w:pPr>
        <w:pStyle w:val="Heading1"/>
      </w:pPr>
      <w:bookmarkStart w:id="0" w:name="_Toc536017946"/>
      <w:bookmarkStart w:id="1" w:name="_Toc5375208"/>
      <w:bookmarkStart w:id="2" w:name="_Toc5869230"/>
      <w:bookmarkStart w:id="3" w:name="_Toc18499445"/>
      <w:r>
        <w:t>Understanding Vehicle-Bridge Interaction and Dynamic Amplification</w:t>
      </w:r>
      <w:bookmarkEnd w:id="0"/>
      <w:bookmarkEnd w:id="1"/>
      <w:bookmarkEnd w:id="2"/>
      <w:bookmarkEnd w:id="3"/>
    </w:p>
    <w:p w14:paraId="66082601" w14:textId="77777777" w:rsidR="001F598E" w:rsidRDefault="001F598E" w:rsidP="00771CDD">
      <w:r>
        <w:t>This first part details the experimental testing and investigation of a real bridge and documents the knowledge gained from such efforts. The bridge was selected for investigation due to the high vibrations reported by motorists and was therefore suspected to be experiencing significant dynamic amplification. The objectives for the first part of this paper are as follows.</w:t>
      </w:r>
    </w:p>
    <w:p w14:paraId="61A6F457" w14:textId="77777777" w:rsidR="001F598E" w:rsidRDefault="001F598E" w:rsidP="001F598E">
      <w:pPr>
        <w:pStyle w:val="ListParagraph"/>
        <w:numPr>
          <w:ilvl w:val="0"/>
          <w:numId w:val="5"/>
        </w:numPr>
      </w:pPr>
      <w:r>
        <w:t>Determine the effect of vehicle-bridge dynamics on bridge live load responses.</w:t>
      </w:r>
    </w:p>
    <w:p w14:paraId="5CF890BC" w14:textId="77777777" w:rsidR="001F598E" w:rsidRDefault="001F598E" w:rsidP="001F598E">
      <w:pPr>
        <w:pStyle w:val="ListParagraph"/>
        <w:numPr>
          <w:ilvl w:val="0"/>
          <w:numId w:val="5"/>
        </w:numPr>
      </w:pPr>
      <w:r>
        <w:t>Identify the mechanisms and conditions that are influential to dynamic amplification.</w:t>
      </w:r>
    </w:p>
    <w:p w14:paraId="46D5620D" w14:textId="77777777" w:rsidR="001F598E" w:rsidRDefault="001F598E" w:rsidP="001F598E">
      <w:pPr>
        <w:pStyle w:val="ListParagraph"/>
        <w:numPr>
          <w:ilvl w:val="0"/>
          <w:numId w:val="5"/>
        </w:numPr>
      </w:pPr>
      <w:r>
        <w:t>Develop suitable methods for simulating vehicle-bridge dynamics for the purpose of estimating dynamic amplification.</w:t>
      </w:r>
    </w:p>
    <w:p w14:paraId="031F59D4" w14:textId="77777777" w:rsidR="001F598E" w:rsidRDefault="001F598E" w:rsidP="00496B8E">
      <w:r>
        <w:t>To achieve these objectives, a series of field tests were carried out. Each phase of testing sought to progressively answer the following questions.</w:t>
      </w:r>
    </w:p>
    <w:p w14:paraId="64C5C9F8" w14:textId="77777777" w:rsidR="001F598E" w:rsidRDefault="001F598E" w:rsidP="001F598E">
      <w:pPr>
        <w:pStyle w:val="ListParagraph"/>
        <w:numPr>
          <w:ilvl w:val="0"/>
          <w:numId w:val="4"/>
        </w:numPr>
      </w:pPr>
      <w:r>
        <w:t>What region of the structure should receive instrumentation (is experiencing the greatest vibration).</w:t>
      </w:r>
    </w:p>
    <w:p w14:paraId="12E21287" w14:textId="77777777" w:rsidR="001F598E" w:rsidRDefault="001F598E" w:rsidP="001F598E">
      <w:pPr>
        <w:pStyle w:val="ListParagraph"/>
        <w:numPr>
          <w:ilvl w:val="0"/>
          <w:numId w:val="4"/>
        </w:numPr>
      </w:pPr>
      <w:r>
        <w:t>What is the operational response of the structure (and characterize structure mass and stiffness).</w:t>
      </w:r>
    </w:p>
    <w:p w14:paraId="05ED90F3" w14:textId="77777777" w:rsidR="001F598E" w:rsidRDefault="001F598E" w:rsidP="001F598E">
      <w:pPr>
        <w:pStyle w:val="ListParagraph"/>
        <w:numPr>
          <w:ilvl w:val="0"/>
          <w:numId w:val="4"/>
        </w:numPr>
      </w:pPr>
      <w:r>
        <w:t>What is the cause of dynamic amplification (and how can it be modeled).</w:t>
      </w:r>
    </w:p>
    <w:p w14:paraId="05DE6DD5" w14:textId="77777777" w:rsidR="001F598E" w:rsidRDefault="001F598E" w:rsidP="00B91B57">
      <w:r>
        <w:t>A total of three field tests were carried out. The first test monitored acceleration of several cross-girders and piers under operational conditions. The second test monitored the acceleration and strain of two spans under operational conditions. The third test recorded the acceleration of a loaded dump truck and multiple spans. These tests provided quantitative measure of the bridge dynamic behavior and indicated that this bridge was experiencing dynamic amplification as high as 2.0. The recorded responses were also utilized for the validation of FE models and VBI simulation methods.</w:t>
      </w:r>
    </w:p>
    <w:p w14:paraId="412836A8" w14:textId="77777777" w:rsidR="001F598E" w:rsidRDefault="001F598E" w:rsidP="00B91B57">
      <w:r>
        <w:t>The framework of structural identification (St-ID) was employed to guide the field-testing efforts. St-Id is a</w:t>
      </w:r>
      <w:r>
        <w:rPr>
          <w:rFonts w:cstheme="minorHAnsi"/>
        </w:rPr>
        <w:t xml:space="preserve"> </w:t>
      </w:r>
      <w:r w:rsidRPr="00D82E91">
        <w:rPr>
          <w:rFonts w:cstheme="minorHAnsi"/>
        </w:rPr>
        <w:t xml:space="preserve">6-step </w:t>
      </w:r>
      <w:r>
        <w:rPr>
          <w:rFonts w:cstheme="minorHAnsi"/>
        </w:rPr>
        <w:t xml:space="preserve">iterative </w:t>
      </w:r>
      <w:r>
        <w:t>process formulated by an ASCE committee which leverages experimental data to influence analytical models in an effort to reduce epistemic uncertainty.  A summary of the process is provided in the following pages.</w:t>
      </w:r>
    </w:p>
    <w:p w14:paraId="3EC5A04D" w14:textId="77777777" w:rsidR="001F598E" w:rsidRDefault="001F598E" w:rsidP="000C7FF5">
      <w:pPr>
        <w:keepNext/>
        <w:jc w:val="center"/>
      </w:pPr>
      <w:r w:rsidRPr="00CB53BC">
        <w:rPr>
          <w:noProof/>
        </w:rPr>
        <w:drawing>
          <wp:inline distT="0" distB="0" distL="0" distR="0" wp14:anchorId="600792FE" wp14:editId="1D9F0B91">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3EA37893" w14:textId="77777777" w:rsidR="001F598E" w:rsidRDefault="001F598E" w:rsidP="000C7FF5">
      <w:pPr>
        <w:pStyle w:val="Caption"/>
      </w:pPr>
      <w:bookmarkStart w:id="4" w:name="_Toc5375421"/>
      <w:bookmarkStart w:id="5" w:name="_Toc184995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tID Framework</w:t>
      </w:r>
      <w:bookmarkEnd w:id="4"/>
      <w:bookmarkEnd w:id="5"/>
      <w:r>
        <w:t xml:space="preserve"> </w:t>
      </w:r>
    </w:p>
    <w:p w14:paraId="205567A3" w14:textId="77777777" w:rsidR="001F598E" w:rsidRDefault="001F598E"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p>
    <w:p w14:paraId="07758F97" w14:textId="77777777" w:rsidR="001F598E" w:rsidRDefault="001F598E" w:rsidP="00B91B57">
      <w:r w:rsidRPr="00B91B57">
        <w:rPr>
          <w:b/>
        </w:rPr>
        <w:t>St-Id Step 2:</w:t>
      </w:r>
      <w:r>
        <w:t xml:space="preserve">  Observe the bridge system and even measure selected responses under different operational and environmental conditions to conceptualize the system for a-priori modelling. This may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4412503F" w14:textId="77777777" w:rsidR="001F598E" w:rsidRDefault="001F598E" w:rsidP="00B91B57">
      <w:pPr>
        <w:rPr>
          <w:noProof/>
        </w:rPr>
      </w:pPr>
      <w:r>
        <w:t>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it is important to utilize appropriate element types and sufficient mesh resolution. Furthermore, boundary conditions and connectivity between elements must be considered and modelled effectively. </w:t>
      </w:r>
    </w:p>
    <w:p w14:paraId="0D9D6A2A" w14:textId="77777777" w:rsidR="001F598E" w:rsidRDefault="001F598E"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structural responses (e.g. temperature, strain, rotation, displacement, acceleration). </w:t>
      </w:r>
    </w:p>
    <w:p w14:paraId="6AFE8899" w14:textId="77777777" w:rsidR="001F598E" w:rsidRDefault="001F598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while performing the experiment to identify and rectify issues and mistakes. </w:t>
      </w:r>
    </w:p>
    <w:p w14:paraId="41CB5064" w14:textId="77777777" w:rsidR="001F598E" w:rsidRDefault="001F598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all of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 St-Id.</w:t>
      </w:r>
    </w:p>
    <w:p w14:paraId="2FD7DB14" w14:textId="77777777" w:rsidR="001F598E" w:rsidRDefault="001F598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identification process can be found elsewhere, but the above discussion sufficiently summarizes the process.</w:t>
      </w:r>
    </w:p>
    <w:p w14:paraId="06FC6470" w14:textId="77777777" w:rsidR="001F598E" w:rsidRDefault="001F598E" w:rsidP="00B642C0">
      <w:r>
        <w:t xml:space="preserve">The St-ID process may be performed several times during the exercise of investigating a structure. The case study presented in the following pages employed the process three times, each time marrying experimental data and FE simulation to answer specific questions about the structure and its performance. </w:t>
      </w:r>
    </w:p>
    <w:p w14:paraId="1BA5CBD2" w14:textId="77777777" w:rsidR="001F598E" w:rsidRDefault="001F598E">
      <w:pPr>
        <w:spacing w:before="0" w:after="200" w:line="276" w:lineRule="auto"/>
        <w:rPr>
          <w:rFonts w:asciiTheme="majorHAnsi" w:eastAsiaTheme="majorEastAsia" w:hAnsiTheme="majorHAnsi" w:cstheme="majorBidi"/>
          <w:b/>
          <w:bCs/>
          <w:sz w:val="26"/>
          <w:szCs w:val="26"/>
        </w:rPr>
      </w:pPr>
      <w:bookmarkStart w:id="6" w:name="_Toc536017948"/>
      <w:bookmarkStart w:id="7" w:name="_Toc5375209"/>
      <w:r>
        <w:br w:type="page"/>
      </w:r>
    </w:p>
    <w:p w14:paraId="4288F46E" w14:textId="77777777" w:rsidR="001F598E" w:rsidRDefault="001F598E" w:rsidP="006646DF">
      <w:pPr>
        <w:pStyle w:val="Heading2"/>
        <w:numPr>
          <w:ilvl w:val="0"/>
          <w:numId w:val="43"/>
        </w:numPr>
      </w:pPr>
      <w:bookmarkStart w:id="8" w:name="_Toc5869231"/>
      <w:bookmarkStart w:id="9" w:name="_Toc18499446"/>
      <w:r>
        <w:t>Description of Case Structure</w:t>
      </w:r>
      <w:bookmarkEnd w:id="6"/>
      <w:bookmarkEnd w:id="7"/>
      <w:bookmarkEnd w:id="8"/>
      <w:bookmarkEnd w:id="9"/>
    </w:p>
    <w:p w14:paraId="1B160232" w14:textId="77777777" w:rsidR="001F598E" w:rsidRDefault="001F598E" w:rsidP="000C7FF5">
      <w:pPr>
        <w:keepNext/>
      </w:pPr>
      <w:r>
        <w:rPr>
          <w:noProof/>
        </w:rPr>
        <w:drawing>
          <wp:inline distT="0" distB="0" distL="0" distR="0" wp14:anchorId="798B85BA" wp14:editId="7896186B">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365EF0A9" w14:textId="77777777" w:rsidR="001F598E" w:rsidRPr="000C7FF5" w:rsidRDefault="001F598E" w:rsidP="000C7FF5">
      <w:pPr>
        <w:pStyle w:val="Caption"/>
      </w:pPr>
      <w:bookmarkStart w:id="10" w:name="_Toc5375422"/>
      <w:bookmarkStart w:id="11" w:name="_Toc184995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Elevation View of Case Structure</w:t>
      </w:r>
      <w:bookmarkEnd w:id="10"/>
      <w:bookmarkEnd w:id="11"/>
    </w:p>
    <w:p w14:paraId="73435B95" w14:textId="77777777" w:rsidR="001F598E" w:rsidRDefault="001F598E" w:rsidP="00B642C0">
      <w:r>
        <w:t xml:space="preserve">The structure is an 11-span viaduct that carries 4 lanes of a major interstate highway. The viaduct was first constructed in 1952 but the superstructure was replaced in 1986 while retaining the concrete piers. East-bound and west-bound lanes are carried by adjacent steel multi-girder spans, which are supported by steel box-girders spanning between two </w:t>
      </w:r>
      <w:r w:rsidRPr="00A87282">
        <w:t>piers</w:t>
      </w:r>
      <w:r>
        <w:t xml:space="preserve">. The structure was overall in good condition with no significant cracking or corrosion visible. </w:t>
      </w:r>
    </w:p>
    <w:p w14:paraId="7A1D5B50" w14:textId="77777777" w:rsidR="001F598E" w:rsidRDefault="001F598E" w:rsidP="000C7FF5">
      <w:pPr>
        <w:keepNext/>
      </w:pPr>
      <w:r>
        <w:rPr>
          <w:noProof/>
        </w:rPr>
        <w:drawing>
          <wp:inline distT="0" distB="0" distL="0" distR="0" wp14:anchorId="3133B7C9" wp14:editId="281E57B0">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5344F363" w14:textId="77777777" w:rsidR="001F598E" w:rsidRPr="00846FA6" w:rsidRDefault="001F598E" w:rsidP="00846FA6">
      <w:pPr>
        <w:pStyle w:val="Caption"/>
      </w:pPr>
      <w:bookmarkStart w:id="12" w:name="_Toc5375423"/>
      <w:bookmarkStart w:id="13" w:name="_Toc184995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of Case Structure Elevation</w:t>
      </w:r>
      <w:bookmarkEnd w:id="12"/>
      <w:bookmarkEnd w:id="13"/>
    </w:p>
    <w:p w14:paraId="173A0964" w14:textId="77777777" w:rsidR="001F598E" w:rsidRDefault="001F598E" w:rsidP="00A61FB1">
      <w:pPr>
        <w:keepNext/>
        <w:jc w:val="center"/>
      </w:pPr>
      <w:r>
        <w:rPr>
          <w:noProof/>
        </w:rPr>
        <w:drawing>
          <wp:inline distT="0" distB="0" distL="0" distR="0" wp14:anchorId="2F16C139" wp14:editId="16FF69B9">
            <wp:extent cx="3657600" cy="30634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3657600" cy="3063414"/>
                    </a:xfrm>
                    <a:prstGeom prst="rect">
                      <a:avLst/>
                    </a:prstGeom>
                    <a:noFill/>
                    <a:ln>
                      <a:noFill/>
                    </a:ln>
                    <a:extLst>
                      <a:ext uri="{53640926-AAD7-44D8-BBD7-CCE9431645EC}">
                        <a14:shadowObscured xmlns:a14="http://schemas.microsoft.com/office/drawing/2010/main"/>
                      </a:ext>
                    </a:extLst>
                  </pic:spPr>
                </pic:pic>
              </a:graphicData>
            </a:graphic>
          </wp:inline>
        </w:drawing>
      </w:r>
    </w:p>
    <w:p w14:paraId="2886EE70" w14:textId="77777777" w:rsidR="001F598E" w:rsidRDefault="001F598E" w:rsidP="00A61FB1">
      <w:pPr>
        <w:pStyle w:val="Caption"/>
      </w:pPr>
      <w:bookmarkStart w:id="14" w:name="_Toc5375424"/>
      <w:bookmarkStart w:id="15" w:name="_Toc184995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Cross-Section Diagram of Case-Structure from Construction Documents</w:t>
      </w:r>
      <w:bookmarkEnd w:id="14"/>
      <w:bookmarkEnd w:id="15"/>
      <w:r>
        <w:t xml:space="preserve"> </w:t>
      </w:r>
    </w:p>
    <w:p w14:paraId="5B75FF80" w14:textId="77777777" w:rsidR="001F598E" w:rsidRDefault="001F598E" w:rsidP="00B642C0">
      <w:pPr>
        <w:pStyle w:val="Heading4"/>
      </w:pPr>
      <w:r>
        <w:t xml:space="preserve"> Superstructure</w:t>
      </w:r>
    </w:p>
    <w:p w14:paraId="58D7AFE9" w14:textId="77777777" w:rsidR="001F598E" w:rsidRDefault="001F598E"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The deck is discontinuous between girders 4 and 5, thereby creating two adjacent structures. </w:t>
      </w:r>
    </w:p>
    <w:p w14:paraId="65845263" w14:textId="77777777" w:rsidR="001F598E" w:rsidRDefault="001F598E" w:rsidP="00A61FB1">
      <w:pPr>
        <w:keepNext/>
        <w:jc w:val="center"/>
      </w:pPr>
      <w:r w:rsidRPr="00AE07AA">
        <w:rPr>
          <w:noProof/>
        </w:rPr>
        <w:drawing>
          <wp:inline distT="0" distB="0" distL="0" distR="0" wp14:anchorId="5F8792A8" wp14:editId="6F121690">
            <wp:extent cx="4114800" cy="2303929"/>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4114800" cy="2303929"/>
                    </a:xfrm>
                    <a:prstGeom prst="rect">
                      <a:avLst/>
                    </a:prstGeom>
                    <a:ln>
                      <a:noFill/>
                    </a:ln>
                    <a:extLst>
                      <a:ext uri="{53640926-AAD7-44D8-BBD7-CCE9431645EC}">
                        <a14:shadowObscured xmlns:a14="http://schemas.microsoft.com/office/drawing/2010/main"/>
                      </a:ext>
                    </a:extLst>
                  </pic:spPr>
                </pic:pic>
              </a:graphicData>
            </a:graphic>
          </wp:inline>
        </w:drawing>
      </w:r>
    </w:p>
    <w:p w14:paraId="20598A84" w14:textId="77777777" w:rsidR="001F598E" w:rsidRDefault="001F598E" w:rsidP="00A61FB1">
      <w:pPr>
        <w:pStyle w:val="Caption"/>
      </w:pPr>
      <w:bookmarkStart w:id="16" w:name="_Toc5375425"/>
      <w:bookmarkStart w:id="17" w:name="_Toc184995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View of Case Structure from Underside Featuring Deck Separation</w:t>
      </w:r>
      <w:bookmarkEnd w:id="16"/>
      <w:bookmarkEnd w:id="17"/>
      <w:r>
        <w:t xml:space="preserve"> </w:t>
      </w:r>
    </w:p>
    <w:p w14:paraId="2623A8AC" w14:textId="77777777" w:rsidR="001F598E" w:rsidRDefault="001F598E" w:rsidP="00B642C0">
      <w:r>
        <w:t xml:space="preserve">There is no skew. The bridge has eleven spans. The maximum span length is 140’ (42.7 m). The out-to-out width is 76’6” (23.2 m). Three spans are simply supported (spans 1, 2 &amp; 11), while the remaining eight are two-span continuous. Each span has five interior rows of X-framed diaphragms and chevron diaphragms over the piers. The following figure enumerates the girder layout which will be referenced in the following sections. </w:t>
      </w:r>
    </w:p>
    <w:p w14:paraId="410A833C" w14:textId="77777777" w:rsidR="001F598E" w:rsidRDefault="001F598E" w:rsidP="00A61FB1">
      <w:pPr>
        <w:keepNext/>
        <w:jc w:val="center"/>
      </w:pPr>
      <w:r>
        <w:rPr>
          <w:noProof/>
        </w:rPr>
        <w:drawing>
          <wp:inline distT="0" distB="0" distL="0" distR="0" wp14:anchorId="23F882DB" wp14:editId="0FC0DECF">
            <wp:extent cx="1967345" cy="2277739"/>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585" cy="2316224"/>
                    </a:xfrm>
                    <a:prstGeom prst="rect">
                      <a:avLst/>
                    </a:prstGeom>
                  </pic:spPr>
                </pic:pic>
              </a:graphicData>
            </a:graphic>
          </wp:inline>
        </w:drawing>
      </w:r>
    </w:p>
    <w:p w14:paraId="4B5969D7" w14:textId="77777777" w:rsidR="001F598E" w:rsidRDefault="001F598E" w:rsidP="00A61FB1">
      <w:pPr>
        <w:pStyle w:val="Caption"/>
      </w:pPr>
      <w:bookmarkStart w:id="18" w:name="_Toc5375426"/>
      <w:bookmarkStart w:id="19" w:name="_Toc184995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Schematic of Case Structure Typical Girder Layout</w:t>
      </w:r>
      <w:bookmarkEnd w:id="18"/>
      <w:r>
        <w:t xml:space="preserve"> with Numbered Girders</w:t>
      </w:r>
      <w:bookmarkEnd w:id="19"/>
    </w:p>
    <w:p w14:paraId="403E3D2A" w14:textId="77777777" w:rsidR="001F598E" w:rsidRDefault="001F598E" w:rsidP="00B642C0">
      <w:pPr>
        <w:pStyle w:val="Heading4"/>
      </w:pPr>
      <w:r>
        <w:t>Substructure and Bearings</w:t>
      </w:r>
    </w:p>
    <w:p w14:paraId="2EBD48DA" w14:textId="77777777" w:rsidR="001F598E" w:rsidRDefault="001F598E"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2EA0AFCF" w14:textId="77777777" w:rsidR="001F598E" w:rsidRDefault="001F598E" w:rsidP="00A61FB1">
      <w:pPr>
        <w:keepNext/>
        <w:jc w:val="center"/>
      </w:pPr>
      <w:r>
        <w:rPr>
          <w:noProof/>
        </w:rPr>
        <w:drawing>
          <wp:inline distT="0" distB="0" distL="0" distR="0" wp14:anchorId="7530571B" wp14:editId="5A8A9195">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65855F28" w14:textId="77777777" w:rsidR="001F598E" w:rsidRPr="0048509D" w:rsidRDefault="001F598E" w:rsidP="00A61FB1">
      <w:pPr>
        <w:pStyle w:val="Caption"/>
      </w:pPr>
      <w:bookmarkStart w:id="20" w:name="_Toc5375427"/>
      <w:bookmarkStart w:id="21" w:name="_Toc1849958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View of Case Structure Bearings</w:t>
      </w:r>
      <w:bookmarkEnd w:id="20"/>
      <w:bookmarkEnd w:id="21"/>
    </w:p>
    <w:p w14:paraId="48A05BE5" w14:textId="77777777" w:rsidR="001F598E" w:rsidRDefault="001F598E" w:rsidP="002B361B">
      <w:pPr>
        <w:pStyle w:val="Heading4"/>
      </w:pPr>
      <w:r>
        <w:t>Condition</w:t>
      </w:r>
    </w:p>
    <w:p w14:paraId="4AF23C47" w14:textId="77777777" w:rsidR="001F598E" w:rsidRDefault="001F598E"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piers exhibited very little efflorescence and virtually no spalling. Repairs had been performed on several piers, where an embedded drainage pipe had rusted and caused a portion of concrete to spall off.</w:t>
      </w:r>
    </w:p>
    <w:p w14:paraId="49FF52B3" w14:textId="77777777" w:rsidR="001F598E" w:rsidRDefault="001F598E" w:rsidP="00A61FB1">
      <w:pPr>
        <w:pStyle w:val="Caption"/>
        <w:keepNext/>
      </w:pPr>
      <w:bookmarkStart w:id="22" w:name="_Toc5375369"/>
      <w:bookmarkStart w:id="23" w:name="_Toc1849952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NBI Details of Case Structure</w:t>
      </w:r>
      <w:bookmarkEnd w:id="22"/>
      <w:bookmarkEnd w:id="23"/>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1F598E" w14:paraId="1148244D" w14:textId="77777777" w:rsidTr="007A40CA">
        <w:trPr>
          <w:jc w:val="center"/>
        </w:trPr>
        <w:tc>
          <w:tcPr>
            <w:tcW w:w="2604" w:type="dxa"/>
            <w:tcMar>
              <w:top w:w="0" w:type="dxa"/>
              <w:left w:w="0" w:type="dxa"/>
              <w:bottom w:w="0" w:type="dxa"/>
              <w:right w:w="0" w:type="dxa"/>
            </w:tcMar>
          </w:tcPr>
          <w:p w14:paraId="63146DE0" w14:textId="77777777" w:rsidR="001F598E" w:rsidRDefault="001F598E" w:rsidP="0078412B">
            <w:pPr>
              <w:pStyle w:val="TableContents"/>
            </w:pPr>
            <w:r>
              <w:t>Year Reconstructed</w:t>
            </w:r>
          </w:p>
        </w:tc>
        <w:tc>
          <w:tcPr>
            <w:tcW w:w="2733" w:type="dxa"/>
            <w:tcMar>
              <w:top w:w="0" w:type="dxa"/>
              <w:left w:w="0" w:type="dxa"/>
              <w:bottom w:w="0" w:type="dxa"/>
              <w:right w:w="0" w:type="dxa"/>
            </w:tcMar>
          </w:tcPr>
          <w:p w14:paraId="21C803D7" w14:textId="77777777" w:rsidR="001F598E" w:rsidRDefault="001F598E" w:rsidP="0078412B">
            <w:pPr>
              <w:pStyle w:val="TableContents"/>
            </w:pPr>
            <w:r>
              <w:t>1986</w:t>
            </w:r>
          </w:p>
        </w:tc>
      </w:tr>
      <w:tr w:rsidR="001F598E" w14:paraId="578DABC1" w14:textId="77777777" w:rsidTr="007A40CA">
        <w:trPr>
          <w:jc w:val="center"/>
        </w:trPr>
        <w:tc>
          <w:tcPr>
            <w:tcW w:w="2604" w:type="dxa"/>
            <w:tcMar>
              <w:top w:w="0" w:type="dxa"/>
              <w:left w:w="0" w:type="dxa"/>
              <w:bottom w:w="0" w:type="dxa"/>
              <w:right w:w="0" w:type="dxa"/>
            </w:tcMar>
          </w:tcPr>
          <w:p w14:paraId="17A5659B" w14:textId="77777777" w:rsidR="001F598E" w:rsidRDefault="001F598E" w:rsidP="0078412B">
            <w:pPr>
              <w:pStyle w:val="TableContents"/>
            </w:pPr>
            <w:r>
              <w:t>Skew</w:t>
            </w:r>
          </w:p>
        </w:tc>
        <w:tc>
          <w:tcPr>
            <w:tcW w:w="2733" w:type="dxa"/>
            <w:tcMar>
              <w:top w:w="0" w:type="dxa"/>
              <w:left w:w="0" w:type="dxa"/>
              <w:bottom w:w="0" w:type="dxa"/>
              <w:right w:w="0" w:type="dxa"/>
            </w:tcMar>
          </w:tcPr>
          <w:p w14:paraId="3F37B7A9" w14:textId="77777777" w:rsidR="001F598E" w:rsidRDefault="001F598E" w:rsidP="0078412B">
            <w:pPr>
              <w:pStyle w:val="TableContents"/>
            </w:pPr>
            <w:r>
              <w:t>0 degrees</w:t>
            </w:r>
          </w:p>
        </w:tc>
      </w:tr>
      <w:tr w:rsidR="001F598E" w14:paraId="4BD71E4D" w14:textId="77777777" w:rsidTr="007A40CA">
        <w:trPr>
          <w:jc w:val="center"/>
        </w:trPr>
        <w:tc>
          <w:tcPr>
            <w:tcW w:w="2604" w:type="dxa"/>
            <w:tcMar>
              <w:top w:w="0" w:type="dxa"/>
              <w:left w:w="0" w:type="dxa"/>
              <w:bottom w:w="0" w:type="dxa"/>
              <w:right w:w="0" w:type="dxa"/>
            </w:tcMar>
          </w:tcPr>
          <w:p w14:paraId="7102F163" w14:textId="77777777" w:rsidR="001F598E" w:rsidRDefault="001F598E" w:rsidP="0078412B">
            <w:pPr>
              <w:pStyle w:val="TableContents"/>
            </w:pPr>
            <w:r>
              <w:t>Deck Width</w:t>
            </w:r>
          </w:p>
        </w:tc>
        <w:tc>
          <w:tcPr>
            <w:tcW w:w="2733" w:type="dxa"/>
            <w:tcMar>
              <w:top w:w="0" w:type="dxa"/>
              <w:left w:w="0" w:type="dxa"/>
              <w:bottom w:w="0" w:type="dxa"/>
              <w:right w:w="0" w:type="dxa"/>
            </w:tcMar>
          </w:tcPr>
          <w:p w14:paraId="18F360D9" w14:textId="77777777" w:rsidR="001F598E" w:rsidRDefault="001F598E" w:rsidP="0078412B">
            <w:pPr>
              <w:pStyle w:val="TableContents"/>
            </w:pPr>
            <w:r>
              <w:t>76’6”</w:t>
            </w:r>
          </w:p>
        </w:tc>
      </w:tr>
      <w:tr w:rsidR="001F598E" w14:paraId="21547D5E" w14:textId="77777777" w:rsidTr="007A40CA">
        <w:trPr>
          <w:jc w:val="center"/>
        </w:trPr>
        <w:tc>
          <w:tcPr>
            <w:tcW w:w="2604" w:type="dxa"/>
            <w:tcMar>
              <w:top w:w="0" w:type="dxa"/>
              <w:left w:w="0" w:type="dxa"/>
              <w:bottom w:w="0" w:type="dxa"/>
              <w:right w:w="0" w:type="dxa"/>
            </w:tcMar>
          </w:tcPr>
          <w:p w14:paraId="16B25607" w14:textId="77777777" w:rsidR="001F598E" w:rsidRDefault="001F598E" w:rsidP="0078412B">
            <w:pPr>
              <w:pStyle w:val="TableContents"/>
            </w:pPr>
            <w:r>
              <w:t>Maximum Span Length</w:t>
            </w:r>
          </w:p>
        </w:tc>
        <w:tc>
          <w:tcPr>
            <w:tcW w:w="2733" w:type="dxa"/>
            <w:tcMar>
              <w:top w:w="0" w:type="dxa"/>
              <w:left w:w="0" w:type="dxa"/>
              <w:bottom w:w="0" w:type="dxa"/>
              <w:right w:w="0" w:type="dxa"/>
            </w:tcMar>
          </w:tcPr>
          <w:p w14:paraId="529B0D27" w14:textId="77777777" w:rsidR="001F598E" w:rsidRDefault="001F598E" w:rsidP="0078412B">
            <w:pPr>
              <w:pStyle w:val="TableContents"/>
            </w:pPr>
            <w:r>
              <w:t>140’0”</w:t>
            </w:r>
          </w:p>
        </w:tc>
      </w:tr>
      <w:tr w:rsidR="001F598E" w14:paraId="631BA451" w14:textId="77777777" w:rsidTr="007A40CA">
        <w:trPr>
          <w:jc w:val="center"/>
        </w:trPr>
        <w:tc>
          <w:tcPr>
            <w:tcW w:w="2604" w:type="dxa"/>
            <w:tcMar>
              <w:top w:w="0" w:type="dxa"/>
              <w:left w:w="0" w:type="dxa"/>
              <w:bottom w:w="0" w:type="dxa"/>
              <w:right w:w="0" w:type="dxa"/>
            </w:tcMar>
          </w:tcPr>
          <w:p w14:paraId="415A3DB7" w14:textId="77777777" w:rsidR="001F598E" w:rsidRDefault="001F598E" w:rsidP="0078412B">
            <w:pPr>
              <w:pStyle w:val="TableContents"/>
            </w:pPr>
            <w:r>
              <w:t>ADT</w:t>
            </w:r>
          </w:p>
        </w:tc>
        <w:tc>
          <w:tcPr>
            <w:tcW w:w="2733" w:type="dxa"/>
            <w:tcMar>
              <w:top w:w="0" w:type="dxa"/>
              <w:left w:w="0" w:type="dxa"/>
              <w:bottom w:w="0" w:type="dxa"/>
              <w:right w:w="0" w:type="dxa"/>
            </w:tcMar>
          </w:tcPr>
          <w:p w14:paraId="3DFE62A8" w14:textId="77777777" w:rsidR="001F598E" w:rsidRDefault="001F598E" w:rsidP="0078412B">
            <w:pPr>
              <w:pStyle w:val="TableContents"/>
            </w:pPr>
            <w:r>
              <w:t>57410 (2013)</w:t>
            </w:r>
          </w:p>
        </w:tc>
      </w:tr>
      <w:tr w:rsidR="001F598E" w14:paraId="7EE90148" w14:textId="77777777" w:rsidTr="007A40CA">
        <w:trPr>
          <w:jc w:val="center"/>
        </w:trPr>
        <w:tc>
          <w:tcPr>
            <w:tcW w:w="2604" w:type="dxa"/>
            <w:tcMar>
              <w:top w:w="0" w:type="dxa"/>
              <w:left w:w="0" w:type="dxa"/>
              <w:bottom w:w="0" w:type="dxa"/>
              <w:right w:w="0" w:type="dxa"/>
            </w:tcMar>
          </w:tcPr>
          <w:p w14:paraId="367B96BC" w14:textId="77777777" w:rsidR="001F598E" w:rsidRDefault="001F598E" w:rsidP="0078412B">
            <w:pPr>
              <w:pStyle w:val="TableContents"/>
            </w:pPr>
            <w:r>
              <w:t>Deck Condition</w:t>
            </w:r>
          </w:p>
        </w:tc>
        <w:tc>
          <w:tcPr>
            <w:tcW w:w="2733" w:type="dxa"/>
            <w:tcMar>
              <w:top w:w="0" w:type="dxa"/>
              <w:left w:w="0" w:type="dxa"/>
              <w:bottom w:w="0" w:type="dxa"/>
              <w:right w:w="0" w:type="dxa"/>
            </w:tcMar>
          </w:tcPr>
          <w:p w14:paraId="3E5285EF" w14:textId="77777777" w:rsidR="001F598E" w:rsidRDefault="001F598E" w:rsidP="0078412B">
            <w:pPr>
              <w:pStyle w:val="TableContents"/>
            </w:pPr>
            <w:r>
              <w:t>6 (Satisfactory Condition)</w:t>
            </w:r>
          </w:p>
        </w:tc>
      </w:tr>
      <w:tr w:rsidR="001F598E" w14:paraId="31D35500" w14:textId="77777777" w:rsidTr="007A40CA">
        <w:trPr>
          <w:jc w:val="center"/>
        </w:trPr>
        <w:tc>
          <w:tcPr>
            <w:tcW w:w="2604" w:type="dxa"/>
            <w:tcMar>
              <w:top w:w="0" w:type="dxa"/>
              <w:left w:w="0" w:type="dxa"/>
              <w:bottom w:w="0" w:type="dxa"/>
              <w:right w:w="0" w:type="dxa"/>
            </w:tcMar>
          </w:tcPr>
          <w:p w14:paraId="4BE310BB" w14:textId="77777777" w:rsidR="001F598E" w:rsidRDefault="001F598E" w:rsidP="0078412B">
            <w:pPr>
              <w:pStyle w:val="TableContents"/>
            </w:pPr>
            <w:r>
              <w:t>Superstructure Condition</w:t>
            </w:r>
          </w:p>
        </w:tc>
        <w:tc>
          <w:tcPr>
            <w:tcW w:w="2733" w:type="dxa"/>
            <w:tcMar>
              <w:top w:w="0" w:type="dxa"/>
              <w:left w:w="0" w:type="dxa"/>
              <w:bottom w:w="0" w:type="dxa"/>
              <w:right w:w="0" w:type="dxa"/>
            </w:tcMar>
          </w:tcPr>
          <w:p w14:paraId="6105AD39" w14:textId="77777777" w:rsidR="001F598E" w:rsidRDefault="001F598E" w:rsidP="0078412B">
            <w:pPr>
              <w:pStyle w:val="TableContents"/>
            </w:pPr>
            <w:r>
              <w:t>7 (Good Condition)</w:t>
            </w:r>
          </w:p>
        </w:tc>
      </w:tr>
      <w:tr w:rsidR="001F598E" w14:paraId="2A14DECD" w14:textId="77777777" w:rsidTr="007A40CA">
        <w:trPr>
          <w:jc w:val="center"/>
        </w:trPr>
        <w:tc>
          <w:tcPr>
            <w:tcW w:w="2604" w:type="dxa"/>
            <w:tcMar>
              <w:top w:w="0" w:type="dxa"/>
              <w:left w:w="0" w:type="dxa"/>
              <w:bottom w:w="0" w:type="dxa"/>
              <w:right w:w="0" w:type="dxa"/>
            </w:tcMar>
          </w:tcPr>
          <w:p w14:paraId="1370AD0E" w14:textId="77777777" w:rsidR="001F598E" w:rsidRDefault="001F598E" w:rsidP="0078412B">
            <w:pPr>
              <w:pStyle w:val="TableContents"/>
            </w:pPr>
            <w:r>
              <w:t>Substructure Condition</w:t>
            </w:r>
          </w:p>
        </w:tc>
        <w:tc>
          <w:tcPr>
            <w:tcW w:w="2733" w:type="dxa"/>
            <w:tcMar>
              <w:top w:w="0" w:type="dxa"/>
              <w:left w:w="0" w:type="dxa"/>
              <w:bottom w:w="0" w:type="dxa"/>
              <w:right w:w="0" w:type="dxa"/>
            </w:tcMar>
          </w:tcPr>
          <w:p w14:paraId="64ABB392" w14:textId="77777777" w:rsidR="001F598E" w:rsidRDefault="001F598E" w:rsidP="0078412B">
            <w:pPr>
              <w:pStyle w:val="TableContents"/>
            </w:pPr>
            <w:r>
              <w:t>5 (Fair Condition)</w:t>
            </w:r>
          </w:p>
        </w:tc>
      </w:tr>
      <w:tr w:rsidR="001F598E" w14:paraId="3190BB57" w14:textId="77777777" w:rsidTr="007A40CA">
        <w:trPr>
          <w:jc w:val="center"/>
        </w:trPr>
        <w:tc>
          <w:tcPr>
            <w:tcW w:w="2604" w:type="dxa"/>
            <w:tcMar>
              <w:top w:w="0" w:type="dxa"/>
              <w:left w:w="0" w:type="dxa"/>
              <w:bottom w:w="0" w:type="dxa"/>
              <w:right w:w="0" w:type="dxa"/>
            </w:tcMar>
          </w:tcPr>
          <w:p w14:paraId="7DB4347D" w14:textId="77777777" w:rsidR="001F598E" w:rsidRDefault="001F598E" w:rsidP="0078412B">
            <w:pPr>
              <w:pStyle w:val="TableContents"/>
            </w:pPr>
            <w:r>
              <w:t>Sufficiency Rating</w:t>
            </w:r>
          </w:p>
        </w:tc>
        <w:tc>
          <w:tcPr>
            <w:tcW w:w="2733" w:type="dxa"/>
            <w:tcMar>
              <w:top w:w="0" w:type="dxa"/>
              <w:left w:w="0" w:type="dxa"/>
              <w:bottom w:w="0" w:type="dxa"/>
              <w:right w:w="0" w:type="dxa"/>
            </w:tcMar>
          </w:tcPr>
          <w:p w14:paraId="054E8D55" w14:textId="77777777" w:rsidR="001F598E" w:rsidRDefault="001F598E" w:rsidP="0078412B">
            <w:pPr>
              <w:pStyle w:val="TableContents"/>
            </w:pPr>
            <w:r>
              <w:t>70</w:t>
            </w:r>
          </w:p>
        </w:tc>
      </w:tr>
    </w:tbl>
    <w:p w14:paraId="186FBAB2" w14:textId="77777777" w:rsidR="001F598E" w:rsidRDefault="001F598E" w:rsidP="00DD32D9">
      <w:bookmarkStart w:id="24" w:name="_Toc5375210"/>
      <w:bookmarkStart w:id="25" w:name="_Toc536017949"/>
    </w:p>
    <w:p w14:paraId="1159FA16" w14:textId="77777777" w:rsidR="001F598E" w:rsidRDefault="001F598E" w:rsidP="00DD32D9">
      <w:pPr>
        <w:rPr>
          <w:rFonts w:asciiTheme="majorHAnsi" w:eastAsiaTheme="majorEastAsia" w:hAnsiTheme="majorHAnsi" w:cstheme="majorBidi"/>
          <w:sz w:val="26"/>
          <w:szCs w:val="26"/>
        </w:rPr>
      </w:pPr>
      <w:r>
        <w:br w:type="page"/>
      </w:r>
    </w:p>
    <w:p w14:paraId="43DBD30B" w14:textId="77777777" w:rsidR="001F598E" w:rsidRDefault="001F598E" w:rsidP="006646DF">
      <w:pPr>
        <w:pStyle w:val="Heading2"/>
        <w:numPr>
          <w:ilvl w:val="0"/>
          <w:numId w:val="43"/>
        </w:numPr>
      </w:pPr>
      <w:bookmarkStart w:id="26" w:name="_Toc5869232"/>
      <w:bookmarkStart w:id="27" w:name="_Toc18499447"/>
      <w:r>
        <w:t>Preliminary Modeling of Test Structure</w:t>
      </w:r>
      <w:bookmarkEnd w:id="24"/>
      <w:bookmarkEnd w:id="26"/>
      <w:bookmarkEnd w:id="27"/>
    </w:p>
    <w:p w14:paraId="633C178C" w14:textId="77777777" w:rsidR="001F598E" w:rsidRDefault="001F598E" w:rsidP="003737FB">
      <w:r>
        <w:t>A 3D element-based model of a two-span continuous section of the viaduct was created based on the geometry and material specifications provided by construction documents. The specifics of this class of model are described in the following section.</w:t>
      </w:r>
    </w:p>
    <w:p w14:paraId="13604BCD" w14:textId="77777777" w:rsidR="001F598E" w:rsidRPr="00123564" w:rsidRDefault="001F598E" w:rsidP="00123564">
      <w:pPr>
        <w:pStyle w:val="Heading3"/>
      </w:pPr>
      <w:r w:rsidRPr="00123564">
        <w:t>Element-Level Method of Analysis</w:t>
      </w:r>
    </w:p>
    <w:p w14:paraId="7048A733" w14:textId="77777777" w:rsidR="001F598E" w:rsidRDefault="001F598E"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 (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fRPHmkRO","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The figure below shows a schematic illustrating how 3D geometry of the bridge is simulated using various elements and links.</w:t>
      </w:r>
    </w:p>
    <w:p w14:paraId="2E43446B" w14:textId="77777777" w:rsidR="001F598E" w:rsidRDefault="001F598E" w:rsidP="003737FB">
      <w:pPr>
        <w:keepNext/>
      </w:pPr>
      <w:r>
        <w:rPr>
          <w:noProof/>
        </w:rPr>
        <mc:AlternateContent>
          <mc:Choice Requires="wpg">
            <w:drawing>
              <wp:inline distT="0" distB="0" distL="0" distR="0" wp14:anchorId="10FFD4D4" wp14:editId="4194785F">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5D2F5940" w14:textId="77777777" w:rsidR="001F598E" w:rsidRDefault="001F598E"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7C7FDE83" w14:textId="77777777" w:rsidR="001F598E" w:rsidRDefault="001F598E"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508847DE" w14:textId="77777777" w:rsidR="001F598E" w:rsidRDefault="001F598E"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1739E84B" w14:textId="77777777" w:rsidR="001F598E" w:rsidRDefault="001F598E"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23913427" w14:textId="77777777" w:rsidR="001F598E" w:rsidRDefault="001F598E"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48A8AC5" w14:textId="77777777" w:rsidR="001F598E" w:rsidRDefault="001F598E"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21FA6FCD" w14:textId="77777777" w:rsidR="001F598E" w:rsidRDefault="001F598E"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1F9FC2D9" w14:textId="77777777" w:rsidR="001F598E" w:rsidRDefault="001F598E"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10FFD4D4" id="Group 123434" o:spid="_x0000_s1026" style="width:6in;height:153.6pt;mso-position-horizontal-relative:char;mso-position-vertical-relative:line" coordsize="54864,1950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5D2F5940" w14:textId="77777777" w:rsidR="001F598E" w:rsidRDefault="001F598E"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7C7FDE83" w14:textId="77777777" w:rsidR="001F598E" w:rsidRDefault="001F598E"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508847DE" w14:textId="77777777" w:rsidR="001F598E" w:rsidRDefault="001F598E"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1739E84B" w14:textId="77777777" w:rsidR="001F598E" w:rsidRDefault="001F598E"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23913427" w14:textId="77777777" w:rsidR="001F598E" w:rsidRDefault="001F598E"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48A8AC5" w14:textId="77777777" w:rsidR="001F598E" w:rsidRDefault="001F598E"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21FA6FCD" w14:textId="77777777" w:rsidR="001F598E" w:rsidRDefault="001F598E"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1F9FC2D9" w14:textId="77777777" w:rsidR="001F598E" w:rsidRDefault="001F598E"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65A47E22" w14:textId="77777777" w:rsidR="001F598E" w:rsidRDefault="001F598E" w:rsidP="003737FB">
      <w:pPr>
        <w:pStyle w:val="Caption"/>
      </w:pPr>
      <w:bookmarkStart w:id="28" w:name="_Toc5375428"/>
      <w:bookmarkStart w:id="29" w:name="_Toc184995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Schematic of Generic Element-level FEM Model</w:t>
      </w:r>
      <w:bookmarkEnd w:id="28"/>
      <w:bookmarkEnd w:id="29"/>
    </w:p>
    <w:p w14:paraId="7287C035" w14:textId="77777777" w:rsidR="001F598E" w:rsidRDefault="001F598E"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5CE593A2" w14:textId="77777777" w:rsidR="001F598E" w:rsidRDefault="001F598E" w:rsidP="003737FB">
      <w:r>
        <w:t>The two-span model included the entirety of the superstructure from the cross-girders to the concrete barriers. All elements were rigidly connected at coincident nodes unless otherwise specified. Full composite action was assumed and enforced by using rigid links to connect the girder nodes to the deck nodes.  The image below shows a cross-section of the model and the reduction of 3D bridge elements to plate, beam and link elements.</w:t>
      </w:r>
    </w:p>
    <w:p w14:paraId="6E5D9AB8" w14:textId="77777777" w:rsidR="001F598E" w:rsidRDefault="001F598E" w:rsidP="00E265C8">
      <w:pPr>
        <w:keepNext/>
        <w:jc w:val="center"/>
      </w:pPr>
      <w:r>
        <w:rPr>
          <w:noProof/>
        </w:rPr>
        <w:drawing>
          <wp:inline distT="0" distB="0" distL="0" distR="0" wp14:anchorId="77DAA68E" wp14:editId="1A3491D2">
            <wp:extent cx="4572000" cy="2737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737379"/>
                    </a:xfrm>
                    <a:prstGeom prst="rect">
                      <a:avLst/>
                    </a:prstGeom>
                  </pic:spPr>
                </pic:pic>
              </a:graphicData>
            </a:graphic>
          </wp:inline>
        </w:drawing>
      </w:r>
    </w:p>
    <w:p w14:paraId="18058220" w14:textId="77777777" w:rsidR="001F598E" w:rsidRDefault="001F598E" w:rsidP="00A61FB1">
      <w:pPr>
        <w:pStyle w:val="Caption"/>
      </w:pPr>
      <w:bookmarkStart w:id="30" w:name="_Toc5375429"/>
      <w:bookmarkStart w:id="31" w:name="_Toc1849958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Illustration of Element-Level Representation of 3D Geometry</w:t>
      </w:r>
      <w:bookmarkEnd w:id="30"/>
      <w:bookmarkEnd w:id="31"/>
    </w:p>
    <w:p w14:paraId="265DD414" w14:textId="77777777" w:rsidR="001F598E" w:rsidRDefault="001F598E" w:rsidP="003737FB">
      <w:r>
        <w:t>The concrete piers were initially included in the model, but sensitivity studies showed that these additional elements had little impact on the model behavior of interest. The piers were therefore reduced to nodal restraints at the location of the connection between cross-girder and pier. Boundary conditions were therefo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789DBD8F" w14:textId="77777777" w:rsidR="001F598E" w:rsidRDefault="001F598E" w:rsidP="00A61FB1">
      <w:pPr>
        <w:pStyle w:val="Caption"/>
        <w:keepNext/>
      </w:pPr>
      <w:bookmarkStart w:id="32" w:name="_Toc5375370"/>
      <w:bookmarkStart w:id="33" w:name="_Toc1849952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ross-Girder Boundary Conditions (Nodal Restraints)</w:t>
      </w:r>
      <w:bookmarkEnd w:id="32"/>
      <w:bookmarkEnd w:id="33"/>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1F598E" w14:paraId="787CBBA2" w14:textId="77777777" w:rsidTr="00E3098F">
        <w:trPr>
          <w:trHeight w:val="216"/>
          <w:jc w:val="center"/>
        </w:trPr>
        <w:tc>
          <w:tcPr>
            <w:tcW w:w="1524" w:type="dxa"/>
            <w:vAlign w:val="bottom"/>
          </w:tcPr>
          <w:p w14:paraId="567DFCED" w14:textId="77777777" w:rsidR="001F598E" w:rsidRDefault="001F598E" w:rsidP="00E3098F">
            <w:pPr>
              <w:pStyle w:val="squish"/>
              <w:jc w:val="right"/>
            </w:pPr>
          </w:p>
        </w:tc>
        <w:tc>
          <w:tcPr>
            <w:tcW w:w="466" w:type="dxa"/>
            <w:vAlign w:val="bottom"/>
          </w:tcPr>
          <w:p w14:paraId="3A5CF22E" w14:textId="77777777" w:rsidR="001F598E" w:rsidRDefault="001F598E" w:rsidP="00E3098F">
            <w:pPr>
              <w:pStyle w:val="squish"/>
              <w:jc w:val="right"/>
            </w:pPr>
            <w:r>
              <w:t>DX</w:t>
            </w:r>
          </w:p>
        </w:tc>
        <w:tc>
          <w:tcPr>
            <w:tcW w:w="459" w:type="dxa"/>
            <w:vAlign w:val="bottom"/>
          </w:tcPr>
          <w:p w14:paraId="1AC39FA3" w14:textId="77777777" w:rsidR="001F598E" w:rsidRDefault="001F598E" w:rsidP="00E3098F">
            <w:pPr>
              <w:pStyle w:val="squish"/>
              <w:jc w:val="right"/>
            </w:pPr>
            <w:r>
              <w:t>DY</w:t>
            </w:r>
          </w:p>
        </w:tc>
        <w:tc>
          <w:tcPr>
            <w:tcW w:w="455" w:type="dxa"/>
            <w:vAlign w:val="bottom"/>
          </w:tcPr>
          <w:p w14:paraId="5DCFEA48" w14:textId="77777777" w:rsidR="001F598E" w:rsidRDefault="001F598E" w:rsidP="00E3098F">
            <w:pPr>
              <w:pStyle w:val="squish"/>
              <w:jc w:val="right"/>
            </w:pPr>
            <w:r>
              <w:t>DZ</w:t>
            </w:r>
          </w:p>
        </w:tc>
        <w:tc>
          <w:tcPr>
            <w:tcW w:w="450" w:type="dxa"/>
            <w:vAlign w:val="bottom"/>
          </w:tcPr>
          <w:p w14:paraId="0C5BC398" w14:textId="77777777" w:rsidR="001F598E" w:rsidRDefault="001F598E" w:rsidP="00E3098F">
            <w:pPr>
              <w:pStyle w:val="squish"/>
              <w:jc w:val="right"/>
            </w:pPr>
            <w:r>
              <w:t>RX</w:t>
            </w:r>
          </w:p>
        </w:tc>
        <w:tc>
          <w:tcPr>
            <w:tcW w:w="443" w:type="dxa"/>
            <w:vAlign w:val="bottom"/>
          </w:tcPr>
          <w:p w14:paraId="376B663A" w14:textId="77777777" w:rsidR="001F598E" w:rsidRDefault="001F598E" w:rsidP="00E3098F">
            <w:pPr>
              <w:pStyle w:val="squish"/>
              <w:jc w:val="right"/>
            </w:pPr>
            <w:r>
              <w:t>RY</w:t>
            </w:r>
          </w:p>
        </w:tc>
        <w:tc>
          <w:tcPr>
            <w:tcW w:w="439" w:type="dxa"/>
            <w:vAlign w:val="bottom"/>
          </w:tcPr>
          <w:p w14:paraId="2E3D87E7" w14:textId="77777777" w:rsidR="001F598E" w:rsidRDefault="001F598E" w:rsidP="00E3098F">
            <w:pPr>
              <w:pStyle w:val="squish"/>
              <w:jc w:val="right"/>
            </w:pPr>
            <w:r>
              <w:t>RZ</w:t>
            </w:r>
          </w:p>
        </w:tc>
        <w:tc>
          <w:tcPr>
            <w:tcW w:w="3437" w:type="dxa"/>
            <w:vMerge w:val="restart"/>
            <w:vAlign w:val="bottom"/>
          </w:tcPr>
          <w:p w14:paraId="099371AD" w14:textId="77777777" w:rsidR="001F598E" w:rsidRDefault="001F598E" w:rsidP="00E3098F">
            <w:pPr>
              <w:pStyle w:val="squish"/>
              <w:jc w:val="right"/>
            </w:pPr>
            <w:r>
              <w:rPr>
                <w:noProof/>
              </w:rPr>
              <w:drawing>
                <wp:inline distT="0" distB="0" distL="0" distR="0" wp14:anchorId="6DCADF0E" wp14:editId="1ADC1E04">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1F598E" w14:paraId="01C67A02" w14:textId="77777777" w:rsidTr="00E3098F">
        <w:trPr>
          <w:trHeight w:val="216"/>
          <w:jc w:val="center"/>
        </w:trPr>
        <w:tc>
          <w:tcPr>
            <w:tcW w:w="1524" w:type="dxa"/>
            <w:vAlign w:val="bottom"/>
          </w:tcPr>
          <w:p w14:paraId="6437221F" w14:textId="77777777" w:rsidR="001F598E" w:rsidRDefault="001F598E" w:rsidP="00E3098F">
            <w:pPr>
              <w:pStyle w:val="squish"/>
              <w:jc w:val="right"/>
            </w:pPr>
            <w:r>
              <w:t>@ East Piers</w:t>
            </w:r>
          </w:p>
        </w:tc>
        <w:tc>
          <w:tcPr>
            <w:tcW w:w="466" w:type="dxa"/>
            <w:vAlign w:val="bottom"/>
          </w:tcPr>
          <w:p w14:paraId="3224EB3C" w14:textId="77777777" w:rsidR="001F598E" w:rsidRDefault="001F598E" w:rsidP="00E3098F">
            <w:pPr>
              <w:pStyle w:val="squish"/>
              <w:jc w:val="right"/>
            </w:pPr>
            <w:r>
              <w:t>F</w:t>
            </w:r>
          </w:p>
        </w:tc>
        <w:tc>
          <w:tcPr>
            <w:tcW w:w="459" w:type="dxa"/>
            <w:vAlign w:val="bottom"/>
          </w:tcPr>
          <w:p w14:paraId="4D612CD2" w14:textId="77777777" w:rsidR="001F598E" w:rsidRDefault="001F598E" w:rsidP="00E3098F">
            <w:pPr>
              <w:pStyle w:val="squish"/>
              <w:jc w:val="right"/>
            </w:pPr>
            <w:r>
              <w:t>F</w:t>
            </w:r>
          </w:p>
        </w:tc>
        <w:tc>
          <w:tcPr>
            <w:tcW w:w="455" w:type="dxa"/>
            <w:vAlign w:val="bottom"/>
          </w:tcPr>
          <w:p w14:paraId="24014DD5" w14:textId="77777777" w:rsidR="001F598E" w:rsidRDefault="001F598E" w:rsidP="00E3098F">
            <w:pPr>
              <w:pStyle w:val="squish"/>
              <w:jc w:val="right"/>
            </w:pPr>
            <w:r>
              <w:t>F</w:t>
            </w:r>
          </w:p>
        </w:tc>
        <w:tc>
          <w:tcPr>
            <w:tcW w:w="450" w:type="dxa"/>
            <w:vAlign w:val="bottom"/>
          </w:tcPr>
          <w:p w14:paraId="61139A2D" w14:textId="77777777" w:rsidR="001F598E" w:rsidRDefault="001F598E" w:rsidP="00E3098F">
            <w:pPr>
              <w:pStyle w:val="squish"/>
              <w:jc w:val="right"/>
            </w:pPr>
            <w:r>
              <w:t>F</w:t>
            </w:r>
          </w:p>
        </w:tc>
        <w:tc>
          <w:tcPr>
            <w:tcW w:w="443" w:type="dxa"/>
            <w:vAlign w:val="bottom"/>
          </w:tcPr>
          <w:p w14:paraId="480E9A39" w14:textId="77777777" w:rsidR="001F598E" w:rsidRDefault="001F598E" w:rsidP="00E3098F">
            <w:pPr>
              <w:pStyle w:val="squish"/>
              <w:jc w:val="right"/>
            </w:pPr>
            <w:r>
              <w:t>R</w:t>
            </w:r>
          </w:p>
        </w:tc>
        <w:tc>
          <w:tcPr>
            <w:tcW w:w="439" w:type="dxa"/>
            <w:vAlign w:val="bottom"/>
          </w:tcPr>
          <w:p w14:paraId="733F496E" w14:textId="77777777" w:rsidR="001F598E" w:rsidRDefault="001F598E" w:rsidP="00E3098F">
            <w:pPr>
              <w:pStyle w:val="squish"/>
              <w:jc w:val="right"/>
            </w:pPr>
            <w:r>
              <w:t>S</w:t>
            </w:r>
          </w:p>
        </w:tc>
        <w:tc>
          <w:tcPr>
            <w:tcW w:w="3437" w:type="dxa"/>
            <w:vMerge/>
            <w:vAlign w:val="bottom"/>
          </w:tcPr>
          <w:p w14:paraId="5DF10129" w14:textId="77777777" w:rsidR="001F598E" w:rsidRDefault="001F598E" w:rsidP="00E3098F">
            <w:pPr>
              <w:pStyle w:val="squish"/>
              <w:jc w:val="right"/>
            </w:pPr>
          </w:p>
        </w:tc>
      </w:tr>
      <w:tr w:rsidR="001F598E" w14:paraId="2A878DB2" w14:textId="77777777" w:rsidTr="00E3098F">
        <w:trPr>
          <w:trHeight w:val="216"/>
          <w:jc w:val="center"/>
        </w:trPr>
        <w:tc>
          <w:tcPr>
            <w:tcW w:w="1524" w:type="dxa"/>
            <w:vAlign w:val="bottom"/>
          </w:tcPr>
          <w:p w14:paraId="364358B9" w14:textId="77777777" w:rsidR="001F598E" w:rsidRDefault="001F598E" w:rsidP="00E3098F">
            <w:pPr>
              <w:pStyle w:val="squish"/>
              <w:jc w:val="right"/>
            </w:pPr>
            <w:r>
              <w:t>@ West Piers</w:t>
            </w:r>
          </w:p>
        </w:tc>
        <w:tc>
          <w:tcPr>
            <w:tcW w:w="466" w:type="dxa"/>
            <w:vAlign w:val="bottom"/>
          </w:tcPr>
          <w:p w14:paraId="50AF7B50" w14:textId="77777777" w:rsidR="001F598E" w:rsidRDefault="001F598E" w:rsidP="00E3098F">
            <w:pPr>
              <w:pStyle w:val="squish"/>
              <w:jc w:val="right"/>
            </w:pPr>
            <w:r>
              <w:t>R</w:t>
            </w:r>
          </w:p>
        </w:tc>
        <w:tc>
          <w:tcPr>
            <w:tcW w:w="459" w:type="dxa"/>
            <w:vAlign w:val="bottom"/>
          </w:tcPr>
          <w:p w14:paraId="771A8F31" w14:textId="77777777" w:rsidR="001F598E" w:rsidRDefault="001F598E" w:rsidP="00E3098F">
            <w:pPr>
              <w:pStyle w:val="squish"/>
              <w:jc w:val="right"/>
            </w:pPr>
            <w:r>
              <w:t>F</w:t>
            </w:r>
          </w:p>
        </w:tc>
        <w:tc>
          <w:tcPr>
            <w:tcW w:w="455" w:type="dxa"/>
            <w:vAlign w:val="bottom"/>
          </w:tcPr>
          <w:p w14:paraId="50F4308D" w14:textId="77777777" w:rsidR="001F598E" w:rsidRDefault="001F598E" w:rsidP="00E3098F">
            <w:pPr>
              <w:pStyle w:val="squish"/>
              <w:jc w:val="right"/>
            </w:pPr>
            <w:r>
              <w:t>F</w:t>
            </w:r>
          </w:p>
        </w:tc>
        <w:tc>
          <w:tcPr>
            <w:tcW w:w="450" w:type="dxa"/>
            <w:vAlign w:val="bottom"/>
          </w:tcPr>
          <w:p w14:paraId="42F784D6" w14:textId="77777777" w:rsidR="001F598E" w:rsidRDefault="001F598E" w:rsidP="00E3098F">
            <w:pPr>
              <w:pStyle w:val="squish"/>
              <w:jc w:val="right"/>
            </w:pPr>
            <w:r>
              <w:t>F</w:t>
            </w:r>
          </w:p>
        </w:tc>
        <w:tc>
          <w:tcPr>
            <w:tcW w:w="443" w:type="dxa"/>
            <w:vAlign w:val="bottom"/>
          </w:tcPr>
          <w:p w14:paraId="2CAFE9FF" w14:textId="77777777" w:rsidR="001F598E" w:rsidRDefault="001F598E" w:rsidP="00E3098F">
            <w:pPr>
              <w:pStyle w:val="squish"/>
              <w:jc w:val="right"/>
            </w:pPr>
            <w:r>
              <w:t>R</w:t>
            </w:r>
          </w:p>
        </w:tc>
        <w:tc>
          <w:tcPr>
            <w:tcW w:w="439" w:type="dxa"/>
            <w:vAlign w:val="bottom"/>
          </w:tcPr>
          <w:p w14:paraId="73B0B6D2" w14:textId="77777777" w:rsidR="001F598E" w:rsidRDefault="001F598E" w:rsidP="00E3098F">
            <w:pPr>
              <w:pStyle w:val="squish"/>
              <w:jc w:val="right"/>
            </w:pPr>
            <w:r>
              <w:t>S</w:t>
            </w:r>
          </w:p>
        </w:tc>
        <w:tc>
          <w:tcPr>
            <w:tcW w:w="3437" w:type="dxa"/>
            <w:vMerge/>
            <w:vAlign w:val="bottom"/>
          </w:tcPr>
          <w:p w14:paraId="5D6298AA" w14:textId="77777777" w:rsidR="001F598E" w:rsidRDefault="001F598E" w:rsidP="00E3098F">
            <w:pPr>
              <w:pStyle w:val="squish"/>
              <w:jc w:val="right"/>
            </w:pPr>
          </w:p>
        </w:tc>
      </w:tr>
      <w:tr w:rsidR="001F598E" w14:paraId="27564345" w14:textId="77777777" w:rsidTr="00E3098F">
        <w:trPr>
          <w:trHeight w:val="216"/>
          <w:jc w:val="center"/>
        </w:trPr>
        <w:tc>
          <w:tcPr>
            <w:tcW w:w="4236" w:type="dxa"/>
            <w:gridSpan w:val="7"/>
            <w:vAlign w:val="center"/>
          </w:tcPr>
          <w:p w14:paraId="2D53BAA2" w14:textId="77777777" w:rsidR="001F598E" w:rsidRDefault="001F598E" w:rsidP="00E3098F">
            <w:pPr>
              <w:pStyle w:val="squish"/>
              <w:jc w:val="right"/>
            </w:pPr>
            <w:r>
              <w:t>F – fixed; R – released; S - spring</w:t>
            </w:r>
          </w:p>
        </w:tc>
        <w:tc>
          <w:tcPr>
            <w:tcW w:w="3437" w:type="dxa"/>
            <w:vMerge/>
            <w:vAlign w:val="bottom"/>
          </w:tcPr>
          <w:p w14:paraId="002BB1F2" w14:textId="77777777" w:rsidR="001F598E" w:rsidRDefault="001F598E" w:rsidP="00E3098F">
            <w:pPr>
              <w:pStyle w:val="squish"/>
              <w:jc w:val="right"/>
            </w:pPr>
          </w:p>
        </w:tc>
      </w:tr>
    </w:tbl>
    <w:p w14:paraId="335F63F1" w14:textId="77777777" w:rsidR="001F598E" w:rsidRDefault="001F598E" w:rsidP="00123564">
      <w:pPr>
        <w:pStyle w:val="Heading3"/>
      </w:pPr>
      <w:r>
        <w:t>Bearings and Pedestals</w:t>
      </w:r>
    </w:p>
    <w:p w14:paraId="6D89ED6A" w14:textId="77777777" w:rsidR="001F598E" w:rsidRDefault="001F598E"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F65E5AE" w14:textId="77777777" w:rsidR="001F598E" w:rsidRDefault="001F598E" w:rsidP="00A61FB1">
      <w:pPr>
        <w:keepNext/>
        <w:jc w:val="center"/>
      </w:pPr>
      <w:r>
        <w:rPr>
          <w:noProof/>
        </w:rPr>
        <w:drawing>
          <wp:inline distT="0" distB="0" distL="0" distR="0" wp14:anchorId="097831BC" wp14:editId="6318A83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43F9A17E" wp14:editId="5AB52701">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63292CE2" w14:textId="77777777" w:rsidR="001F598E" w:rsidRDefault="001F598E" w:rsidP="00A61FB1">
      <w:pPr>
        <w:pStyle w:val="Caption"/>
      </w:pPr>
      <w:bookmarkStart w:id="34" w:name="_Toc5375430"/>
      <w:bookmarkStart w:id="35" w:name="_Toc184995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Illustration of FE Representation of Connectivity between Girders and Cross-Girders</w:t>
      </w:r>
      <w:bookmarkEnd w:id="34"/>
      <w:bookmarkEnd w:id="35"/>
    </w:p>
    <w:p w14:paraId="3DABD0CA" w14:textId="77777777" w:rsidR="001F598E" w:rsidRDefault="001F598E" w:rsidP="003737FB">
      <w:r>
        <w:t xml:space="preserve">For pedestals this element was simply a rigid link (XYZ-space). Links that were rigid in only the XY-plane (normal to bridge length) were used for rocker bearings thereby permitt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lateral stiffness parameter (axial and torsional stiffness values were set to zero). </w:t>
      </w:r>
    </w:p>
    <w:p w14:paraId="0375A470" w14:textId="77777777" w:rsidR="001F598E" w:rsidRDefault="001F598E" w:rsidP="008E3B43">
      <w:pPr>
        <w:pStyle w:val="Heading3"/>
      </w:pPr>
      <w:r>
        <w:t>Dynamic Characteristics of FE Model</w:t>
      </w:r>
    </w:p>
    <w:p w14:paraId="53320200" w14:textId="77777777" w:rsidR="001F598E" w:rsidRDefault="001F598E" w:rsidP="008E3B43">
      <w:r>
        <w:t>A natural frequency analysis of the FE model was performed to extract the global mode shapes of the model and the corresponding frequencies. The first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59A05EB8" w14:textId="77777777" w:rsidTr="0052564A">
        <w:tc>
          <w:tcPr>
            <w:tcW w:w="4325" w:type="dxa"/>
            <w:vAlign w:val="bottom"/>
          </w:tcPr>
          <w:p w14:paraId="4083A55F" w14:textId="77777777" w:rsidR="001F598E" w:rsidRDefault="001F598E" w:rsidP="0052564A">
            <w:pPr>
              <w:pStyle w:val="squish"/>
              <w:keepNext/>
              <w:jc w:val="center"/>
            </w:pPr>
            <w:r>
              <w:rPr>
                <w:noProof/>
              </w:rPr>
              <w:drawing>
                <wp:inline distT="0" distB="0" distL="0" distR="0" wp14:anchorId="72A62F19" wp14:editId="6C69B4D6">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156C1285" w14:textId="77777777" w:rsidR="001F598E" w:rsidRDefault="001F598E" w:rsidP="0052564A">
            <w:pPr>
              <w:pStyle w:val="Caption"/>
            </w:pPr>
            <w:bookmarkStart w:id="36" w:name="_Toc5375431"/>
            <w:bookmarkStart w:id="37" w:name="_Toc1849958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Apriori FEM Mode 1 – 2.37 Hz</w:t>
            </w:r>
            <w:bookmarkEnd w:id="36"/>
            <w:bookmarkEnd w:id="37"/>
          </w:p>
        </w:tc>
        <w:tc>
          <w:tcPr>
            <w:tcW w:w="4325" w:type="dxa"/>
            <w:vAlign w:val="bottom"/>
          </w:tcPr>
          <w:p w14:paraId="6E0F2618" w14:textId="77777777" w:rsidR="001F598E" w:rsidRDefault="001F598E" w:rsidP="0052564A">
            <w:pPr>
              <w:pStyle w:val="squish"/>
              <w:keepNext/>
              <w:jc w:val="center"/>
            </w:pPr>
            <w:r>
              <w:rPr>
                <w:noProof/>
              </w:rPr>
              <w:drawing>
                <wp:inline distT="0" distB="0" distL="0" distR="0" wp14:anchorId="2E4B5F2B" wp14:editId="1C8EBDF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5635663F" w14:textId="77777777" w:rsidR="001F598E" w:rsidRDefault="001F598E" w:rsidP="0052564A">
            <w:pPr>
              <w:pStyle w:val="Caption"/>
            </w:pPr>
            <w:bookmarkStart w:id="38" w:name="_Toc5375432"/>
            <w:bookmarkStart w:id="39" w:name="_Toc184995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Apriori FEM Mode 2 – 2.73 Hz</w:t>
            </w:r>
            <w:bookmarkEnd w:id="38"/>
            <w:bookmarkEnd w:id="39"/>
          </w:p>
        </w:tc>
      </w:tr>
    </w:tbl>
    <w:p w14:paraId="785E9EE5" w14:textId="77777777" w:rsidR="001F598E" w:rsidRDefault="001F598E"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7EFD2EF7" w14:textId="77777777" w:rsidTr="0052564A">
        <w:tc>
          <w:tcPr>
            <w:tcW w:w="4325" w:type="dxa"/>
            <w:vAlign w:val="bottom"/>
          </w:tcPr>
          <w:p w14:paraId="6102A02A" w14:textId="77777777" w:rsidR="001F598E" w:rsidRDefault="001F598E" w:rsidP="0052564A">
            <w:pPr>
              <w:pStyle w:val="squish"/>
              <w:keepNext/>
              <w:jc w:val="center"/>
            </w:pPr>
            <w:r>
              <w:rPr>
                <w:noProof/>
              </w:rPr>
              <w:drawing>
                <wp:inline distT="0" distB="0" distL="0" distR="0" wp14:anchorId="2B1AF2FE" wp14:editId="43E8C594">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3CC75788" w14:textId="77777777" w:rsidR="001F598E" w:rsidRDefault="001F598E" w:rsidP="0052564A">
            <w:pPr>
              <w:pStyle w:val="Caption"/>
            </w:pPr>
            <w:bookmarkStart w:id="40" w:name="_Toc5375433"/>
            <w:bookmarkStart w:id="41" w:name="_Toc184995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Apriori FEM Mode 3 – 3.22 Hz</w:t>
            </w:r>
            <w:bookmarkEnd w:id="40"/>
            <w:bookmarkEnd w:id="41"/>
          </w:p>
        </w:tc>
        <w:tc>
          <w:tcPr>
            <w:tcW w:w="4325" w:type="dxa"/>
            <w:vAlign w:val="bottom"/>
          </w:tcPr>
          <w:p w14:paraId="4675C1F1" w14:textId="77777777" w:rsidR="001F598E" w:rsidRDefault="001F598E" w:rsidP="0052564A">
            <w:pPr>
              <w:pStyle w:val="squish"/>
              <w:keepNext/>
              <w:jc w:val="center"/>
            </w:pPr>
            <w:r>
              <w:rPr>
                <w:noProof/>
              </w:rPr>
              <w:drawing>
                <wp:inline distT="0" distB="0" distL="0" distR="0" wp14:anchorId="53F0874C" wp14:editId="4D8341D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2E9E039B" w14:textId="77777777" w:rsidR="001F598E" w:rsidRDefault="001F598E" w:rsidP="0052564A">
            <w:pPr>
              <w:pStyle w:val="Caption"/>
            </w:pPr>
            <w:bookmarkStart w:id="42" w:name="_Toc5375434"/>
            <w:bookmarkStart w:id="43" w:name="_Toc184995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Apriori FEM Mode 4 – 3.71 Hz</w:t>
            </w:r>
            <w:bookmarkEnd w:id="42"/>
            <w:bookmarkEnd w:id="43"/>
          </w:p>
        </w:tc>
      </w:tr>
    </w:tbl>
    <w:p w14:paraId="51FFBBE1" w14:textId="77777777" w:rsidR="001F598E" w:rsidRDefault="001F598E"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041C3E5B" w14:textId="77777777" w:rsidTr="0052564A">
        <w:tc>
          <w:tcPr>
            <w:tcW w:w="4325" w:type="dxa"/>
            <w:vAlign w:val="bottom"/>
          </w:tcPr>
          <w:p w14:paraId="5AD79435" w14:textId="77777777" w:rsidR="001F598E" w:rsidRDefault="001F598E" w:rsidP="0052564A">
            <w:pPr>
              <w:pStyle w:val="squish"/>
              <w:keepNext/>
              <w:jc w:val="center"/>
            </w:pPr>
            <w:r>
              <w:rPr>
                <w:noProof/>
              </w:rPr>
              <w:drawing>
                <wp:inline distT="0" distB="0" distL="0" distR="0" wp14:anchorId="3F8240D5" wp14:editId="02FDEFCB">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1B5D9D8F" w14:textId="77777777" w:rsidR="001F598E" w:rsidRDefault="001F598E" w:rsidP="0052564A">
            <w:pPr>
              <w:pStyle w:val="Caption"/>
            </w:pPr>
            <w:bookmarkStart w:id="44" w:name="_Toc5375435"/>
            <w:bookmarkStart w:id="45" w:name="_Toc184995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Apriori FEM Mode 5 – 3.77 Hz</w:t>
            </w:r>
            <w:bookmarkEnd w:id="44"/>
            <w:bookmarkEnd w:id="45"/>
          </w:p>
        </w:tc>
        <w:tc>
          <w:tcPr>
            <w:tcW w:w="4325" w:type="dxa"/>
            <w:vAlign w:val="bottom"/>
          </w:tcPr>
          <w:p w14:paraId="7172246E" w14:textId="77777777" w:rsidR="001F598E" w:rsidRDefault="001F598E" w:rsidP="0052564A">
            <w:pPr>
              <w:pStyle w:val="squish"/>
              <w:keepNext/>
              <w:jc w:val="center"/>
            </w:pPr>
            <w:r>
              <w:rPr>
                <w:noProof/>
              </w:rPr>
              <w:drawing>
                <wp:inline distT="0" distB="0" distL="0" distR="0" wp14:anchorId="62E4EC00" wp14:editId="033EB11F">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42EC739E" w14:textId="77777777" w:rsidR="001F598E" w:rsidRDefault="001F598E" w:rsidP="0052564A">
            <w:pPr>
              <w:pStyle w:val="Caption"/>
            </w:pPr>
            <w:bookmarkStart w:id="46" w:name="_Toc5375436"/>
            <w:bookmarkStart w:id="47" w:name="_Toc184995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Apriori FEM Mode 6 – 4.22 Hz</w:t>
            </w:r>
            <w:bookmarkEnd w:id="46"/>
            <w:bookmarkEnd w:id="47"/>
          </w:p>
        </w:tc>
      </w:tr>
    </w:tbl>
    <w:p w14:paraId="4A90E740" w14:textId="77777777" w:rsidR="001F598E" w:rsidRDefault="001F598E"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66AA1B9B" w14:textId="77777777" w:rsidTr="0052564A">
        <w:tc>
          <w:tcPr>
            <w:tcW w:w="4325" w:type="dxa"/>
            <w:vAlign w:val="bottom"/>
          </w:tcPr>
          <w:p w14:paraId="340452F3" w14:textId="77777777" w:rsidR="001F598E" w:rsidRDefault="001F598E" w:rsidP="0052564A">
            <w:pPr>
              <w:pStyle w:val="squish"/>
              <w:keepNext/>
              <w:jc w:val="center"/>
            </w:pPr>
            <w:r>
              <w:rPr>
                <w:noProof/>
              </w:rPr>
              <w:drawing>
                <wp:inline distT="0" distB="0" distL="0" distR="0" wp14:anchorId="171D92B5" wp14:editId="6491F62E">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24EEFFCF" w14:textId="77777777" w:rsidR="001F598E" w:rsidRDefault="001F598E" w:rsidP="0052564A">
            <w:pPr>
              <w:pStyle w:val="Caption"/>
            </w:pPr>
            <w:bookmarkStart w:id="48" w:name="_Toc5375437"/>
            <w:bookmarkStart w:id="49" w:name="_Toc184995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Apriori FEM Mode 7 – 4.25 Hz</w:t>
            </w:r>
            <w:bookmarkEnd w:id="48"/>
            <w:bookmarkEnd w:id="49"/>
          </w:p>
        </w:tc>
        <w:tc>
          <w:tcPr>
            <w:tcW w:w="4325" w:type="dxa"/>
            <w:vAlign w:val="bottom"/>
          </w:tcPr>
          <w:p w14:paraId="7FD85F45" w14:textId="77777777" w:rsidR="001F598E" w:rsidRDefault="001F598E" w:rsidP="0052564A">
            <w:pPr>
              <w:pStyle w:val="squish"/>
              <w:keepNext/>
              <w:jc w:val="center"/>
            </w:pPr>
            <w:r>
              <w:rPr>
                <w:noProof/>
              </w:rPr>
              <w:drawing>
                <wp:inline distT="0" distB="0" distL="0" distR="0" wp14:anchorId="4E9E3E0B" wp14:editId="27BF0516">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2ACBC750" w14:textId="77777777" w:rsidR="001F598E" w:rsidRDefault="001F598E" w:rsidP="0052564A">
            <w:pPr>
              <w:pStyle w:val="Caption"/>
            </w:pPr>
            <w:bookmarkStart w:id="50" w:name="_Toc5375438"/>
            <w:bookmarkStart w:id="51" w:name="_Toc184995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Apriori FEM Mode 8 – 4.58 Hz</w:t>
            </w:r>
            <w:bookmarkEnd w:id="50"/>
            <w:bookmarkEnd w:id="51"/>
          </w:p>
        </w:tc>
      </w:tr>
    </w:tbl>
    <w:p w14:paraId="26F1F774" w14:textId="77777777" w:rsidR="001F598E" w:rsidRDefault="001F598E" w:rsidP="008E3B43">
      <w:r>
        <w:t>As can be seen, the predicted modes of vibration are mostly bending and torsional modes as expected given the long-narrow geometry of the structure. These 8 modes of vibration accounted for 72% of mass participation (vertical translation) as reported by the FE software.</w:t>
      </w:r>
    </w:p>
    <w:p w14:paraId="2BAEF76E" w14:textId="77777777" w:rsidR="001F598E" w:rsidRDefault="001F598E" w:rsidP="0077430D">
      <w:pPr>
        <w:pStyle w:val="Heading3"/>
      </w:pPr>
      <w:r>
        <w:t>Conclusions</w:t>
      </w:r>
    </w:p>
    <w:p w14:paraId="72570C14" w14:textId="77777777" w:rsidR="001F598E" w:rsidRPr="0077430D" w:rsidRDefault="001F598E" w:rsidP="0077430D">
      <w:r>
        <w:t>A 3D element-based model of spans 7 and 8 was created based on the geometry and material specifications provided by construction documents. This preliminary model exhibited 8 modes of vibration between 2 and 5 Hz.</w:t>
      </w:r>
    </w:p>
    <w:p w14:paraId="1077424C" w14:textId="77777777" w:rsidR="001F598E" w:rsidRDefault="001F598E">
      <w:pPr>
        <w:spacing w:before="0" w:after="200" w:line="276" w:lineRule="auto"/>
        <w:rPr>
          <w:rFonts w:asciiTheme="majorHAnsi" w:eastAsiaTheme="majorEastAsia" w:hAnsiTheme="majorHAnsi" w:cstheme="majorBidi"/>
          <w:b/>
          <w:bCs/>
          <w:sz w:val="26"/>
          <w:szCs w:val="26"/>
        </w:rPr>
      </w:pPr>
      <w:bookmarkStart w:id="52" w:name="_Toc5375211"/>
      <w:r>
        <w:br w:type="page"/>
      </w:r>
    </w:p>
    <w:p w14:paraId="4A3707CB" w14:textId="77777777" w:rsidR="001F598E" w:rsidRDefault="001F598E" w:rsidP="006646DF">
      <w:pPr>
        <w:pStyle w:val="Heading2"/>
        <w:numPr>
          <w:ilvl w:val="0"/>
          <w:numId w:val="43"/>
        </w:numPr>
      </w:pPr>
      <w:bookmarkStart w:id="53" w:name="_Toc5869233"/>
      <w:bookmarkStart w:id="54" w:name="_Toc18499448"/>
      <w:r>
        <w:t>Phase 1 Testing</w:t>
      </w:r>
      <w:bookmarkEnd w:id="25"/>
      <w:bookmarkEnd w:id="52"/>
      <w:bookmarkEnd w:id="53"/>
      <w:bookmarkEnd w:id="54"/>
    </w:p>
    <w:p w14:paraId="3C32DAB3" w14:textId="77777777" w:rsidR="001F598E" w:rsidRDefault="001F598E" w:rsidP="002B361B">
      <w:r>
        <w:t>The purpose of the first phase of testing was to identify which portions of the structure were experiencing the greatest vibration and should receive further testing. Therefore, testing was planned and performed to achieve the following objectives.</w:t>
      </w:r>
    </w:p>
    <w:p w14:paraId="05FCEAB5" w14:textId="77777777" w:rsidR="001F598E" w:rsidRDefault="001F598E" w:rsidP="001F598E">
      <w:pPr>
        <w:pStyle w:val="ListParagraph"/>
        <w:numPr>
          <w:ilvl w:val="0"/>
          <w:numId w:val="6"/>
        </w:numPr>
      </w:pPr>
      <w:r>
        <w:t>Locate those spans which experience the largest vibrations</w:t>
      </w:r>
    </w:p>
    <w:p w14:paraId="52C4E7E3" w14:textId="77777777" w:rsidR="001F598E" w:rsidRDefault="001F598E" w:rsidP="001F598E">
      <w:pPr>
        <w:pStyle w:val="ListParagraph"/>
        <w:numPr>
          <w:ilvl w:val="0"/>
          <w:numId w:val="6"/>
        </w:numPr>
      </w:pPr>
      <w:r>
        <w:t>Identify in which direction the largest vibrations are occurring</w:t>
      </w:r>
    </w:p>
    <w:p w14:paraId="6700C9E7" w14:textId="77777777" w:rsidR="001F598E" w:rsidRDefault="001F598E" w:rsidP="002B361B">
      <w:r>
        <w:t>T</w:t>
      </w:r>
      <w:r w:rsidRPr="00607728">
        <w:t xml:space="preserve">esting of the viaduct took place on July </w:t>
      </w:r>
      <w:r>
        <w:t>7</w:t>
      </w:r>
      <w:r w:rsidRPr="00FA7D54">
        <w:rPr>
          <w:vertAlign w:val="superscript"/>
        </w:rPr>
        <w:t>th</w:t>
      </w:r>
      <w:r>
        <w:t xml:space="preserve"> and 8</w:t>
      </w:r>
      <w:r w:rsidRPr="00FA7D54">
        <w:rPr>
          <w:vertAlign w:val="superscript"/>
        </w:rPr>
        <w:t>th</w:t>
      </w:r>
      <w:r>
        <w:t xml:space="preserve"> of 2016</w:t>
      </w:r>
      <w:r w:rsidRPr="00607728">
        <w:t xml:space="preserve">. </w:t>
      </w:r>
    </w:p>
    <w:p w14:paraId="244E85FA" w14:textId="77777777" w:rsidR="001F598E" w:rsidRDefault="001F598E" w:rsidP="00402B2D">
      <w:pPr>
        <w:pStyle w:val="Heading3"/>
      </w:pPr>
      <w:r>
        <w:t>Instrumentation Plan</w:t>
      </w:r>
    </w:p>
    <w:p w14:paraId="7376803D" w14:textId="77777777" w:rsidR="001F598E" w:rsidRDefault="001F598E" w:rsidP="002B361B">
      <w:r>
        <w:t>The objectives of this test dictated that sensors be installed at several locations along the viaduct’s length to facilitate comparison. Therefore, four locations were selected that were accessible and featured similar structural components. Furthermore, the major difference between different sections of this viaduct was the height of the piers. Sensors were therefore installed near or on the piers to examine their behavior under operational conditions.</w:t>
      </w:r>
    </w:p>
    <w:p w14:paraId="24229BBF" w14:textId="77777777" w:rsidR="001F598E" w:rsidRDefault="001F598E" w:rsidP="002B361B">
      <w:r>
        <w:t xml:space="preserve">Given these objectives and drivers, </w:t>
      </w:r>
      <w:r w:rsidRPr="00607728">
        <w:t>cross girders at piers 2, 3, 5 and 7 were instrumented with accelerometers.</w:t>
      </w:r>
      <w:r>
        <w:t xml:space="preserve"> The accelerometers were positioned in the middle of the cross girders where maximum deformation was observed for several natural modes of vibration as predicted by the preliminary FE model. Accelerometers were also positioned at one end of the cross-girder to capture transverse (to bridge length) motion, as well as on the web over the piers to capture longitudinal motion. In this way motion of the cross-girder in the vertical, longitudinal and transverse directions could be captured and characterized.</w:t>
      </w:r>
    </w:p>
    <w:p w14:paraId="5EBDC454" w14:textId="77777777" w:rsidR="001F598E" w:rsidRDefault="001F598E" w:rsidP="00A67F8E">
      <w:pPr>
        <w:keepNext/>
        <w:jc w:val="center"/>
      </w:pPr>
      <w:r>
        <w:rPr>
          <w:noProof/>
        </w:rPr>
        <w:drawing>
          <wp:inline distT="0" distB="0" distL="0" distR="0" wp14:anchorId="6632F5B5" wp14:editId="4C08FCFD">
            <wp:extent cx="4572000" cy="217011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000" cy="2170113"/>
                    </a:xfrm>
                    <a:prstGeom prst="rect">
                      <a:avLst/>
                    </a:prstGeom>
                  </pic:spPr>
                </pic:pic>
              </a:graphicData>
            </a:graphic>
          </wp:inline>
        </w:drawing>
      </w:r>
    </w:p>
    <w:p w14:paraId="3121B178" w14:textId="77777777" w:rsidR="001F598E" w:rsidRDefault="001F598E" w:rsidP="00A67F8E">
      <w:pPr>
        <w:pStyle w:val="Caption"/>
      </w:pPr>
      <w:bookmarkStart w:id="55" w:name="_Toc5375439"/>
      <w:bookmarkStart w:id="56" w:name="_Toc184995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Sensor Locations at a Given Pier Location</w:t>
      </w:r>
      <w:bookmarkEnd w:id="55"/>
      <w:bookmarkEnd w:id="56"/>
    </w:p>
    <w:p w14:paraId="74A21218" w14:textId="77777777" w:rsidR="001F598E" w:rsidRDefault="001F598E" w:rsidP="00A67F8E">
      <w:pPr>
        <w:keepNext/>
      </w:pPr>
      <w:r>
        <w:rPr>
          <w:noProof/>
        </w:rPr>
        <w:drawing>
          <wp:inline distT="0" distB="0" distL="0" distR="0" wp14:anchorId="0FDE66C1" wp14:editId="6218C2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089D2A31" w14:textId="77777777" w:rsidR="001F598E" w:rsidRDefault="001F598E" w:rsidP="00A67F8E">
      <w:pPr>
        <w:pStyle w:val="Caption"/>
      </w:pPr>
      <w:bookmarkStart w:id="57" w:name="_Toc5375440"/>
      <w:bookmarkStart w:id="58" w:name="_Toc184995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Showing Piers Chosen for Instrumentation</w:t>
      </w:r>
      <w:bookmarkEnd w:id="57"/>
      <w:bookmarkEnd w:id="58"/>
    </w:p>
    <w:p w14:paraId="10685CDD" w14:textId="77777777" w:rsidR="001F598E" w:rsidRDefault="001F598E" w:rsidP="003759B7">
      <w:pPr>
        <w:pStyle w:val="Heading3"/>
      </w:pPr>
      <w:r>
        <w:t>Equipment</w:t>
      </w:r>
    </w:p>
    <w:p w14:paraId="0EBF5392" w14:textId="77777777" w:rsidR="001F598E" w:rsidRDefault="001F598E" w:rsidP="003759B7">
      <w:r>
        <w:t xml:space="preserve">A total of 16 (uniaxial) accelerometers were installed on the structure for this phase of testing. </w:t>
      </w:r>
    </w:p>
    <w:p w14:paraId="5CF5ADE0" w14:textId="77777777" w:rsidR="001F598E" w:rsidRDefault="001F598E" w:rsidP="001812F8">
      <w:pPr>
        <w:keepNext/>
        <w:jc w:val="center"/>
      </w:pPr>
      <w:r w:rsidRPr="001812F8">
        <w:rPr>
          <w:noProof/>
        </w:rPr>
        <w:drawing>
          <wp:inline distT="0" distB="0" distL="0" distR="0" wp14:anchorId="6AF2E70E" wp14:editId="0396F89A">
            <wp:extent cx="2743200" cy="16459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581C6029" w14:textId="77777777" w:rsidR="001F598E" w:rsidRDefault="001F598E" w:rsidP="001812F8">
      <w:pPr>
        <w:pStyle w:val="Caption"/>
      </w:pPr>
      <w:bookmarkStart w:id="59" w:name="_Toc5375441"/>
      <w:bookmarkStart w:id="60" w:name="_Toc184995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Accelerometer (PCB 393A03) with Magnetic Base (PCB 080A54)</w:t>
      </w:r>
      <w:bookmarkEnd w:id="59"/>
      <w:bookmarkEnd w:id="60"/>
    </w:p>
    <w:p w14:paraId="53A1F36A" w14:textId="77777777" w:rsidR="001F598E" w:rsidRDefault="001F598E" w:rsidP="003759B7">
      <w:r>
        <w:t>The sensor and data acquisition system (DAQ) model info are provided in the following table. Detailed specifications can be found in the appendix.</w:t>
      </w:r>
    </w:p>
    <w:p w14:paraId="07040047" w14:textId="77777777" w:rsidR="001F598E" w:rsidRDefault="001F598E" w:rsidP="003759B7"/>
    <w:p w14:paraId="3F8B644E" w14:textId="77777777" w:rsidR="001F598E" w:rsidRDefault="001F598E" w:rsidP="002D7305">
      <w:pPr>
        <w:pStyle w:val="Caption"/>
        <w:keepNext/>
      </w:pPr>
      <w:bookmarkStart w:id="61" w:name="_Toc5375371"/>
      <w:bookmarkStart w:id="62" w:name="_Toc1849952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Testing Equipment Model Info</w:t>
      </w:r>
      <w:bookmarkEnd w:id="61"/>
      <w:bookmarkEnd w:id="62"/>
    </w:p>
    <w:tbl>
      <w:tblPr>
        <w:tblStyle w:val="TableGrid"/>
        <w:tblW w:w="0" w:type="auto"/>
        <w:jc w:val="center"/>
        <w:tblLook w:val="04A0" w:firstRow="1" w:lastRow="0" w:firstColumn="1" w:lastColumn="0" w:noHBand="0" w:noVBand="1"/>
      </w:tblPr>
      <w:tblGrid>
        <w:gridCol w:w="1904"/>
        <w:gridCol w:w="2041"/>
        <w:gridCol w:w="3430"/>
      </w:tblGrid>
      <w:tr w:rsidR="001F598E" w14:paraId="15A5B33E" w14:textId="77777777" w:rsidTr="002D7305">
        <w:trPr>
          <w:jc w:val="center"/>
        </w:trPr>
        <w:tc>
          <w:tcPr>
            <w:tcW w:w="1904" w:type="dxa"/>
          </w:tcPr>
          <w:p w14:paraId="6193ED3C" w14:textId="77777777" w:rsidR="001F598E" w:rsidRDefault="001F598E" w:rsidP="00975B07">
            <w:pPr>
              <w:pStyle w:val="squish"/>
              <w:jc w:val="center"/>
            </w:pPr>
            <w:r>
              <w:t>Item</w:t>
            </w:r>
          </w:p>
        </w:tc>
        <w:tc>
          <w:tcPr>
            <w:tcW w:w="2041" w:type="dxa"/>
          </w:tcPr>
          <w:p w14:paraId="0300FC07" w14:textId="77777777" w:rsidR="001F598E" w:rsidRDefault="001F598E" w:rsidP="00975B07">
            <w:pPr>
              <w:pStyle w:val="squish"/>
              <w:jc w:val="center"/>
            </w:pPr>
            <w:r>
              <w:t>Model No.</w:t>
            </w:r>
          </w:p>
        </w:tc>
        <w:tc>
          <w:tcPr>
            <w:tcW w:w="3430" w:type="dxa"/>
          </w:tcPr>
          <w:p w14:paraId="57D15B3A" w14:textId="77777777" w:rsidR="001F598E" w:rsidRPr="001812F8" w:rsidRDefault="001F598E" w:rsidP="00975B07">
            <w:pPr>
              <w:pStyle w:val="squish"/>
              <w:jc w:val="center"/>
            </w:pPr>
            <w:r>
              <w:t>Description</w:t>
            </w:r>
          </w:p>
        </w:tc>
      </w:tr>
      <w:tr w:rsidR="001F598E" w14:paraId="2BF43DE4" w14:textId="77777777" w:rsidTr="002D7305">
        <w:trPr>
          <w:jc w:val="center"/>
        </w:trPr>
        <w:tc>
          <w:tcPr>
            <w:tcW w:w="1904" w:type="dxa"/>
          </w:tcPr>
          <w:p w14:paraId="10D9FC9C" w14:textId="77777777" w:rsidR="001F598E" w:rsidRDefault="001F598E" w:rsidP="00975B07">
            <w:pPr>
              <w:pStyle w:val="squish"/>
            </w:pPr>
            <w:r>
              <w:t>Accelerometer</w:t>
            </w:r>
          </w:p>
        </w:tc>
        <w:tc>
          <w:tcPr>
            <w:tcW w:w="2041" w:type="dxa"/>
          </w:tcPr>
          <w:p w14:paraId="15BCB129" w14:textId="77777777" w:rsidR="001F598E" w:rsidRDefault="001F598E" w:rsidP="00975B07">
            <w:pPr>
              <w:pStyle w:val="squish"/>
            </w:pPr>
            <w:r>
              <w:t>PCB Model 393A03</w:t>
            </w:r>
          </w:p>
        </w:tc>
        <w:tc>
          <w:tcPr>
            <w:tcW w:w="3430" w:type="dxa"/>
          </w:tcPr>
          <w:p w14:paraId="02E52620" w14:textId="77777777" w:rsidR="001F598E" w:rsidRDefault="001F598E" w:rsidP="002D7305">
            <w:pPr>
              <w:pStyle w:val="squish"/>
            </w:pPr>
            <w:r>
              <w:t>C</w:t>
            </w:r>
            <w:r w:rsidRPr="001812F8">
              <w:t xml:space="preserve">eramic </w:t>
            </w:r>
            <w:r>
              <w:t>S</w:t>
            </w:r>
            <w:r w:rsidRPr="001812F8">
              <w:t xml:space="preserve">hear ICP® </w:t>
            </w:r>
            <w:r>
              <w:t>A</w:t>
            </w:r>
            <w:r w:rsidRPr="001812F8">
              <w:t>ccel</w:t>
            </w:r>
            <w:r>
              <w:t>erometer</w:t>
            </w:r>
          </w:p>
        </w:tc>
      </w:tr>
      <w:tr w:rsidR="001F598E" w14:paraId="6AF2EB73" w14:textId="77777777" w:rsidTr="002D7305">
        <w:trPr>
          <w:jc w:val="center"/>
        </w:trPr>
        <w:tc>
          <w:tcPr>
            <w:tcW w:w="1904" w:type="dxa"/>
          </w:tcPr>
          <w:p w14:paraId="53F72A5F" w14:textId="77777777" w:rsidR="001F598E" w:rsidRDefault="001F598E" w:rsidP="00975B07">
            <w:pPr>
              <w:pStyle w:val="squish"/>
            </w:pPr>
            <w:r>
              <w:t>DAQ Chassis</w:t>
            </w:r>
          </w:p>
        </w:tc>
        <w:tc>
          <w:tcPr>
            <w:tcW w:w="2041" w:type="dxa"/>
          </w:tcPr>
          <w:p w14:paraId="4C21677C" w14:textId="77777777" w:rsidR="001F598E" w:rsidRDefault="001F598E" w:rsidP="00975B07">
            <w:pPr>
              <w:pStyle w:val="squish"/>
            </w:pPr>
            <w:r>
              <w:t>NI cRIO-9022</w:t>
            </w:r>
          </w:p>
        </w:tc>
        <w:tc>
          <w:tcPr>
            <w:tcW w:w="3430" w:type="dxa"/>
          </w:tcPr>
          <w:p w14:paraId="388BEC3E" w14:textId="77777777" w:rsidR="001F598E" w:rsidRDefault="001F598E" w:rsidP="002D7305">
            <w:pPr>
              <w:pStyle w:val="squish"/>
            </w:pPr>
            <w:r>
              <w:t>E</w:t>
            </w:r>
            <w:r w:rsidRPr="001812F8">
              <w:t xml:space="preserve">mbedded </w:t>
            </w:r>
            <w:r>
              <w:t>R</w:t>
            </w:r>
            <w:r w:rsidRPr="001812F8">
              <w:t>eal-</w:t>
            </w:r>
            <w:r>
              <w:t>T</w:t>
            </w:r>
            <w:r w:rsidRPr="001812F8">
              <w:t xml:space="preserve">ime </w:t>
            </w:r>
            <w:r>
              <w:t>C</w:t>
            </w:r>
            <w:r w:rsidRPr="001812F8">
              <w:t>ontroller</w:t>
            </w:r>
          </w:p>
        </w:tc>
      </w:tr>
      <w:tr w:rsidR="001F598E" w14:paraId="4C8C3C04" w14:textId="77777777" w:rsidTr="002D7305">
        <w:trPr>
          <w:jc w:val="center"/>
        </w:trPr>
        <w:tc>
          <w:tcPr>
            <w:tcW w:w="1904" w:type="dxa"/>
          </w:tcPr>
          <w:p w14:paraId="043F8E52" w14:textId="77777777" w:rsidR="001F598E" w:rsidRDefault="001F598E" w:rsidP="00975B07">
            <w:pPr>
              <w:pStyle w:val="squish"/>
            </w:pPr>
            <w:r>
              <w:t>DAQ I/O Modules</w:t>
            </w:r>
          </w:p>
        </w:tc>
        <w:tc>
          <w:tcPr>
            <w:tcW w:w="2041" w:type="dxa"/>
          </w:tcPr>
          <w:p w14:paraId="154396DD" w14:textId="77777777" w:rsidR="001F598E" w:rsidRDefault="001F598E" w:rsidP="00975B07">
            <w:pPr>
              <w:pStyle w:val="squish"/>
            </w:pPr>
            <w:r>
              <w:t>NI 9234</w:t>
            </w:r>
          </w:p>
        </w:tc>
        <w:tc>
          <w:tcPr>
            <w:tcW w:w="3430" w:type="dxa"/>
          </w:tcPr>
          <w:p w14:paraId="5CFF632A" w14:textId="77777777" w:rsidR="001F598E" w:rsidRDefault="001F598E" w:rsidP="002D7305">
            <w:pPr>
              <w:pStyle w:val="squish"/>
            </w:pPr>
            <w:r w:rsidRPr="00975B07">
              <w:t>C Series</w:t>
            </w:r>
            <w:r>
              <w:t xml:space="preserve"> </w:t>
            </w:r>
            <w:r w:rsidRPr="00975B07">
              <w:t>Vibration Input Module</w:t>
            </w:r>
          </w:p>
        </w:tc>
      </w:tr>
    </w:tbl>
    <w:p w14:paraId="3AE745A9" w14:textId="77777777" w:rsidR="001F598E" w:rsidRPr="00402B2D" w:rsidRDefault="001F598E" w:rsidP="003759B7">
      <w:r>
        <w:t xml:space="preserve">The DAQ was outfitted with 4 of the vibration input modules to provide the required 16 channels. The DAQ power was provided with a battery. </w:t>
      </w:r>
    </w:p>
    <w:p w14:paraId="556846ED" w14:textId="77777777" w:rsidR="001F598E" w:rsidRDefault="001F598E" w:rsidP="003759B7">
      <w:pPr>
        <w:pStyle w:val="Heading3"/>
      </w:pPr>
      <w:r>
        <w:t>Test Activities</w:t>
      </w:r>
    </w:p>
    <w:p w14:paraId="1C75C678" w14:textId="77777777" w:rsidR="001F598E" w:rsidRDefault="001F598E" w:rsidP="002B361B">
      <w:r>
        <w:t xml:space="preserve">All accelerometers were attached to the steel structure with magnets. Cables were strain-relieved with hand clamps near their installation location to prevent the weight of the cable from pulling off the accelerometer and the motion of the cable from influencing the reading. Cables were subsequently run to the ground and to the data acquisition system. </w:t>
      </w:r>
    </w:p>
    <w:p w14:paraId="6D4BB14C" w14:textId="77777777" w:rsidR="001F598E" w:rsidRDefault="001F598E" w:rsidP="002B361B">
      <w:r>
        <w:t>The eight global modes predicted by the preliminary FE model were all under 5 Hz. The fourth mode depicted in the following figures results in the greatest deformation of the cross-girder. Therefore, the sampling rate should be assigned to capture this mode,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43CC2768" w14:textId="77777777" w:rsidTr="0079479E">
        <w:trPr>
          <w:jc w:val="center"/>
        </w:trPr>
        <w:tc>
          <w:tcPr>
            <w:tcW w:w="4428" w:type="dxa"/>
            <w:vAlign w:val="bottom"/>
          </w:tcPr>
          <w:p w14:paraId="0BDDAA4C" w14:textId="77777777" w:rsidR="001F598E" w:rsidRDefault="001F598E" w:rsidP="0061467D">
            <w:pPr>
              <w:pStyle w:val="squish"/>
              <w:keepNext/>
              <w:jc w:val="center"/>
            </w:pPr>
            <w:r>
              <w:rPr>
                <w:noProof/>
              </w:rPr>
              <w:drawing>
                <wp:inline distT="0" distB="0" distL="0" distR="0" wp14:anchorId="51CBF0CE" wp14:editId="17E1E5E8">
                  <wp:extent cx="2743200" cy="1554480"/>
                  <wp:effectExtent l="0" t="0" r="0" b="762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51DAD87C" w14:textId="77777777" w:rsidR="001F598E" w:rsidRDefault="001F598E" w:rsidP="0061467D">
            <w:pPr>
              <w:pStyle w:val="Caption"/>
            </w:pPr>
            <w:bookmarkStart w:id="63" w:name="_Toc5375442"/>
            <w:bookmarkStart w:id="64" w:name="_Toc184995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op View of Mode 4 (3.71 Hz)</w:t>
            </w:r>
            <w:bookmarkEnd w:id="63"/>
            <w:bookmarkEnd w:id="64"/>
          </w:p>
        </w:tc>
        <w:tc>
          <w:tcPr>
            <w:tcW w:w="4428" w:type="dxa"/>
            <w:vAlign w:val="bottom"/>
          </w:tcPr>
          <w:p w14:paraId="53AFF3B3" w14:textId="77777777" w:rsidR="001F598E" w:rsidRDefault="001F598E" w:rsidP="0061467D">
            <w:pPr>
              <w:pStyle w:val="squish"/>
              <w:keepNext/>
              <w:jc w:val="center"/>
            </w:pPr>
            <w:r>
              <w:rPr>
                <w:noProof/>
              </w:rPr>
              <w:drawing>
                <wp:inline distT="0" distB="0" distL="0" distR="0" wp14:anchorId="503DAB4E" wp14:editId="68E1A7C0">
                  <wp:extent cx="2743200" cy="1554480"/>
                  <wp:effectExtent l="0" t="0" r="0" b="762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2024EE06" w14:textId="77777777" w:rsidR="001F598E" w:rsidRDefault="001F598E" w:rsidP="0061467D">
            <w:pPr>
              <w:pStyle w:val="Caption"/>
            </w:pPr>
            <w:bookmarkStart w:id="65" w:name="_Toc5375443"/>
            <w:bookmarkStart w:id="66" w:name="_Toc184996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Underside View of Mode 4 (3.71Hz)</w:t>
            </w:r>
            <w:bookmarkEnd w:id="65"/>
            <w:bookmarkEnd w:id="66"/>
          </w:p>
        </w:tc>
      </w:tr>
    </w:tbl>
    <w:p w14:paraId="0A10A8B6" w14:textId="77777777" w:rsidR="001F598E" w:rsidRDefault="001F598E" w:rsidP="002B361B">
      <w:r>
        <w:t xml:space="preserve"> Since the global modes of vibration of interest were under 10 Hz, the sampling frequency should be at least 20 Hz according to the Nyquist Theorem to avoid signal aliasing. However, due to the uncertainty of the structure and its behavior, a sampling rate of 200 Hz was chosen. The higher sampling rate will provide enhanced frequency resolution when performing spectral analysis. </w:t>
      </w:r>
    </w:p>
    <w:p w14:paraId="3C24FF1F" w14:textId="77777777" w:rsidR="001F598E" w:rsidRDefault="001F598E" w:rsidP="002B361B">
      <w:r>
        <w:t>Sensors were installed on the morning of July 7</w:t>
      </w:r>
      <w:r w:rsidRPr="002D7305">
        <w:rPr>
          <w:vertAlign w:val="superscript"/>
        </w:rPr>
        <w:t>th</w:t>
      </w:r>
      <w:r>
        <w:t>, 2016. Data was gathered continuously for several hours during normal operation of the bridge (i.e. no restrictions imposed on traffic) on the afternoon of July 7</w:t>
      </w:r>
      <w:r w:rsidRPr="0061467D">
        <w:rPr>
          <w:vertAlign w:val="superscript"/>
        </w:rPr>
        <w:t>th</w:t>
      </w:r>
      <w:r>
        <w:t>. Daytime temperatures were steady near 90</w:t>
      </w:r>
      <w:r>
        <w:rPr>
          <w:rFonts w:cstheme="minorHAnsi"/>
        </w:rPr>
        <w:t>°</w:t>
      </w:r>
      <w:r>
        <w:t>F (32</w:t>
      </w:r>
      <w:r>
        <w:rPr>
          <w:rFonts w:cstheme="minorHAnsi"/>
        </w:rPr>
        <w:t>°</w:t>
      </w:r>
      <w:r>
        <w:t>C) with mostly cloudy skies and no precipitation. Sensors were removed from the bridge on July 8</w:t>
      </w:r>
      <w:r w:rsidRPr="0061467D">
        <w:rPr>
          <w:vertAlign w:val="superscript"/>
        </w:rPr>
        <w:t>th</w:t>
      </w:r>
      <w:r>
        <w:t xml:space="preserve">. </w:t>
      </w:r>
    </w:p>
    <w:p w14:paraId="725C1A28" w14:textId="77777777" w:rsidR="001F598E" w:rsidRPr="002B361B" w:rsidRDefault="001F598E" w:rsidP="00402B2D">
      <w:pPr>
        <w:pStyle w:val="Heading3"/>
      </w:pPr>
      <w:r>
        <w:t>Results and Interpretation</w:t>
      </w:r>
    </w:p>
    <w:p w14:paraId="52645ED3" w14:textId="77777777" w:rsidR="001F598E" w:rsidRDefault="001F598E" w:rsidP="00607728">
      <w:r>
        <w:t>The resulting acceleration data was compared by examining and comparing time-histories for different cross-girders. All instrumented</w:t>
      </w:r>
      <w:r w:rsidRPr="00554068">
        <w:t xml:space="preserve"> cross girders experienced similar levels of vertical and longitudinal acceleration, while the cross girder at pier 7 experienced much higher transverse acceleration.</w:t>
      </w:r>
      <w:r>
        <w:t xml:space="preserve"> The transverse acceleration time history is shown below, while those for vertical and longitudinal acceleration are provided in the appendix. </w:t>
      </w:r>
    </w:p>
    <w:tbl>
      <w:tblPr>
        <w:tblStyle w:val="TableGrid"/>
        <w:tblW w:w="8483" w:type="dxa"/>
        <w:jc w:val="center"/>
        <w:tblBorders>
          <w:insideH w:val="none" w:sz="0" w:space="0" w:color="auto"/>
          <w:insideV w:val="none" w:sz="0" w:space="0" w:color="auto"/>
        </w:tblBorders>
        <w:tblLayout w:type="fixed"/>
        <w:tblCellMar>
          <w:top w:w="14" w:type="dxa"/>
          <w:left w:w="0" w:type="dxa"/>
          <w:right w:w="0" w:type="dxa"/>
        </w:tblCellMar>
        <w:tblLook w:val="04A0" w:firstRow="1" w:lastRow="0" w:firstColumn="1" w:lastColumn="0" w:noHBand="0" w:noVBand="1"/>
      </w:tblPr>
      <w:tblGrid>
        <w:gridCol w:w="275"/>
        <w:gridCol w:w="7920"/>
        <w:gridCol w:w="288"/>
      </w:tblGrid>
      <w:tr w:rsidR="001F598E" w14:paraId="330CAABD" w14:textId="77777777" w:rsidTr="003665E2">
        <w:trPr>
          <w:cantSplit/>
          <w:trHeight w:val="1440"/>
          <w:jc w:val="center"/>
        </w:trPr>
        <w:tc>
          <w:tcPr>
            <w:tcW w:w="275" w:type="dxa"/>
            <w:vMerge w:val="restart"/>
            <w:textDirection w:val="btLr"/>
            <w:vAlign w:val="bottom"/>
          </w:tcPr>
          <w:p w14:paraId="6F96ACE0" w14:textId="77777777" w:rsidR="001F598E" w:rsidRDefault="001F598E" w:rsidP="008D6367">
            <w:pPr>
              <w:spacing w:before="0" w:line="240" w:lineRule="auto"/>
              <w:ind w:left="113" w:right="113"/>
              <w:jc w:val="center"/>
            </w:pPr>
            <w:bookmarkStart w:id="67" w:name="_Hlk536617129"/>
            <w:r>
              <w:t>Acceleration (g)</w:t>
            </w:r>
          </w:p>
        </w:tc>
        <w:tc>
          <w:tcPr>
            <w:tcW w:w="7920" w:type="dxa"/>
          </w:tcPr>
          <w:p w14:paraId="0273009E" w14:textId="77777777" w:rsidR="001F598E" w:rsidRDefault="001F598E" w:rsidP="008D6367">
            <w:pPr>
              <w:spacing w:before="0" w:line="240" w:lineRule="auto"/>
              <w:jc w:val="center"/>
            </w:pPr>
            <w:r w:rsidRPr="00FB6DF6">
              <w:rPr>
                <w:noProof/>
              </w:rPr>
              <w:drawing>
                <wp:inline distT="0" distB="0" distL="0" distR="0" wp14:anchorId="33ED577A" wp14:editId="3341BE49">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10EB6EF7" w14:textId="77777777" w:rsidR="001F598E" w:rsidRPr="00FB6DF6" w:rsidRDefault="001F598E" w:rsidP="00FB6DF6">
            <w:pPr>
              <w:spacing w:before="0" w:line="240" w:lineRule="auto"/>
              <w:ind w:left="113" w:right="113"/>
              <w:jc w:val="center"/>
            </w:pPr>
            <w:r>
              <w:t>Pier 2</w:t>
            </w:r>
          </w:p>
        </w:tc>
      </w:tr>
      <w:tr w:rsidR="001F598E" w14:paraId="3A46750A" w14:textId="77777777" w:rsidTr="003665E2">
        <w:trPr>
          <w:cantSplit/>
          <w:trHeight w:val="1440"/>
          <w:jc w:val="center"/>
        </w:trPr>
        <w:tc>
          <w:tcPr>
            <w:tcW w:w="275" w:type="dxa"/>
            <w:vMerge/>
            <w:vAlign w:val="center"/>
          </w:tcPr>
          <w:p w14:paraId="07FED733" w14:textId="77777777" w:rsidR="001F598E" w:rsidRDefault="001F598E" w:rsidP="00FB6DF6">
            <w:pPr>
              <w:spacing w:before="0" w:line="240" w:lineRule="auto"/>
              <w:jc w:val="center"/>
            </w:pPr>
          </w:p>
        </w:tc>
        <w:tc>
          <w:tcPr>
            <w:tcW w:w="7920" w:type="dxa"/>
          </w:tcPr>
          <w:p w14:paraId="56927E64" w14:textId="77777777" w:rsidR="001F598E" w:rsidRDefault="001F598E" w:rsidP="008D6367">
            <w:pPr>
              <w:spacing w:before="0" w:line="240" w:lineRule="auto"/>
              <w:jc w:val="center"/>
            </w:pPr>
            <w:r w:rsidRPr="00FB6DF6">
              <w:rPr>
                <w:noProof/>
              </w:rPr>
              <w:drawing>
                <wp:inline distT="0" distB="0" distL="0" distR="0" wp14:anchorId="7C2DBDA0" wp14:editId="01D08B6E">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4D07AB61" w14:textId="77777777" w:rsidR="001F598E" w:rsidRPr="00FB6DF6" w:rsidRDefault="001F598E" w:rsidP="00FB6DF6">
            <w:pPr>
              <w:spacing w:before="0" w:line="240" w:lineRule="auto"/>
              <w:ind w:left="113" w:right="113"/>
              <w:jc w:val="center"/>
            </w:pPr>
            <w:r>
              <w:t>Pier 3</w:t>
            </w:r>
          </w:p>
        </w:tc>
      </w:tr>
      <w:tr w:rsidR="001F598E" w14:paraId="3D682AD2" w14:textId="77777777" w:rsidTr="003665E2">
        <w:trPr>
          <w:cantSplit/>
          <w:trHeight w:val="1440"/>
          <w:jc w:val="center"/>
        </w:trPr>
        <w:tc>
          <w:tcPr>
            <w:tcW w:w="275" w:type="dxa"/>
            <w:vMerge/>
            <w:vAlign w:val="center"/>
          </w:tcPr>
          <w:p w14:paraId="3C04E171" w14:textId="77777777" w:rsidR="001F598E" w:rsidRDefault="001F598E" w:rsidP="00FB6DF6">
            <w:pPr>
              <w:spacing w:before="0" w:line="240" w:lineRule="auto"/>
              <w:jc w:val="center"/>
            </w:pPr>
          </w:p>
        </w:tc>
        <w:tc>
          <w:tcPr>
            <w:tcW w:w="7920" w:type="dxa"/>
          </w:tcPr>
          <w:p w14:paraId="2249799B" w14:textId="77777777" w:rsidR="001F598E" w:rsidRDefault="001F598E" w:rsidP="008D6367">
            <w:pPr>
              <w:spacing w:before="0" w:line="240" w:lineRule="auto"/>
              <w:jc w:val="center"/>
            </w:pPr>
            <w:r w:rsidRPr="00FB6DF6">
              <w:rPr>
                <w:noProof/>
              </w:rPr>
              <w:drawing>
                <wp:inline distT="0" distB="0" distL="0" distR="0" wp14:anchorId="3881A871" wp14:editId="6127DAB5">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77CAE2B5" w14:textId="77777777" w:rsidR="001F598E" w:rsidRPr="00FB6DF6" w:rsidRDefault="001F598E" w:rsidP="00FB6DF6">
            <w:pPr>
              <w:spacing w:before="0" w:line="240" w:lineRule="auto"/>
              <w:ind w:left="113" w:right="113"/>
              <w:jc w:val="center"/>
            </w:pPr>
            <w:r>
              <w:t>Pier 5</w:t>
            </w:r>
          </w:p>
        </w:tc>
      </w:tr>
      <w:tr w:rsidR="001F598E" w14:paraId="2B3F9263" w14:textId="77777777" w:rsidTr="003665E2">
        <w:trPr>
          <w:cantSplit/>
          <w:trHeight w:val="1440"/>
          <w:jc w:val="center"/>
        </w:trPr>
        <w:tc>
          <w:tcPr>
            <w:tcW w:w="275" w:type="dxa"/>
            <w:vMerge/>
            <w:vAlign w:val="center"/>
          </w:tcPr>
          <w:p w14:paraId="603F97DF" w14:textId="77777777" w:rsidR="001F598E" w:rsidRDefault="001F598E" w:rsidP="00FB6DF6">
            <w:pPr>
              <w:spacing w:before="0" w:line="240" w:lineRule="auto"/>
              <w:jc w:val="center"/>
            </w:pPr>
          </w:p>
        </w:tc>
        <w:tc>
          <w:tcPr>
            <w:tcW w:w="7920" w:type="dxa"/>
          </w:tcPr>
          <w:p w14:paraId="02B24133" w14:textId="77777777" w:rsidR="001F598E" w:rsidRDefault="001F598E" w:rsidP="008D6367">
            <w:pPr>
              <w:spacing w:before="0" w:line="240" w:lineRule="auto"/>
              <w:jc w:val="center"/>
            </w:pPr>
            <w:r w:rsidRPr="00FB6DF6">
              <w:rPr>
                <w:noProof/>
              </w:rPr>
              <w:drawing>
                <wp:inline distT="0" distB="0" distL="0" distR="0" wp14:anchorId="50FE3290" wp14:editId="42E68BDD">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0B7BE652" w14:textId="77777777" w:rsidR="001F598E" w:rsidRPr="00FB6DF6" w:rsidRDefault="001F598E" w:rsidP="00FB6DF6">
            <w:pPr>
              <w:spacing w:before="0" w:line="240" w:lineRule="auto"/>
              <w:ind w:left="113" w:right="113"/>
              <w:jc w:val="center"/>
            </w:pPr>
            <w:r>
              <w:t>Pier 7</w:t>
            </w:r>
          </w:p>
        </w:tc>
      </w:tr>
      <w:tr w:rsidR="001F598E" w14:paraId="124F4ACC" w14:textId="77777777" w:rsidTr="003665E2">
        <w:trPr>
          <w:cantSplit/>
          <w:trHeight w:val="144"/>
          <w:jc w:val="center"/>
        </w:trPr>
        <w:tc>
          <w:tcPr>
            <w:tcW w:w="275" w:type="dxa"/>
            <w:vAlign w:val="center"/>
          </w:tcPr>
          <w:p w14:paraId="40DFAC15" w14:textId="77777777" w:rsidR="001F598E" w:rsidRDefault="001F598E" w:rsidP="00FB6DF6">
            <w:pPr>
              <w:spacing w:before="0" w:line="240" w:lineRule="auto"/>
              <w:jc w:val="center"/>
            </w:pPr>
          </w:p>
        </w:tc>
        <w:tc>
          <w:tcPr>
            <w:tcW w:w="7920" w:type="dxa"/>
          </w:tcPr>
          <w:p w14:paraId="5FD98133" w14:textId="77777777" w:rsidR="001F598E" w:rsidRPr="00FB6DF6" w:rsidRDefault="001F598E" w:rsidP="008D6367">
            <w:pPr>
              <w:spacing w:before="0" w:line="240" w:lineRule="auto"/>
              <w:jc w:val="center"/>
            </w:pPr>
            <w:r>
              <w:t>Time (sec)</w:t>
            </w:r>
          </w:p>
        </w:tc>
        <w:tc>
          <w:tcPr>
            <w:tcW w:w="288" w:type="dxa"/>
            <w:textDirection w:val="tbRl"/>
          </w:tcPr>
          <w:p w14:paraId="363E6256" w14:textId="77777777" w:rsidR="001F598E" w:rsidRDefault="001F598E" w:rsidP="002E71DE">
            <w:pPr>
              <w:keepNext/>
              <w:spacing w:before="0" w:line="240" w:lineRule="auto"/>
              <w:ind w:left="113" w:right="113"/>
              <w:jc w:val="center"/>
            </w:pPr>
          </w:p>
        </w:tc>
      </w:tr>
    </w:tbl>
    <w:p w14:paraId="06F52784" w14:textId="77777777" w:rsidR="001F598E" w:rsidRDefault="001F598E">
      <w:pPr>
        <w:pStyle w:val="Caption"/>
      </w:pPr>
      <w:bookmarkStart w:id="68" w:name="_Toc5375444"/>
      <w:bookmarkStart w:id="69" w:name="_Toc18499601"/>
      <w:bookmarkEnd w:id="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ansverse Acceleration Time Histories</w:t>
      </w:r>
      <w:bookmarkEnd w:id="68"/>
      <w:bookmarkEnd w:id="69"/>
    </w:p>
    <w:p w14:paraId="05F9974C" w14:textId="77777777" w:rsidR="001F598E" w:rsidRDefault="001F598E" w:rsidP="00607728">
      <w:pPr>
        <w:rPr>
          <w:noProof/>
        </w:rPr>
      </w:pPr>
      <w:r>
        <w:t>To further compare acceleration the root-mean-square (RMS) was computed for each location over a period of 28 minutes.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Pr="00FB6DF6">
        <w:rPr>
          <w:noProof/>
        </w:rPr>
        <mc:AlternateContent>
          <mc:Choice Requires="wps">
            <w:drawing>
              <wp:anchor distT="0" distB="0" distL="114300" distR="114300" simplePos="0" relativeHeight="251797504" behindDoc="0" locked="0" layoutInCell="1" allowOverlap="1" wp14:anchorId="2190770D" wp14:editId="3E33F86D">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F02BB39"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190770D" id="_x0000_t202" coordsize="21600,21600" o:spt="202" path="m,l,21600r21600,l21600,xe">
                <v:stroke joinstyle="miter"/>
                <v:path gradientshapeok="t" o:connecttype="rect"/>
              </v:shapetype>
              <v:shape id="TextBox 2" o:spid="_x0000_s1047" type="#_x0000_t202" style="position:absolute;margin-left:1476pt;margin-top:-5.75pt;width:36.35pt;height:50.9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4F02BB39"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Pr="00FB6DF6">
        <w:rPr>
          <w:noProof/>
        </w:rPr>
        <mc:AlternateContent>
          <mc:Choice Requires="wps">
            <w:drawing>
              <wp:anchor distT="0" distB="0" distL="114300" distR="114300" simplePos="0" relativeHeight="251798528" behindDoc="0" locked="0" layoutInCell="1" allowOverlap="1" wp14:anchorId="6ACE4B1B" wp14:editId="07243F07">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6D562FB"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6ACE4B1B" id="TextBox 12" o:spid="_x0000_s1048" type="#_x0000_t202" style="position:absolute;margin-left:1476pt;margin-top:218.05pt;width:36.35pt;height:50.9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36D562FB"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Pr="00FB6DF6">
        <w:rPr>
          <w:noProof/>
        </w:rPr>
        <mc:AlternateContent>
          <mc:Choice Requires="wps">
            <w:drawing>
              <wp:anchor distT="0" distB="0" distL="114300" distR="114300" simplePos="0" relativeHeight="251799552" behindDoc="0" locked="0" layoutInCell="1" allowOverlap="1" wp14:anchorId="14929888" wp14:editId="56F25A98">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34318E4"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4929888" id="TextBox 14" o:spid="_x0000_s1049" type="#_x0000_t202" style="position:absolute;margin-left:1476pt;margin-top:441.85pt;width:36.35pt;height:50.9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334318E4"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Pr="00FB6DF6">
        <w:rPr>
          <w:noProof/>
        </w:rPr>
        <mc:AlternateContent>
          <mc:Choice Requires="wps">
            <w:drawing>
              <wp:anchor distT="0" distB="0" distL="114300" distR="114300" simplePos="0" relativeHeight="251800576" behindDoc="0" locked="0" layoutInCell="1" allowOverlap="1" wp14:anchorId="2A8A541C" wp14:editId="17C97650">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01EB746"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2A8A541C" id="TextBox 15" o:spid="_x0000_s1050" type="#_x0000_t202" style="position:absolute;margin-left:1476pt;margin-top:666.25pt;width:36.35pt;height:50.9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301EB746" w14:textId="77777777" w:rsidR="001F598E" w:rsidRDefault="001F598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532DF5C1" w14:textId="77777777" w:rsidR="001F598E" w:rsidRDefault="001F598E" w:rsidP="0079479E">
      <w:pPr>
        <w:keepNext/>
        <w:jc w:val="center"/>
      </w:pPr>
      <w:r>
        <w:rPr>
          <w:noProof/>
        </w:rPr>
        <w:drawing>
          <wp:inline distT="0" distB="0" distL="0" distR="0" wp14:anchorId="26CCA11F" wp14:editId="134DF5BC">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539E154" w14:textId="77777777" w:rsidR="001F598E" w:rsidRDefault="001F598E" w:rsidP="0079479E">
      <w:pPr>
        <w:pStyle w:val="Caption"/>
      </w:pPr>
      <w:bookmarkStart w:id="70" w:name="_Toc5375445"/>
      <w:bookmarkStart w:id="71" w:name="_Toc184996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Comparison of Vertical Acceleration RMS for Different Piers</w:t>
      </w:r>
      <w:bookmarkEnd w:id="70"/>
      <w:bookmarkEnd w:id="71"/>
    </w:p>
    <w:p w14:paraId="388622CA" w14:textId="77777777" w:rsidR="001F598E" w:rsidRDefault="001F598E" w:rsidP="0079479E">
      <w:pPr>
        <w:keepNext/>
        <w:jc w:val="center"/>
      </w:pPr>
      <w:r>
        <w:rPr>
          <w:noProof/>
        </w:rPr>
        <w:drawing>
          <wp:inline distT="0" distB="0" distL="0" distR="0" wp14:anchorId="30D8EE1C" wp14:editId="0D338696">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CF17FF8" w14:textId="77777777" w:rsidR="001F598E" w:rsidRDefault="001F598E" w:rsidP="0079479E">
      <w:pPr>
        <w:pStyle w:val="Caption"/>
      </w:pPr>
      <w:bookmarkStart w:id="72" w:name="_Toc5375446"/>
      <w:bookmarkStart w:id="73" w:name="_Toc184996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Comparison of Transverse Acceleration RMS for Different Piers</w:t>
      </w:r>
      <w:bookmarkEnd w:id="72"/>
      <w:bookmarkEnd w:id="73"/>
    </w:p>
    <w:p w14:paraId="27C705BE" w14:textId="77777777" w:rsidR="001F598E" w:rsidRDefault="001F598E" w:rsidP="0079479E">
      <w:pPr>
        <w:keepNext/>
        <w:jc w:val="center"/>
      </w:pPr>
      <w:r>
        <w:rPr>
          <w:noProof/>
        </w:rPr>
        <w:drawing>
          <wp:inline distT="0" distB="0" distL="0" distR="0" wp14:anchorId="0CBED6E0" wp14:editId="10461390">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93409CA" w14:textId="77777777" w:rsidR="001F598E" w:rsidRDefault="001F598E" w:rsidP="0079479E">
      <w:pPr>
        <w:pStyle w:val="Caption"/>
      </w:pPr>
      <w:bookmarkStart w:id="74" w:name="_Toc5375447"/>
      <w:bookmarkStart w:id="75" w:name="_Toc184996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Comparison of Longitudinal Acceleration RMS for Different Piers</w:t>
      </w:r>
      <w:bookmarkEnd w:id="74"/>
      <w:bookmarkEnd w:id="75"/>
    </w:p>
    <w:p w14:paraId="7C6853F6" w14:textId="77777777" w:rsidR="001F598E" w:rsidRDefault="001F598E"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that should be most influential for deciding the region to perform further testing. However, as can be seen in the preceding RMS comparisons, the vertical acceleration is consistent between locations. While the longitudinal acceleration RMS does differ at different locations, the two sides (east and west) have dissimilar trends and therefore fail to identify a region of high excitation. Furthermore, while the RMS value for transverse acceleration clearly point to Pier 7 as experiencing the greatest excitation, it is uncertain that this direction of motion is indicative of the vibrations associated with dynamic amplification of vehicular loading. It can therefore be concluded that the bridge is experiencing similar levels of vibration across many or all of the spans. </w:t>
      </w:r>
    </w:p>
    <w:p w14:paraId="4969EC71" w14:textId="77777777" w:rsidR="001F598E" w:rsidRDefault="001F598E" w:rsidP="00607728">
      <w:r>
        <w:t>Spans 7 and 8 were subsequently chosen for further testing. This decision was based on the available access to the superstructure as well as the evidence that span 7 may be experiencing slightly higher vibrations. It was also hypothesized that the taller piers supporting spans 7 and 8 would provide greater flexibility thus permitting greater deformation and more vibration.</w:t>
      </w:r>
    </w:p>
    <w:p w14:paraId="7FA0906D" w14:textId="77777777" w:rsidR="001F598E" w:rsidRDefault="001F598E" w:rsidP="007E52F7">
      <w:pPr>
        <w:pStyle w:val="Heading3"/>
      </w:pPr>
      <w:r>
        <w:t>Test Conclusions</w:t>
      </w:r>
    </w:p>
    <w:p w14:paraId="4DD19C95" w14:textId="77777777" w:rsidR="001F598E" w:rsidRPr="00D220FC" w:rsidRDefault="001F598E" w:rsidP="00D220FC">
      <w:r>
        <w:t>This phase of testing was intended to identify the regions of the structure that were experiencing the greatest vibrations. This was accomplished by instrumenting several cross-girders and piers with accelerometers and recording operational responses. The conclusions of this testing are as follows:</w:t>
      </w:r>
    </w:p>
    <w:p w14:paraId="7D70EB0C" w14:textId="77777777" w:rsidR="001F598E" w:rsidRDefault="001F598E" w:rsidP="001F598E">
      <w:pPr>
        <w:pStyle w:val="ListParagraph"/>
        <w:numPr>
          <w:ilvl w:val="0"/>
          <w:numId w:val="12"/>
        </w:numPr>
      </w:pPr>
      <w:r>
        <w:t>All instrumented locations exhibited similar levels of vibration, especially in the vertical direction.</w:t>
      </w:r>
    </w:p>
    <w:p w14:paraId="6FF63347" w14:textId="77777777" w:rsidR="001F598E" w:rsidRDefault="001F598E" w:rsidP="001F598E">
      <w:pPr>
        <w:pStyle w:val="ListParagraph"/>
        <w:numPr>
          <w:ilvl w:val="0"/>
          <w:numId w:val="12"/>
        </w:numPr>
      </w:pPr>
      <w:r>
        <w:t>Pier 7 exhibited higher transverse acceleration compared to other locations.</w:t>
      </w:r>
    </w:p>
    <w:p w14:paraId="531A17D0" w14:textId="77777777" w:rsidR="001F598E" w:rsidRPr="00232D05" w:rsidRDefault="001F598E" w:rsidP="00D220FC">
      <w:r>
        <w:t>As a result of these findings and the available access to the underside of the structure, spans 7 and 8 were selected for further investigation in Phase 2 testing.</w:t>
      </w:r>
    </w:p>
    <w:p w14:paraId="2B106B7E" w14:textId="77777777" w:rsidR="001F598E" w:rsidRDefault="001F598E">
      <w:pPr>
        <w:spacing w:before="0" w:after="200" w:line="276" w:lineRule="auto"/>
        <w:rPr>
          <w:rFonts w:asciiTheme="majorHAnsi" w:eastAsiaTheme="majorEastAsia" w:hAnsiTheme="majorHAnsi" w:cstheme="majorBidi"/>
          <w:b/>
          <w:bCs/>
          <w:sz w:val="26"/>
          <w:szCs w:val="26"/>
        </w:rPr>
      </w:pPr>
      <w:bookmarkStart w:id="76" w:name="_Toc536017950"/>
      <w:bookmarkStart w:id="77" w:name="_Toc5375212"/>
      <w:r>
        <w:br w:type="page"/>
      </w:r>
    </w:p>
    <w:p w14:paraId="2FF88DF3" w14:textId="77777777" w:rsidR="001F598E" w:rsidRDefault="001F598E" w:rsidP="006646DF">
      <w:pPr>
        <w:pStyle w:val="Heading2"/>
        <w:numPr>
          <w:ilvl w:val="0"/>
          <w:numId w:val="43"/>
        </w:numPr>
      </w:pPr>
      <w:bookmarkStart w:id="78" w:name="_Toc5869234"/>
      <w:bookmarkStart w:id="79" w:name="_Toc18499449"/>
      <w:r>
        <w:t>Phase 2 Testing</w:t>
      </w:r>
      <w:bookmarkEnd w:id="76"/>
      <w:bookmarkEnd w:id="77"/>
      <w:bookmarkEnd w:id="78"/>
      <w:bookmarkEnd w:id="79"/>
    </w:p>
    <w:p w14:paraId="6D6A8090" w14:textId="77777777" w:rsidR="001F598E" w:rsidRDefault="001F598E" w:rsidP="00AE6BA0">
      <w:r>
        <w:t>Based on the observations and results from the first phase of testing, spans 7 and 8 were selected for further investigation. 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29D2F39F" w14:textId="77777777" w:rsidR="001F598E" w:rsidRDefault="001F598E" w:rsidP="001F598E">
      <w:pPr>
        <w:pStyle w:val="ListParagraph"/>
        <w:numPr>
          <w:ilvl w:val="0"/>
          <w:numId w:val="7"/>
        </w:numPr>
      </w:pPr>
      <w:r>
        <w:t>Identify the superstructure’s global (operational) modes of vibration.</w:t>
      </w:r>
      <w:r w:rsidRPr="0088407D">
        <w:t xml:space="preserve"> </w:t>
      </w:r>
    </w:p>
    <w:p w14:paraId="1CD8F667" w14:textId="77777777" w:rsidR="001F598E" w:rsidRDefault="001F598E" w:rsidP="001F598E">
      <w:pPr>
        <w:pStyle w:val="ListParagraph"/>
        <w:numPr>
          <w:ilvl w:val="0"/>
          <w:numId w:val="7"/>
        </w:numPr>
      </w:pPr>
      <w:r>
        <w:t>Capture operational vibrations and strains at critical locations and locations of maximum response under various traffic conditions.</w:t>
      </w:r>
    </w:p>
    <w:p w14:paraId="4A718683" w14:textId="77777777" w:rsidR="001F598E" w:rsidRDefault="001F598E" w:rsidP="0088407D">
      <w:r>
        <w:t xml:space="preserve"> Testing</w:t>
      </w:r>
      <w:r w:rsidRPr="00554068">
        <w:t xml:space="preserve"> of spans 7 and 8 was </w:t>
      </w:r>
      <w:r>
        <w:t>performed</w:t>
      </w:r>
      <w:r w:rsidRPr="00554068">
        <w:t xml:space="preserve"> on July 26</w:t>
      </w:r>
      <w:r w:rsidRPr="0088407D">
        <w:rPr>
          <w:vertAlign w:val="superscript"/>
        </w:rPr>
        <w:t>th</w:t>
      </w:r>
      <w:r>
        <w:t xml:space="preserve"> through the</w:t>
      </w:r>
      <w:r w:rsidRPr="00554068">
        <w:t xml:space="preserve"> 2</w:t>
      </w:r>
      <w:r>
        <w:t>9</w:t>
      </w:r>
      <w:r w:rsidRPr="0088407D">
        <w:rPr>
          <w:vertAlign w:val="superscript"/>
        </w:rPr>
        <w:t>th</w:t>
      </w:r>
      <w:r>
        <w:t xml:space="preserve"> of 2016</w:t>
      </w:r>
      <w:r w:rsidRPr="00554068">
        <w:t xml:space="preserve">. </w:t>
      </w:r>
    </w:p>
    <w:p w14:paraId="0042392B" w14:textId="77777777" w:rsidR="001F598E" w:rsidRDefault="001F598E" w:rsidP="005A4CCB">
      <w:pPr>
        <w:pStyle w:val="Heading3"/>
      </w:pPr>
      <w:r>
        <w:t>Instrumentation Plan</w:t>
      </w:r>
    </w:p>
    <w:p w14:paraId="0797D77A" w14:textId="77777777" w:rsidR="001F598E" w:rsidRDefault="001F598E" w:rsidP="005A4CCB">
      <w:r>
        <w:t xml:space="preserve">The objectives of this test dictated that sensors be installed to capture maximum operational response as well as to uniquely identify the dominant global modes of vibration. </w:t>
      </w:r>
    </w:p>
    <w:p w14:paraId="67322748" w14:textId="77777777" w:rsidR="001F598E" w:rsidRDefault="001F598E" w:rsidP="005A4CCB">
      <w:r>
        <w:t xml:space="preserve">To capture a given mode shape of a structure, a sensor should be placed at or near the location of greatest deformation for that mode shape. For example, a first bending mode will experience the greatest deformation at midspan. Furthermore, a sufficient number of sensors should be spatially distributed such that the shape of the mode can be adequately characterized and distinguished from other modes. </w:t>
      </w:r>
    </w:p>
    <w:p w14:paraId="0A19D3B6" w14:textId="77777777" w:rsidR="001F598E" w:rsidRDefault="001F598E" w:rsidP="005A4CCB">
      <w:r>
        <w:t xml:space="preserve">The eight modes predicted by the preliminary FE model can be captured by locating sensors at the midspans of the exterior girders. Higher bending and torsional modes can be captured with sensors located at the quarter-spans of the exterior girders. Additional sensors in the interior of the bridge width facilitate the capture of butterfly modes. Given that the operational response is a superposition of static and dynamic responses, it is expected that the maximum response of the stringers (acceleration and strain) would occur between 0.4L and 0.5L (midspan). </w:t>
      </w:r>
    </w:p>
    <w:p w14:paraId="1BDB9A27" w14:textId="77777777" w:rsidR="001F598E" w:rsidRDefault="001F598E"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52B58403" w14:textId="77777777" w:rsidR="001F598E" w:rsidRDefault="001F598E" w:rsidP="00232D05">
      <w:pPr>
        <w:keepNext/>
      </w:pPr>
      <w:r w:rsidRPr="00AE07AA">
        <w:rPr>
          <w:noProof/>
        </w:rPr>
        <w:drawing>
          <wp:inline distT="0" distB="0" distL="0" distR="0" wp14:anchorId="6B693A06" wp14:editId="3EE3F9A8">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7">
                      <a:lum/>
                      <a:alphaModFix/>
                    </a:blip>
                    <a:srcRect/>
                    <a:stretch>
                      <a:fillRect/>
                    </a:stretch>
                  </pic:blipFill>
                  <pic:spPr>
                    <a:xfrm>
                      <a:off x="0" y="0"/>
                      <a:ext cx="5486400" cy="4287520"/>
                    </a:xfrm>
                    <a:prstGeom prst="rect">
                      <a:avLst/>
                    </a:prstGeom>
                  </pic:spPr>
                </pic:pic>
              </a:graphicData>
            </a:graphic>
          </wp:inline>
        </w:drawing>
      </w:r>
    </w:p>
    <w:p w14:paraId="189649A0" w14:textId="77777777" w:rsidR="001F598E" w:rsidRDefault="001F598E" w:rsidP="00831CED">
      <w:pPr>
        <w:pStyle w:val="Caption"/>
      </w:pPr>
      <w:bookmarkStart w:id="80" w:name="_Toc5375448"/>
      <w:bookmarkStart w:id="81" w:name="_Toc184996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ccelerometer Installation Locations for Phase 2 Testing</w:t>
      </w:r>
      <w:bookmarkEnd w:id="80"/>
      <w:bookmarkEnd w:id="81"/>
    </w:p>
    <w:p w14:paraId="58932D21" w14:textId="77777777" w:rsidR="001F598E" w:rsidRDefault="001F598E" w:rsidP="005A4CCB">
      <w:r>
        <w:t xml:space="preserve">A total of 30 accelerometers were installed on the chosen region of the viaduct (span 7 &amp; 8).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137390F" w14:textId="77777777" w:rsidR="001F598E" w:rsidRDefault="001F598E" w:rsidP="005A4CCB">
      <w:r>
        <w:t>Strain gauges were installed to provide information on the stress inducing deformation of the structure and the influence of vibrations on that deformation. Gauges were therefore installed at locations expected to experience the greatest strain (i.e. mid-span &amp; negative moment region) as seen in the instrumentation layout provided below.</w:t>
      </w:r>
      <w:r w:rsidRPr="00E3098F">
        <w:t xml:space="preserve"> </w:t>
      </w:r>
      <w:r>
        <w:t>A total of 12 strain gauges were installed.</w:t>
      </w:r>
    </w:p>
    <w:p w14:paraId="5E94C7C5" w14:textId="77777777" w:rsidR="001F598E" w:rsidRDefault="001F598E" w:rsidP="00831CED">
      <w:pPr>
        <w:keepNext/>
      </w:pPr>
      <w:r>
        <w:rPr>
          <w:noProof/>
        </w:rPr>
        <w:drawing>
          <wp:inline distT="0" distB="0" distL="0" distR="0" wp14:anchorId="4AED7713" wp14:editId="12FDF3F7">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3931920"/>
                    </a:xfrm>
                    <a:prstGeom prst="rect">
                      <a:avLst/>
                    </a:prstGeom>
                  </pic:spPr>
                </pic:pic>
              </a:graphicData>
            </a:graphic>
          </wp:inline>
        </w:drawing>
      </w:r>
    </w:p>
    <w:p w14:paraId="0CC0A9CF" w14:textId="77777777" w:rsidR="001F598E" w:rsidRDefault="001F598E" w:rsidP="00831CED">
      <w:pPr>
        <w:pStyle w:val="Caption"/>
      </w:pPr>
      <w:bookmarkStart w:id="82" w:name="_Toc5375449"/>
      <w:bookmarkStart w:id="83" w:name="_Toc184996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train Gauge Installation Locations for Phase 2 Testing</w:t>
      </w:r>
      <w:bookmarkEnd w:id="82"/>
      <w:bookmarkEnd w:id="83"/>
    </w:p>
    <w:p w14:paraId="563F2A7D" w14:textId="77777777" w:rsidR="001F598E" w:rsidRDefault="001F598E" w:rsidP="00E3098F">
      <w:pPr>
        <w:pStyle w:val="Heading3"/>
      </w:pPr>
      <w:r>
        <w:t>Equipment</w:t>
      </w:r>
    </w:p>
    <w:p w14:paraId="504DD167" w14:textId="77777777" w:rsidR="001F598E" w:rsidRDefault="001F598E" w:rsidP="00E3098F">
      <w:r>
        <w:t>All 30 accelerometers were sampled with a National Instruments (NI) CompactRIO. The 12 strain gauges were sampled with a Campbell Scientific Data Logger. The sensors and data acquisition systems were chosen based on their performance demonstrated in past tests. They have proven capable of capturing the range of responses expected for this structure and surviving the harsh conditions that may be encountered in the field. The sensor and data acquisition system model info are provided in the following table. Detailed specifications can be found in the appendix.</w:t>
      </w:r>
    </w:p>
    <w:p w14:paraId="54674E02" w14:textId="77777777" w:rsidR="001F598E" w:rsidRDefault="001F598E" w:rsidP="005C5B8C">
      <w:pPr>
        <w:pStyle w:val="Caption"/>
        <w:keepNext/>
      </w:pPr>
      <w:bookmarkStart w:id="84" w:name="_Toc5375372"/>
      <w:bookmarkStart w:id="85" w:name="_Toc1849953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2 Testing Equipment Details</w:t>
      </w:r>
      <w:bookmarkEnd w:id="84"/>
      <w:bookmarkEnd w:id="85"/>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1F598E" w14:paraId="5DD6D88D" w14:textId="77777777" w:rsidTr="005C5B8C">
        <w:trPr>
          <w:jc w:val="center"/>
        </w:trPr>
        <w:tc>
          <w:tcPr>
            <w:tcW w:w="2305" w:type="dxa"/>
          </w:tcPr>
          <w:p w14:paraId="1A288AA8" w14:textId="77777777" w:rsidR="001F598E" w:rsidRDefault="001F598E" w:rsidP="00E3098F">
            <w:pPr>
              <w:pStyle w:val="squish"/>
              <w:jc w:val="center"/>
            </w:pPr>
            <w:r>
              <w:t>Item</w:t>
            </w:r>
          </w:p>
        </w:tc>
        <w:tc>
          <w:tcPr>
            <w:tcW w:w="2235" w:type="dxa"/>
          </w:tcPr>
          <w:p w14:paraId="205C0009" w14:textId="77777777" w:rsidR="001F598E" w:rsidRDefault="001F598E" w:rsidP="00E3098F">
            <w:pPr>
              <w:pStyle w:val="squish"/>
              <w:jc w:val="center"/>
            </w:pPr>
            <w:r>
              <w:t>Model No.</w:t>
            </w:r>
          </w:p>
        </w:tc>
        <w:tc>
          <w:tcPr>
            <w:tcW w:w="3508" w:type="dxa"/>
          </w:tcPr>
          <w:p w14:paraId="047A2B2C" w14:textId="77777777" w:rsidR="001F598E" w:rsidRPr="001812F8" w:rsidRDefault="001F598E" w:rsidP="00E3098F">
            <w:pPr>
              <w:pStyle w:val="squish"/>
              <w:jc w:val="center"/>
            </w:pPr>
            <w:r>
              <w:t>Description</w:t>
            </w:r>
          </w:p>
        </w:tc>
      </w:tr>
      <w:tr w:rsidR="001F598E" w14:paraId="1EB621EC" w14:textId="77777777" w:rsidTr="005C5B8C">
        <w:trPr>
          <w:jc w:val="center"/>
        </w:trPr>
        <w:tc>
          <w:tcPr>
            <w:tcW w:w="2305" w:type="dxa"/>
          </w:tcPr>
          <w:p w14:paraId="163E8173" w14:textId="77777777" w:rsidR="001F598E" w:rsidRDefault="001F598E" w:rsidP="00E3098F">
            <w:pPr>
              <w:pStyle w:val="squish"/>
            </w:pPr>
            <w:r>
              <w:t>Accelerometer</w:t>
            </w:r>
          </w:p>
        </w:tc>
        <w:tc>
          <w:tcPr>
            <w:tcW w:w="2235" w:type="dxa"/>
          </w:tcPr>
          <w:p w14:paraId="76F8E5A7" w14:textId="77777777" w:rsidR="001F598E" w:rsidRDefault="001F598E" w:rsidP="00E3098F">
            <w:pPr>
              <w:pStyle w:val="squish"/>
            </w:pPr>
            <w:r>
              <w:t>PCB Model 393A03</w:t>
            </w:r>
          </w:p>
        </w:tc>
        <w:tc>
          <w:tcPr>
            <w:tcW w:w="3508" w:type="dxa"/>
          </w:tcPr>
          <w:p w14:paraId="458F1F72" w14:textId="77777777" w:rsidR="001F598E" w:rsidRDefault="001F598E" w:rsidP="00E3098F">
            <w:pPr>
              <w:pStyle w:val="squish"/>
            </w:pPr>
            <w:r>
              <w:t>C</w:t>
            </w:r>
            <w:r w:rsidRPr="001812F8">
              <w:t xml:space="preserve">eramic </w:t>
            </w:r>
            <w:r>
              <w:t>S</w:t>
            </w:r>
            <w:r w:rsidRPr="001812F8">
              <w:t xml:space="preserve">hear ICP® </w:t>
            </w:r>
            <w:r>
              <w:t>A</w:t>
            </w:r>
            <w:r w:rsidRPr="001812F8">
              <w:t>ccel</w:t>
            </w:r>
            <w:r>
              <w:t>erometer</w:t>
            </w:r>
          </w:p>
        </w:tc>
      </w:tr>
      <w:tr w:rsidR="001F598E" w14:paraId="5CF41652" w14:textId="77777777" w:rsidTr="005C5B8C">
        <w:trPr>
          <w:jc w:val="center"/>
        </w:trPr>
        <w:tc>
          <w:tcPr>
            <w:tcW w:w="2305" w:type="dxa"/>
          </w:tcPr>
          <w:p w14:paraId="4C40157A" w14:textId="77777777" w:rsidR="001F598E" w:rsidRDefault="001F598E" w:rsidP="00E3098F">
            <w:pPr>
              <w:pStyle w:val="squish"/>
            </w:pPr>
            <w:r>
              <w:t>NI DAQ Chassis</w:t>
            </w:r>
          </w:p>
        </w:tc>
        <w:tc>
          <w:tcPr>
            <w:tcW w:w="2235" w:type="dxa"/>
          </w:tcPr>
          <w:p w14:paraId="5184D2BE" w14:textId="77777777" w:rsidR="001F598E" w:rsidRDefault="001F598E" w:rsidP="00E3098F">
            <w:pPr>
              <w:pStyle w:val="squish"/>
            </w:pPr>
            <w:r>
              <w:t>NI cRIO-9022</w:t>
            </w:r>
          </w:p>
        </w:tc>
        <w:tc>
          <w:tcPr>
            <w:tcW w:w="3508" w:type="dxa"/>
          </w:tcPr>
          <w:p w14:paraId="6F95B2AA" w14:textId="77777777" w:rsidR="001F598E" w:rsidRDefault="001F598E"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1F598E" w14:paraId="14D0D795" w14:textId="77777777" w:rsidTr="005C5B8C">
        <w:trPr>
          <w:jc w:val="center"/>
        </w:trPr>
        <w:tc>
          <w:tcPr>
            <w:tcW w:w="2305" w:type="dxa"/>
          </w:tcPr>
          <w:p w14:paraId="1B093DA7" w14:textId="77777777" w:rsidR="001F598E" w:rsidRDefault="001F598E" w:rsidP="00E3098F">
            <w:pPr>
              <w:pStyle w:val="squish"/>
            </w:pPr>
            <w:r>
              <w:t>NI DAQ I/O Modules</w:t>
            </w:r>
          </w:p>
        </w:tc>
        <w:tc>
          <w:tcPr>
            <w:tcW w:w="2235" w:type="dxa"/>
          </w:tcPr>
          <w:p w14:paraId="4C8EFECB" w14:textId="77777777" w:rsidR="001F598E" w:rsidRDefault="001F598E" w:rsidP="00E3098F">
            <w:pPr>
              <w:pStyle w:val="squish"/>
            </w:pPr>
            <w:r>
              <w:t>NI 9234</w:t>
            </w:r>
          </w:p>
        </w:tc>
        <w:tc>
          <w:tcPr>
            <w:tcW w:w="3508" w:type="dxa"/>
          </w:tcPr>
          <w:p w14:paraId="24D18465" w14:textId="77777777" w:rsidR="001F598E" w:rsidRDefault="001F598E" w:rsidP="00E3098F">
            <w:pPr>
              <w:pStyle w:val="squish"/>
            </w:pPr>
            <w:r w:rsidRPr="00975B07">
              <w:t>C Series</w:t>
            </w:r>
            <w:r>
              <w:t xml:space="preserve"> </w:t>
            </w:r>
            <w:r w:rsidRPr="00975B07">
              <w:t>Vibration Input Module</w:t>
            </w:r>
          </w:p>
        </w:tc>
      </w:tr>
      <w:tr w:rsidR="001F598E" w14:paraId="25773FDB" w14:textId="77777777" w:rsidTr="005C5B8C">
        <w:trPr>
          <w:jc w:val="center"/>
        </w:trPr>
        <w:tc>
          <w:tcPr>
            <w:tcW w:w="2305" w:type="dxa"/>
          </w:tcPr>
          <w:p w14:paraId="2AEB2E25" w14:textId="77777777" w:rsidR="001F598E" w:rsidRDefault="001F598E" w:rsidP="00E3098F">
            <w:pPr>
              <w:pStyle w:val="squish"/>
            </w:pPr>
            <w:r>
              <w:t>Strain Gauge</w:t>
            </w:r>
          </w:p>
        </w:tc>
        <w:tc>
          <w:tcPr>
            <w:tcW w:w="2235" w:type="dxa"/>
          </w:tcPr>
          <w:p w14:paraId="1B561211" w14:textId="77777777" w:rsidR="001F598E" w:rsidRDefault="001F598E" w:rsidP="00E3098F">
            <w:pPr>
              <w:pStyle w:val="squish"/>
            </w:pPr>
            <w:r>
              <w:t>Geokon Model 4000</w:t>
            </w:r>
          </w:p>
        </w:tc>
        <w:tc>
          <w:tcPr>
            <w:tcW w:w="3508" w:type="dxa"/>
          </w:tcPr>
          <w:p w14:paraId="4FFFDABC" w14:textId="77777777" w:rsidR="001F598E" w:rsidRPr="00975B07" w:rsidRDefault="001F598E" w:rsidP="00E3098F">
            <w:pPr>
              <w:pStyle w:val="squish"/>
            </w:pPr>
            <w:r>
              <w:t>6” Vibrating-Wire Strain Gauge</w:t>
            </w:r>
          </w:p>
        </w:tc>
      </w:tr>
      <w:tr w:rsidR="001F598E" w14:paraId="36D5DF48" w14:textId="77777777" w:rsidTr="005C5B8C">
        <w:trPr>
          <w:jc w:val="center"/>
        </w:trPr>
        <w:tc>
          <w:tcPr>
            <w:tcW w:w="2305" w:type="dxa"/>
          </w:tcPr>
          <w:p w14:paraId="6AD97B10" w14:textId="77777777" w:rsidR="001F598E" w:rsidRDefault="001F598E" w:rsidP="00E3098F">
            <w:pPr>
              <w:pStyle w:val="squish"/>
            </w:pPr>
            <w:r>
              <w:t>Campbell DAQ</w:t>
            </w:r>
          </w:p>
        </w:tc>
        <w:tc>
          <w:tcPr>
            <w:tcW w:w="2235" w:type="dxa"/>
          </w:tcPr>
          <w:p w14:paraId="34531218" w14:textId="77777777" w:rsidR="001F598E" w:rsidRDefault="001F598E" w:rsidP="00E3098F">
            <w:pPr>
              <w:pStyle w:val="squish"/>
            </w:pPr>
            <w:r>
              <w:t>Campbell CR6</w:t>
            </w:r>
          </w:p>
        </w:tc>
        <w:tc>
          <w:tcPr>
            <w:tcW w:w="3508" w:type="dxa"/>
          </w:tcPr>
          <w:p w14:paraId="71E9F12A" w14:textId="77777777" w:rsidR="001F598E" w:rsidRPr="00975B07" w:rsidRDefault="001F598E" w:rsidP="00E3098F">
            <w:pPr>
              <w:pStyle w:val="squish"/>
            </w:pPr>
            <w:r w:rsidRPr="00011860">
              <w:t xml:space="preserve">Measurement and Control </w:t>
            </w:r>
            <w:r>
              <w:t>D</w:t>
            </w:r>
            <w:r w:rsidRPr="00011860">
              <w:t>atalogger</w:t>
            </w:r>
          </w:p>
        </w:tc>
      </w:tr>
      <w:tr w:rsidR="001F598E" w14:paraId="2A86B005" w14:textId="77777777" w:rsidTr="005C5B8C">
        <w:trPr>
          <w:jc w:val="center"/>
        </w:trPr>
        <w:tc>
          <w:tcPr>
            <w:tcW w:w="2305" w:type="dxa"/>
          </w:tcPr>
          <w:p w14:paraId="45E38CEC" w14:textId="77777777" w:rsidR="001F598E" w:rsidRDefault="001F598E" w:rsidP="00E3098F">
            <w:pPr>
              <w:pStyle w:val="squish"/>
            </w:pPr>
            <w:r>
              <w:t>Vibrating-Wire Analyzer</w:t>
            </w:r>
          </w:p>
        </w:tc>
        <w:tc>
          <w:tcPr>
            <w:tcW w:w="2235" w:type="dxa"/>
          </w:tcPr>
          <w:p w14:paraId="45A20350" w14:textId="77777777" w:rsidR="001F598E" w:rsidRDefault="001F598E" w:rsidP="00E3098F">
            <w:pPr>
              <w:pStyle w:val="squish"/>
            </w:pPr>
            <w:r>
              <w:t>Campbell CDM-VW305</w:t>
            </w:r>
          </w:p>
        </w:tc>
        <w:tc>
          <w:tcPr>
            <w:tcW w:w="3508" w:type="dxa"/>
          </w:tcPr>
          <w:p w14:paraId="7365FC23" w14:textId="77777777" w:rsidR="001F598E" w:rsidRPr="00975B07" w:rsidRDefault="001F598E" w:rsidP="00E3098F">
            <w:pPr>
              <w:pStyle w:val="squish"/>
            </w:pPr>
            <w:r>
              <w:t>Vibrating-Wire Interface Module</w:t>
            </w:r>
          </w:p>
        </w:tc>
      </w:tr>
    </w:tbl>
    <w:p w14:paraId="0C1B7979" w14:textId="77777777" w:rsidR="001F598E" w:rsidRPr="00E3098F" w:rsidRDefault="001F598E" w:rsidP="00E3098F">
      <w:r>
        <w:t>The NI DAQ was outfitted with 8 of the vibration input modules to provide 32 vibration channels. Two of the vibrating-wire modules (CDM-VW305) were used with the Campbell DAQ to provide 16 vibrating-wire channels. Both DAQs were powered with batteries.</w:t>
      </w:r>
    </w:p>
    <w:p w14:paraId="150FDFA4" w14:textId="77777777" w:rsidR="001F598E" w:rsidRDefault="001F598E" w:rsidP="005A4CCB">
      <w:pPr>
        <w:pStyle w:val="Heading3"/>
      </w:pPr>
      <w:r>
        <w:t>Test Activities</w:t>
      </w:r>
    </w:p>
    <w:p w14:paraId="1D035166" w14:textId="77777777" w:rsidR="001F598E" w:rsidRDefault="001F598E" w:rsidP="005A4CCB">
      <w:r>
        <w:t xml:space="preserve">Access to the underside of the structure was provided with an articulating boom lift. </w:t>
      </w:r>
    </w:p>
    <w:p w14:paraId="23568016" w14:textId="77777777" w:rsidR="001F598E" w:rsidRDefault="001F598E" w:rsidP="00831CED">
      <w:pPr>
        <w:keepNext/>
        <w:jc w:val="center"/>
      </w:pPr>
      <w:r w:rsidRPr="00CF6F8A">
        <w:rPr>
          <w:noProof/>
        </w:rPr>
        <w:drawing>
          <wp:inline distT="0" distB="0" distL="0" distR="0" wp14:anchorId="3384F8F6" wp14:editId="0F4FD1FB">
            <wp:extent cx="2842824" cy="3657600"/>
            <wp:effectExtent l="0" t="0" r="0" b="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t="12081" b="15567"/>
                    <a:stretch/>
                  </pic:blipFill>
                  <pic:spPr bwMode="auto">
                    <a:xfrm>
                      <a:off x="0" y="0"/>
                      <a:ext cx="2842824" cy="3657600"/>
                    </a:xfrm>
                    <a:prstGeom prst="rect">
                      <a:avLst/>
                    </a:prstGeom>
                    <a:ln>
                      <a:noFill/>
                    </a:ln>
                    <a:extLst>
                      <a:ext uri="{53640926-AAD7-44D8-BBD7-CCE9431645EC}">
                        <a14:shadowObscured xmlns:a14="http://schemas.microsoft.com/office/drawing/2010/main"/>
                      </a:ext>
                    </a:extLst>
                  </pic:spPr>
                </pic:pic>
              </a:graphicData>
            </a:graphic>
          </wp:inline>
        </w:drawing>
      </w:r>
    </w:p>
    <w:p w14:paraId="487C9127" w14:textId="77777777" w:rsidR="001F598E" w:rsidRDefault="001F598E" w:rsidP="00831CED">
      <w:pPr>
        <w:pStyle w:val="Caption"/>
      </w:pPr>
      <w:bookmarkStart w:id="86" w:name="_Toc5375450"/>
      <w:bookmarkStart w:id="87" w:name="_Toc184996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hoto Featuring Sensor Installation with Boom Lift</w:t>
      </w:r>
      <w:bookmarkEnd w:id="86"/>
      <w:bookmarkEnd w:id="87"/>
    </w:p>
    <w:p w14:paraId="6DD951BE" w14:textId="77777777" w:rsidR="001F598E" w:rsidRDefault="001F598E" w:rsidP="00831CED">
      <w:pPr>
        <w:keepNext/>
        <w:rPr>
          <w:noProof/>
        </w:rPr>
      </w:pPr>
      <w:r>
        <w:t>Accelerometers were attached to the steel superstructure with magnetic bases and attached to the concrete face of the piers with hot-glue (thermoplastic adhesive) after the surface had been cleaned with a steel-wire brush.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Pr="000D4B72">
        <w:rPr>
          <w:noProof/>
        </w:rPr>
        <w:t xml:space="preserve"> </w:t>
      </w:r>
    </w:p>
    <w:p w14:paraId="4521D84A" w14:textId="77777777" w:rsidR="001F598E" w:rsidRDefault="001F598E" w:rsidP="006646DF">
      <w:pPr>
        <w:keepNext/>
        <w:jc w:val="center"/>
      </w:pPr>
      <w:r w:rsidRPr="000D4B72">
        <w:rPr>
          <w:noProof/>
        </w:rPr>
        <w:drawing>
          <wp:inline distT="0" distB="0" distL="0" distR="0" wp14:anchorId="04375125" wp14:editId="5930AC71">
            <wp:extent cx="4572000" cy="3420000"/>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806" t="-247" r="12639" b="6401"/>
                    <a:stretch/>
                  </pic:blipFill>
                  <pic:spPr bwMode="auto">
                    <a:xfrm>
                      <a:off x="0" y="0"/>
                      <a:ext cx="4572000" cy="3420000"/>
                    </a:xfrm>
                    <a:prstGeom prst="rect">
                      <a:avLst/>
                    </a:prstGeom>
                    <a:ln>
                      <a:noFill/>
                    </a:ln>
                    <a:extLst>
                      <a:ext uri="{53640926-AAD7-44D8-BBD7-CCE9431645EC}">
                        <a14:shadowObscured xmlns:a14="http://schemas.microsoft.com/office/drawing/2010/main"/>
                      </a:ext>
                    </a:extLst>
                  </pic:spPr>
                </pic:pic>
              </a:graphicData>
            </a:graphic>
          </wp:inline>
        </w:drawing>
      </w:r>
    </w:p>
    <w:p w14:paraId="3E7368DF" w14:textId="77777777" w:rsidR="001F598E" w:rsidRDefault="001F598E" w:rsidP="00831CED">
      <w:pPr>
        <w:pStyle w:val="Caption"/>
      </w:pPr>
      <w:bookmarkStart w:id="88" w:name="_Toc5375451"/>
      <w:bookmarkStart w:id="89" w:name="_Toc184996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ypical Accelerometer Installation on Steel Girder with Magnetic Base</w:t>
      </w:r>
      <w:bookmarkEnd w:id="88"/>
      <w:bookmarkEnd w:id="89"/>
    </w:p>
    <w:p w14:paraId="6C8B129E" w14:textId="77777777" w:rsidR="001F598E" w:rsidRDefault="001F598E" w:rsidP="005A4CCB">
      <w:r>
        <w:t>Strain gauges were installed by epoxying the mounting blocks to the steel surface. The surface was first prepared by sanding off the paint until clean, bright steel was observed. The epoxy was allowed to cure for several hours before the gauges were locked into the mounting blocks. Tape was used to affix the gauges while the epoxy set. Cables were managed in the same manner as was done for the accelerometers.</w:t>
      </w:r>
    </w:p>
    <w:p w14:paraId="2E562EE9" w14:textId="77777777" w:rsidR="001F598E" w:rsidRDefault="001F598E" w:rsidP="00831CED">
      <w:pPr>
        <w:keepNext/>
      </w:pPr>
      <w:r w:rsidRPr="00E70A02">
        <w:rPr>
          <w:noProof/>
        </w:rPr>
        <w:drawing>
          <wp:inline distT="0" distB="0" distL="0" distR="0" wp14:anchorId="3B544723" wp14:editId="2B39EC9F">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3B526FB2" w14:textId="77777777" w:rsidR="001F598E" w:rsidRDefault="001F598E" w:rsidP="00831CED">
      <w:pPr>
        <w:pStyle w:val="Caption"/>
      </w:pPr>
      <w:bookmarkStart w:id="90" w:name="_Toc5375452"/>
      <w:bookmarkStart w:id="91" w:name="_Toc184996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Typical Strain Gauge Installation on Steel Girder with Epoxied Mounting Blocks</w:t>
      </w:r>
      <w:bookmarkEnd w:id="90"/>
      <w:bookmarkEnd w:id="91"/>
    </w:p>
    <w:p w14:paraId="6493CB57" w14:textId="77777777" w:rsidR="001F598E" w:rsidRDefault="001F598E" w:rsidP="005A4CCB">
      <w:r>
        <w:t xml:space="preserve">Acceleration data was gathered at 200 Hz for a total of 14 hours to capture the behavior of the bridge under differing operational conditions (e.g. rush-hour vs free-flowing traffic). The sampling frequency was chosen using the same methodology provided in the documentation of the Phase 1 testing. </w:t>
      </w:r>
    </w:p>
    <w:p w14:paraId="14ECB3FB" w14:textId="77777777" w:rsidR="001F598E" w:rsidRDefault="001F598E" w:rsidP="00CF6F8A">
      <w:r>
        <w:t xml:space="preserve">The Campbell DAQ was limited to 50 Hz sampling speed due to hardware limitations. Therefore, strain was sampled at 50 Hz for 12 hours and at 20 Hz over-night. The overnight sampling was performed at slower speeds to conserve battery power. </w:t>
      </w:r>
    </w:p>
    <w:p w14:paraId="57C162D3" w14:textId="77777777" w:rsidR="001F598E" w:rsidRDefault="001F598E"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July 28</w:t>
      </w:r>
      <w:r w:rsidRPr="00DE13FB">
        <w:rPr>
          <w:vertAlign w:val="superscript"/>
        </w:rPr>
        <w:t>th</w:t>
      </w:r>
      <w:r>
        <w:t xml:space="preserve"> personnel arrived on site and reinstated normal data collection (200 Hz for vibration; 50 Hz for strain). Data was collected until 3:00 pm at which time removal of accelerometers commenced. Sensor removal began on July 28</w:t>
      </w:r>
      <w:r w:rsidRPr="00DE13FB">
        <w:rPr>
          <w:vertAlign w:val="superscript"/>
        </w:rPr>
        <w:t>th</w:t>
      </w:r>
      <w:r>
        <w:t xml:space="preserve"> and was completed on July 29</w:t>
      </w:r>
      <w:r w:rsidRPr="00DE13FB">
        <w:rPr>
          <w:vertAlign w:val="superscript"/>
        </w:rPr>
        <w:t>th</w:t>
      </w:r>
      <w:r>
        <w:t>. Paint was applied to areas that had been sanded.</w:t>
      </w:r>
    </w:p>
    <w:p w14:paraId="30F90CCC" w14:textId="77777777" w:rsidR="001F598E" w:rsidRDefault="001F598E" w:rsidP="00277AE6">
      <w:r>
        <w:t>Daytime temperatures routinely exceeded 90</w:t>
      </w:r>
      <w:r>
        <w:rPr>
          <w:rFonts w:cstheme="minorHAnsi"/>
        </w:rPr>
        <w:t>°</w:t>
      </w:r>
      <w:r>
        <w:t>F (32</w:t>
      </w:r>
      <w:r>
        <w:rPr>
          <w:rFonts w:cstheme="minorHAnsi"/>
        </w:rPr>
        <w:t>°</w:t>
      </w:r>
      <w:r>
        <w:t>C). Weather conditions for the four days of testing are summarized in the following table.</w:t>
      </w:r>
    </w:p>
    <w:p w14:paraId="5D6CC746" w14:textId="77777777" w:rsidR="001F598E" w:rsidRDefault="001F598E" w:rsidP="00BA286D">
      <w:pPr>
        <w:pStyle w:val="Caption"/>
        <w:keepNext/>
      </w:pPr>
      <w:bookmarkStart w:id="92" w:name="_Toc5375373"/>
      <w:bookmarkStart w:id="93" w:name="_Toc1849953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Phase 2 Testing Weather Conditions</w:t>
      </w:r>
      <w:bookmarkEnd w:id="92"/>
      <w:bookmarkEnd w:id="93"/>
    </w:p>
    <w:tbl>
      <w:tblPr>
        <w:tblStyle w:val="TableGrid"/>
        <w:tblW w:w="0" w:type="auto"/>
        <w:jc w:val="center"/>
        <w:tblLook w:val="04A0" w:firstRow="1" w:lastRow="0" w:firstColumn="1" w:lastColumn="0" w:noHBand="0" w:noVBand="1"/>
      </w:tblPr>
      <w:tblGrid>
        <w:gridCol w:w="1551"/>
        <w:gridCol w:w="1715"/>
        <w:gridCol w:w="1346"/>
        <w:gridCol w:w="1604"/>
        <w:gridCol w:w="740"/>
      </w:tblGrid>
      <w:tr w:rsidR="001F598E" w14:paraId="5F6C3D96" w14:textId="77777777" w:rsidTr="00BA5326">
        <w:trPr>
          <w:jc w:val="center"/>
        </w:trPr>
        <w:tc>
          <w:tcPr>
            <w:tcW w:w="1551" w:type="dxa"/>
          </w:tcPr>
          <w:p w14:paraId="3125A81D" w14:textId="77777777" w:rsidR="001F598E" w:rsidRDefault="001F598E" w:rsidP="00277AE6">
            <w:pPr>
              <w:pStyle w:val="squish"/>
            </w:pPr>
            <w:r>
              <w:t>Date</w:t>
            </w:r>
          </w:p>
        </w:tc>
        <w:tc>
          <w:tcPr>
            <w:tcW w:w="1715" w:type="dxa"/>
          </w:tcPr>
          <w:p w14:paraId="0CAF38A7" w14:textId="77777777" w:rsidR="001F598E" w:rsidRDefault="001F598E" w:rsidP="00277AE6">
            <w:pPr>
              <w:pStyle w:val="squish"/>
            </w:pPr>
            <w:r>
              <w:t>Day Avg. Temp.</w:t>
            </w:r>
          </w:p>
        </w:tc>
        <w:tc>
          <w:tcPr>
            <w:tcW w:w="1346" w:type="dxa"/>
          </w:tcPr>
          <w:p w14:paraId="391D2986" w14:textId="77777777" w:rsidR="001F598E" w:rsidRDefault="001F598E" w:rsidP="00277AE6">
            <w:pPr>
              <w:pStyle w:val="squish"/>
            </w:pPr>
            <w:r>
              <w:t>High Temp.</w:t>
            </w:r>
          </w:p>
        </w:tc>
        <w:tc>
          <w:tcPr>
            <w:tcW w:w="1604" w:type="dxa"/>
          </w:tcPr>
          <w:p w14:paraId="2ECEBEC4" w14:textId="77777777" w:rsidR="001F598E" w:rsidRDefault="001F598E" w:rsidP="00277AE6">
            <w:pPr>
              <w:pStyle w:val="squish"/>
            </w:pPr>
            <w:r>
              <w:t>Conditions</w:t>
            </w:r>
          </w:p>
        </w:tc>
        <w:tc>
          <w:tcPr>
            <w:tcW w:w="740" w:type="dxa"/>
          </w:tcPr>
          <w:p w14:paraId="4C792AD0" w14:textId="77777777" w:rsidR="001F598E" w:rsidRDefault="001F598E" w:rsidP="00277AE6">
            <w:pPr>
              <w:pStyle w:val="squish"/>
            </w:pPr>
            <w:r>
              <w:t>%RH</w:t>
            </w:r>
          </w:p>
        </w:tc>
      </w:tr>
      <w:tr w:rsidR="001F598E" w14:paraId="284E5D26" w14:textId="77777777" w:rsidTr="00BA5326">
        <w:trPr>
          <w:jc w:val="center"/>
        </w:trPr>
        <w:tc>
          <w:tcPr>
            <w:tcW w:w="1551" w:type="dxa"/>
          </w:tcPr>
          <w:p w14:paraId="56837D08" w14:textId="77777777" w:rsidR="001F598E" w:rsidRDefault="001F598E" w:rsidP="00277AE6">
            <w:pPr>
              <w:pStyle w:val="squish"/>
            </w:pPr>
            <w:r>
              <w:t>July 26</w:t>
            </w:r>
            <w:r w:rsidRPr="00277AE6">
              <w:rPr>
                <w:vertAlign w:val="superscript"/>
              </w:rPr>
              <w:t>th</w:t>
            </w:r>
            <w:r>
              <w:t xml:space="preserve"> 2016</w:t>
            </w:r>
          </w:p>
        </w:tc>
        <w:tc>
          <w:tcPr>
            <w:tcW w:w="1715" w:type="dxa"/>
          </w:tcPr>
          <w:p w14:paraId="0D607812" w14:textId="77777777" w:rsidR="001F598E" w:rsidRDefault="001F598E" w:rsidP="00277AE6">
            <w:pPr>
              <w:pStyle w:val="squish"/>
            </w:pPr>
            <w:r>
              <w:t>83</w:t>
            </w:r>
            <w:r>
              <w:rPr>
                <w:rFonts w:cstheme="minorHAnsi"/>
              </w:rPr>
              <w:t>°</w:t>
            </w:r>
            <w:r>
              <w:t>F (28</w:t>
            </w:r>
            <w:r>
              <w:rPr>
                <w:rFonts w:cstheme="minorHAnsi"/>
              </w:rPr>
              <w:t>°</w:t>
            </w:r>
            <w:r>
              <w:t>C)</w:t>
            </w:r>
          </w:p>
        </w:tc>
        <w:tc>
          <w:tcPr>
            <w:tcW w:w="1346" w:type="dxa"/>
          </w:tcPr>
          <w:p w14:paraId="48EB0E0D" w14:textId="77777777" w:rsidR="001F598E" w:rsidRDefault="001F598E" w:rsidP="00277AE6">
            <w:pPr>
              <w:pStyle w:val="squish"/>
            </w:pPr>
            <w:r>
              <w:t>92</w:t>
            </w:r>
            <w:r>
              <w:rPr>
                <w:rFonts w:cstheme="minorHAnsi"/>
              </w:rPr>
              <w:t>°</w:t>
            </w:r>
            <w:r>
              <w:t>F (33</w:t>
            </w:r>
            <w:r>
              <w:rPr>
                <w:rFonts w:cstheme="minorHAnsi"/>
              </w:rPr>
              <w:t>°</w:t>
            </w:r>
            <w:r>
              <w:t>C)</w:t>
            </w:r>
          </w:p>
        </w:tc>
        <w:tc>
          <w:tcPr>
            <w:tcW w:w="1604" w:type="dxa"/>
          </w:tcPr>
          <w:p w14:paraId="7C86D572" w14:textId="77777777" w:rsidR="001F598E" w:rsidRDefault="001F598E" w:rsidP="00277AE6">
            <w:pPr>
              <w:pStyle w:val="squish"/>
            </w:pPr>
            <w:r>
              <w:t>Mostly Cloudy</w:t>
            </w:r>
          </w:p>
        </w:tc>
        <w:tc>
          <w:tcPr>
            <w:tcW w:w="740" w:type="dxa"/>
          </w:tcPr>
          <w:p w14:paraId="5BB7769D" w14:textId="77777777" w:rsidR="001F598E" w:rsidRDefault="001F598E" w:rsidP="00277AE6">
            <w:pPr>
              <w:pStyle w:val="squish"/>
            </w:pPr>
            <w:r>
              <w:t>50%</w:t>
            </w:r>
          </w:p>
        </w:tc>
      </w:tr>
      <w:tr w:rsidR="001F598E" w14:paraId="15AC6A86" w14:textId="77777777" w:rsidTr="00BA5326">
        <w:trPr>
          <w:jc w:val="center"/>
        </w:trPr>
        <w:tc>
          <w:tcPr>
            <w:tcW w:w="1551" w:type="dxa"/>
          </w:tcPr>
          <w:p w14:paraId="615834CC" w14:textId="77777777" w:rsidR="001F598E" w:rsidRDefault="001F598E" w:rsidP="00277AE6">
            <w:pPr>
              <w:pStyle w:val="squish"/>
            </w:pPr>
            <w:r>
              <w:t>July 27</w:t>
            </w:r>
            <w:r w:rsidRPr="00277AE6">
              <w:rPr>
                <w:vertAlign w:val="superscript"/>
              </w:rPr>
              <w:t>th</w:t>
            </w:r>
            <w:r>
              <w:t xml:space="preserve"> 2016</w:t>
            </w:r>
          </w:p>
        </w:tc>
        <w:tc>
          <w:tcPr>
            <w:tcW w:w="1715" w:type="dxa"/>
          </w:tcPr>
          <w:p w14:paraId="0FEE6694" w14:textId="77777777" w:rsidR="001F598E" w:rsidRDefault="001F598E" w:rsidP="00277AE6">
            <w:pPr>
              <w:pStyle w:val="squish"/>
            </w:pPr>
            <w:r>
              <w:t>86</w:t>
            </w:r>
            <w:r>
              <w:rPr>
                <w:rFonts w:cstheme="minorHAnsi"/>
              </w:rPr>
              <w:t>°</w:t>
            </w:r>
            <w:r>
              <w:t>F (30</w:t>
            </w:r>
            <w:r>
              <w:rPr>
                <w:rFonts w:cstheme="minorHAnsi"/>
              </w:rPr>
              <w:t>°</w:t>
            </w:r>
            <w:r>
              <w:t>C)</w:t>
            </w:r>
          </w:p>
        </w:tc>
        <w:tc>
          <w:tcPr>
            <w:tcW w:w="1346" w:type="dxa"/>
          </w:tcPr>
          <w:p w14:paraId="47E207E5" w14:textId="77777777" w:rsidR="001F598E" w:rsidRDefault="001F598E" w:rsidP="00277AE6">
            <w:pPr>
              <w:pStyle w:val="squish"/>
            </w:pPr>
            <w:r>
              <w:t>94</w:t>
            </w:r>
            <w:r>
              <w:rPr>
                <w:rFonts w:cstheme="minorHAnsi"/>
              </w:rPr>
              <w:t>°</w:t>
            </w:r>
            <w:r>
              <w:t>F (34</w:t>
            </w:r>
            <w:r>
              <w:rPr>
                <w:rFonts w:cstheme="minorHAnsi"/>
              </w:rPr>
              <w:t>°</w:t>
            </w:r>
            <w:r>
              <w:t>C)</w:t>
            </w:r>
          </w:p>
        </w:tc>
        <w:tc>
          <w:tcPr>
            <w:tcW w:w="1604" w:type="dxa"/>
          </w:tcPr>
          <w:p w14:paraId="4555A4A6" w14:textId="77777777" w:rsidR="001F598E" w:rsidRDefault="001F598E" w:rsidP="00277AE6">
            <w:pPr>
              <w:pStyle w:val="squish"/>
            </w:pPr>
            <w:r>
              <w:t>Partly Cloudy</w:t>
            </w:r>
          </w:p>
        </w:tc>
        <w:tc>
          <w:tcPr>
            <w:tcW w:w="740" w:type="dxa"/>
          </w:tcPr>
          <w:p w14:paraId="019A4096" w14:textId="77777777" w:rsidR="001F598E" w:rsidRDefault="001F598E" w:rsidP="00277AE6">
            <w:pPr>
              <w:pStyle w:val="squish"/>
            </w:pPr>
            <w:r>
              <w:t>40%</w:t>
            </w:r>
          </w:p>
        </w:tc>
      </w:tr>
      <w:tr w:rsidR="001F598E" w14:paraId="496EAC8E" w14:textId="77777777" w:rsidTr="00BA5326">
        <w:trPr>
          <w:jc w:val="center"/>
        </w:trPr>
        <w:tc>
          <w:tcPr>
            <w:tcW w:w="1551" w:type="dxa"/>
          </w:tcPr>
          <w:p w14:paraId="127F5AB8" w14:textId="77777777" w:rsidR="001F598E" w:rsidRDefault="001F598E" w:rsidP="00277AE6">
            <w:pPr>
              <w:pStyle w:val="squish"/>
            </w:pPr>
            <w:r>
              <w:t>July 28</w:t>
            </w:r>
            <w:r w:rsidRPr="00277AE6">
              <w:rPr>
                <w:vertAlign w:val="superscript"/>
              </w:rPr>
              <w:t>th</w:t>
            </w:r>
            <w:r>
              <w:t xml:space="preserve"> 2016</w:t>
            </w:r>
          </w:p>
        </w:tc>
        <w:tc>
          <w:tcPr>
            <w:tcW w:w="1715" w:type="dxa"/>
          </w:tcPr>
          <w:p w14:paraId="3AC80120" w14:textId="77777777" w:rsidR="001F598E" w:rsidRDefault="001F598E" w:rsidP="00277AE6">
            <w:pPr>
              <w:pStyle w:val="squish"/>
            </w:pPr>
            <w:r>
              <w:t>85</w:t>
            </w:r>
            <w:r>
              <w:rPr>
                <w:rFonts w:cstheme="minorHAnsi"/>
              </w:rPr>
              <w:t>°</w:t>
            </w:r>
            <w:r>
              <w:t>F (29</w:t>
            </w:r>
            <w:r>
              <w:rPr>
                <w:rFonts w:cstheme="minorHAnsi"/>
              </w:rPr>
              <w:t>°</w:t>
            </w:r>
            <w:r>
              <w:t>C)</w:t>
            </w:r>
          </w:p>
        </w:tc>
        <w:tc>
          <w:tcPr>
            <w:tcW w:w="1346" w:type="dxa"/>
          </w:tcPr>
          <w:p w14:paraId="25DFF444" w14:textId="77777777" w:rsidR="001F598E" w:rsidRDefault="001F598E" w:rsidP="00277AE6">
            <w:pPr>
              <w:pStyle w:val="squish"/>
            </w:pPr>
            <w:r>
              <w:t>95</w:t>
            </w:r>
            <w:r>
              <w:rPr>
                <w:rFonts w:cstheme="minorHAnsi"/>
              </w:rPr>
              <w:t>°</w:t>
            </w:r>
            <w:r>
              <w:t>F (35</w:t>
            </w:r>
            <w:r>
              <w:rPr>
                <w:rFonts w:cstheme="minorHAnsi"/>
              </w:rPr>
              <w:t>°</w:t>
            </w:r>
            <w:r>
              <w:t>C)</w:t>
            </w:r>
          </w:p>
        </w:tc>
        <w:tc>
          <w:tcPr>
            <w:tcW w:w="1604" w:type="dxa"/>
          </w:tcPr>
          <w:p w14:paraId="1BAAA960" w14:textId="77777777" w:rsidR="001F598E" w:rsidRDefault="001F598E" w:rsidP="00277AE6">
            <w:pPr>
              <w:pStyle w:val="squish"/>
            </w:pPr>
            <w:r>
              <w:t>Light Rain</w:t>
            </w:r>
          </w:p>
        </w:tc>
        <w:tc>
          <w:tcPr>
            <w:tcW w:w="740" w:type="dxa"/>
          </w:tcPr>
          <w:p w14:paraId="7D308517" w14:textId="77777777" w:rsidR="001F598E" w:rsidRDefault="001F598E" w:rsidP="00277AE6">
            <w:pPr>
              <w:pStyle w:val="squish"/>
            </w:pPr>
            <w:r>
              <w:t>90%</w:t>
            </w:r>
          </w:p>
        </w:tc>
      </w:tr>
      <w:tr w:rsidR="001F598E" w14:paraId="49F0E1CB" w14:textId="77777777" w:rsidTr="00BA5326">
        <w:trPr>
          <w:jc w:val="center"/>
        </w:trPr>
        <w:tc>
          <w:tcPr>
            <w:tcW w:w="1551" w:type="dxa"/>
          </w:tcPr>
          <w:p w14:paraId="35DE9E53" w14:textId="77777777" w:rsidR="001F598E" w:rsidRDefault="001F598E" w:rsidP="00277AE6">
            <w:pPr>
              <w:pStyle w:val="squish"/>
            </w:pPr>
            <w:r>
              <w:t>July 29</w:t>
            </w:r>
            <w:r w:rsidRPr="00277AE6">
              <w:rPr>
                <w:vertAlign w:val="superscript"/>
              </w:rPr>
              <w:t>th</w:t>
            </w:r>
            <w:r>
              <w:t xml:space="preserve"> 2016</w:t>
            </w:r>
          </w:p>
        </w:tc>
        <w:tc>
          <w:tcPr>
            <w:tcW w:w="1715" w:type="dxa"/>
          </w:tcPr>
          <w:p w14:paraId="386CAEB8" w14:textId="77777777" w:rsidR="001F598E" w:rsidRDefault="001F598E" w:rsidP="00277AE6">
            <w:pPr>
              <w:pStyle w:val="squish"/>
            </w:pPr>
            <w:r>
              <w:t>81</w:t>
            </w:r>
            <w:r>
              <w:rPr>
                <w:rFonts w:cstheme="minorHAnsi"/>
              </w:rPr>
              <w:t>°</w:t>
            </w:r>
            <w:r>
              <w:t>F (27</w:t>
            </w:r>
            <w:r>
              <w:rPr>
                <w:rFonts w:cstheme="minorHAnsi"/>
              </w:rPr>
              <w:t>°</w:t>
            </w:r>
            <w:r>
              <w:t>C)</w:t>
            </w:r>
          </w:p>
        </w:tc>
        <w:tc>
          <w:tcPr>
            <w:tcW w:w="1346" w:type="dxa"/>
          </w:tcPr>
          <w:p w14:paraId="3C779725" w14:textId="77777777" w:rsidR="001F598E" w:rsidRDefault="001F598E" w:rsidP="00277AE6">
            <w:pPr>
              <w:pStyle w:val="squish"/>
            </w:pPr>
            <w:r>
              <w:t>89</w:t>
            </w:r>
            <w:r>
              <w:rPr>
                <w:rFonts w:cstheme="minorHAnsi"/>
              </w:rPr>
              <w:t>°</w:t>
            </w:r>
            <w:r>
              <w:t>F (32</w:t>
            </w:r>
            <w:r>
              <w:rPr>
                <w:rFonts w:cstheme="minorHAnsi"/>
              </w:rPr>
              <w:t>°</w:t>
            </w:r>
            <w:r>
              <w:t>C)</w:t>
            </w:r>
          </w:p>
        </w:tc>
        <w:tc>
          <w:tcPr>
            <w:tcW w:w="1604" w:type="dxa"/>
          </w:tcPr>
          <w:p w14:paraId="52EE3929" w14:textId="77777777" w:rsidR="001F598E" w:rsidRDefault="001F598E" w:rsidP="00277AE6">
            <w:pPr>
              <w:pStyle w:val="squish"/>
            </w:pPr>
            <w:r>
              <w:t>Partly Cloudy</w:t>
            </w:r>
          </w:p>
        </w:tc>
        <w:tc>
          <w:tcPr>
            <w:tcW w:w="740" w:type="dxa"/>
          </w:tcPr>
          <w:p w14:paraId="1813C81E" w14:textId="77777777" w:rsidR="001F598E" w:rsidRDefault="001F598E" w:rsidP="00277AE6">
            <w:pPr>
              <w:pStyle w:val="squish"/>
            </w:pPr>
            <w:r>
              <w:t>50%</w:t>
            </w:r>
          </w:p>
        </w:tc>
      </w:tr>
    </w:tbl>
    <w:p w14:paraId="3912F9BF" w14:textId="77777777" w:rsidR="001F598E" w:rsidRDefault="001F598E" w:rsidP="005A4CCB">
      <w:pPr>
        <w:pStyle w:val="Heading3"/>
      </w:pPr>
      <w:r>
        <w:t>Results &amp; Interpretation</w:t>
      </w:r>
    </w:p>
    <w:p w14:paraId="2803D56D" w14:textId="77777777" w:rsidR="001F598E" w:rsidRPr="00D421AD" w:rsidRDefault="001F598E" w:rsidP="005A4CCB">
      <w:pPr>
        <w:pStyle w:val="Heading4"/>
      </w:pPr>
      <w:r>
        <w:t>Characterization of vibrations with acceleration data</w:t>
      </w:r>
    </w:p>
    <w:p w14:paraId="361F838D" w14:textId="77777777" w:rsidR="001F598E" w:rsidRDefault="001F598E" w:rsidP="005A4CCB">
      <w:r>
        <w:t>Peak acceleration levels remained consistent over the several hours of recorded data with frequent spikes suspected to correspond with heavy vehicle crossing events. One such event is depicted in the following plot.</w:t>
      </w:r>
    </w:p>
    <w:p w14:paraId="7206809A" w14:textId="77777777" w:rsidR="001F598E" w:rsidRDefault="001F598E" w:rsidP="00FE7A55">
      <w:pPr>
        <w:keepNext/>
      </w:pPr>
      <w:r w:rsidRPr="00FE7A55">
        <w:rPr>
          <w:noProof/>
        </w:rPr>
        <w:drawing>
          <wp:inline distT="0" distB="0" distL="0" distR="0" wp14:anchorId="6837609B" wp14:editId="2F821A2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E807F9D" w14:textId="77777777" w:rsidR="001F598E" w:rsidRDefault="001F598E" w:rsidP="00FE7A55">
      <w:pPr>
        <w:pStyle w:val="Caption"/>
      </w:pPr>
      <w:bookmarkStart w:id="94" w:name="_Ref5614129"/>
      <w:bookmarkStart w:id="95" w:name="_Toc5375453"/>
      <w:bookmarkStart w:id="96" w:name="_Ref5614120"/>
      <w:bookmarkStart w:id="97" w:name="_Toc184996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94"/>
      <w:r>
        <w:t>: Event Acceleration Time History for Girder 5 at Middle of Span 7</w:t>
      </w:r>
      <w:bookmarkEnd w:id="95"/>
      <w:bookmarkEnd w:id="96"/>
      <w:bookmarkEnd w:id="97"/>
    </w:p>
    <w:p w14:paraId="22ACAAFD" w14:textId="77777777" w:rsidR="001F598E" w:rsidRDefault="001F598E" w:rsidP="00FE7A55">
      <w:r>
        <w:t>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This is evident when considering the relationship between acceleration and displacement. The acceleration (</w:t>
      </w:r>
      <m:oMath>
        <m:acc>
          <m:accPr>
            <m:chr m:val="̈"/>
            <m:ctrlPr>
              <w:rPr>
                <w:rFonts w:ascii="Cambria Math" w:hAnsi="Cambria Math"/>
              </w:rPr>
            </m:ctrlPr>
          </m:accPr>
          <m:e>
            <m:r>
              <w:rPr>
                <w:rFonts w:ascii="Cambria Math" w:hAnsi="Cambria Math"/>
              </w:rPr>
              <m:t>V</m:t>
            </m:r>
          </m:e>
        </m:acc>
      </m:oMath>
      <w:r>
        <w:t>) over time (</w:t>
      </w:r>
      <w:r>
        <w:rPr>
          <w:i/>
        </w:rPr>
        <w:t>t</w:t>
      </w:r>
      <w:r>
        <w:t xml:space="preserve">) for a given frequency component can be described by the following sine function.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2414C2B6" w14:textId="77777777" w:rsidTr="00586ED0">
        <w:trPr>
          <w:jc w:val="center"/>
        </w:trPr>
        <w:tc>
          <w:tcPr>
            <w:tcW w:w="7776" w:type="dxa"/>
          </w:tcPr>
          <w:p w14:paraId="5528769D" w14:textId="77777777" w:rsidR="001F598E" w:rsidRDefault="001F598E"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0C5B428D" w14:textId="77777777" w:rsidR="001F598E" w:rsidRDefault="001F598E" w:rsidP="00E265C8">
            <w:pPr>
              <w:pStyle w:val="EquationCaptions"/>
            </w:pPr>
            <w:bookmarkStart w:id="98" w:name="_Toc4757837"/>
            <w: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w:t>
            </w:r>
            <w:bookmarkEnd w:id="98"/>
          </w:p>
        </w:tc>
      </w:tr>
    </w:tbl>
    <w:p w14:paraId="4B7E8F64" w14:textId="77777777" w:rsidR="001F598E" w:rsidRDefault="001F598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 xml:space="preserve">), and </w:t>
      </w:r>
      <w:r w:rsidRPr="00586ED0">
        <w:t>A</w:t>
      </w:r>
      <w:r>
        <w:t xml:space="preserve"> is the peak acceleration amplitude for the given frequency component.</w:t>
      </w:r>
    </w:p>
    <w:p w14:paraId="514FCFE9" w14:textId="77777777" w:rsidR="001F598E" w:rsidRDefault="001F598E" w:rsidP="00D648D4">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3D2AF3C4" w14:textId="77777777" w:rsidTr="001A1CF9">
        <w:trPr>
          <w:jc w:val="center"/>
        </w:trPr>
        <w:tc>
          <w:tcPr>
            <w:tcW w:w="7776" w:type="dxa"/>
          </w:tcPr>
          <w:p w14:paraId="7DE7FCA6" w14:textId="77777777" w:rsidR="001F598E" w:rsidRDefault="001F598E"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47D478CC" w14:textId="77777777" w:rsidR="001F598E" w:rsidRDefault="001F598E" w:rsidP="00E265C8">
            <w:pPr>
              <w:pStyle w:val="EquationCaptions"/>
            </w:pPr>
            <w: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w:t>
            </w:r>
          </w:p>
        </w:tc>
      </w:tr>
    </w:tbl>
    <w:p w14:paraId="33D66EE2" w14:textId="77777777" w:rsidR="001F598E" w:rsidRPr="00FE7A55" w:rsidRDefault="001F598E" w:rsidP="00FE7A55">
      <w:r>
        <w:t>It is evident from the previous equation that as the radial frequency increases, the displacement rapidly decreases.</w:t>
      </w:r>
    </w:p>
    <w:p w14:paraId="4468B549" w14:textId="77777777" w:rsidR="001F598E" w:rsidRDefault="001F598E"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7FFF7B8C" w14:textId="77777777" w:rsidR="001F598E" w:rsidRDefault="001F598E" w:rsidP="005A4CCB">
      <w:r>
        <w:t xml:space="preserve">While there are several filters which would accomplish this, the elliptic filter was chosen for its steep cut-off slope, resulting in greater reduction in content above the pass-band upper limit without compromising the pass-band content. The pass-band limit was chosen such that the major global modes of vibration were retained. Therefore, a filter was designed with an upper frequency cut-off of 20 Hz, a pass-band ripple of 0.5 decibels, and 40 decibels of stop-band attenuation. The frequency response of the resulting filter can be seen in the following figure. </w:t>
      </w:r>
    </w:p>
    <w:p w14:paraId="07339563" w14:textId="77777777" w:rsidR="001F598E" w:rsidRDefault="001F598E" w:rsidP="005A4CCB">
      <w:r w:rsidRPr="00D02BF2">
        <w:rPr>
          <w:noProof/>
        </w:rPr>
        <w:drawing>
          <wp:inline distT="0" distB="0" distL="0" distR="0" wp14:anchorId="2D3185E9" wp14:editId="5FEB0346">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60F69D40" w14:textId="77777777" w:rsidR="001F598E" w:rsidRDefault="001F598E" w:rsidP="005A4CCB">
      <w:pPr>
        <w:pStyle w:val="Caption"/>
      </w:pPr>
      <w:bookmarkStart w:id="99" w:name="_Toc5375454"/>
      <w:bookmarkStart w:id="100" w:name="_Toc184996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requency response of 6</w:t>
      </w:r>
      <w:r w:rsidRPr="00D70D8F">
        <w:rPr>
          <w:vertAlign w:val="superscript"/>
        </w:rPr>
        <w:t>th</w:t>
      </w:r>
      <w:r>
        <w:t xml:space="preserve"> order Elliptic filter</w:t>
      </w:r>
      <w:bookmarkEnd w:id="99"/>
      <w:bookmarkEnd w:id="100"/>
    </w:p>
    <w:p w14:paraId="6FFB997B" w14:textId="77777777" w:rsidR="001F598E" w:rsidRDefault="001F598E" w:rsidP="005A4CCB">
      <w:r>
        <w:t xml:space="preserve">The above filter was applied to the acceleration time history. The same event depicted in </w:t>
      </w:r>
      <w:r>
        <w:fldChar w:fldCharType="begin"/>
      </w:r>
      <w:r>
        <w:instrText xml:space="preserve"> REF _Ref5614129 \h </w:instrText>
      </w:r>
      <w:r>
        <w:fldChar w:fldCharType="separate"/>
      </w:r>
      <w:r>
        <w:t xml:space="preserve">Figure </w:t>
      </w:r>
      <w:r>
        <w:rPr>
          <w:noProof/>
        </w:rPr>
        <w:t>1.6.6</w:t>
      </w:r>
      <w:r>
        <w:fldChar w:fldCharType="end"/>
      </w:r>
      <w:r>
        <w:t xml:space="preserve"> is plotted below with the filter applied.</w:t>
      </w:r>
    </w:p>
    <w:p w14:paraId="223BFFD8" w14:textId="77777777" w:rsidR="001F598E" w:rsidRDefault="001F598E" w:rsidP="004649CC">
      <w:pPr>
        <w:keepNext/>
      </w:pPr>
      <w:r w:rsidRPr="00B43FED">
        <w:rPr>
          <w:noProof/>
        </w:rPr>
        <w:drawing>
          <wp:inline distT="0" distB="0" distL="0" distR="0" wp14:anchorId="55E98725" wp14:editId="7AF273CC">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2D2B431" w14:textId="77777777" w:rsidR="001F598E" w:rsidRPr="00B43FED" w:rsidRDefault="001F598E" w:rsidP="004649CC">
      <w:pPr>
        <w:pStyle w:val="Caption"/>
      </w:pPr>
      <w:bookmarkStart w:id="101" w:name="_Toc5375455"/>
      <w:bookmarkStart w:id="102" w:name="_Toc184996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w:t>
      </w:r>
      <w:r w:rsidRPr="004649CC">
        <w:t xml:space="preserve"> </w:t>
      </w:r>
      <w:r>
        <w:t>Filtered Event Acceleration Time History for Girder 5 at Middle of Span 7</w:t>
      </w:r>
      <w:bookmarkEnd w:id="101"/>
      <w:bookmarkEnd w:id="102"/>
    </w:p>
    <w:p w14:paraId="1857BAE2" w14:textId="77777777" w:rsidR="001F598E" w:rsidRDefault="001F598E" w:rsidP="005A4CCB">
      <w:r>
        <w:t>As can be seen in the above plot, the filtering serves to reduce the peak acceleration but retains the nature of the signal. In spite of this reduction, the peak filtered acceleration still exceeds 0.2 g. The time-history of acceleration over a 4.5-hour period with the same filter applied is shown below for girder 5 at midspan.</w:t>
      </w:r>
    </w:p>
    <w:p w14:paraId="78A925F9" w14:textId="77777777" w:rsidR="001F598E" w:rsidRDefault="001F598E" w:rsidP="00757B37">
      <w:pPr>
        <w:keepNext/>
      </w:pPr>
      <w:r w:rsidRPr="00757B37">
        <w:rPr>
          <w:noProof/>
        </w:rPr>
        <w:drawing>
          <wp:inline distT="0" distB="0" distL="0" distR="0" wp14:anchorId="425165C0" wp14:editId="47B94E57">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22B24D" w14:textId="77777777" w:rsidR="001F598E" w:rsidRPr="00D02BF2" w:rsidRDefault="001F598E" w:rsidP="00757B37">
      <w:pPr>
        <w:pStyle w:val="Caption"/>
      </w:pPr>
      <w:bookmarkStart w:id="103" w:name="_Toc5375456"/>
      <w:bookmarkStart w:id="104" w:name="_Toc184996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iltered Acceleration Time History for Girder 5 at the Middle of Span 7</w:t>
      </w:r>
      <w:bookmarkEnd w:id="103"/>
      <w:bookmarkEnd w:id="104"/>
    </w:p>
    <w:p w14:paraId="2A1EFCBB" w14:textId="77777777" w:rsidR="001F598E" w:rsidRDefault="001F598E" w:rsidP="005A4CCB">
      <w:r>
        <w:t>Over this period, multiple high acceleration events were recorded. The count of events that exceeded various thresholds are provided in the following plot.</w:t>
      </w:r>
    </w:p>
    <w:p w14:paraId="01D253BA" w14:textId="77777777" w:rsidR="001F598E" w:rsidRDefault="001F598E" w:rsidP="00757B37">
      <w:pPr>
        <w:keepNext/>
        <w:jc w:val="center"/>
      </w:pPr>
      <w:r>
        <w:rPr>
          <w:noProof/>
        </w:rPr>
        <w:drawing>
          <wp:inline distT="0" distB="0" distL="0" distR="0" wp14:anchorId="2AFF4669" wp14:editId="1E3CE5B7">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CE2A61D" w14:textId="77777777" w:rsidR="001F598E" w:rsidRDefault="001F598E" w:rsidP="00757B37">
      <w:pPr>
        <w:pStyle w:val="Caption"/>
      </w:pPr>
      <w:bookmarkStart w:id="105" w:name="_Toc5375457"/>
      <w:bookmarkStart w:id="106" w:name="_Toc184996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xml:space="preserve">: </w:t>
      </w:r>
      <w:r w:rsidRPr="008864F3">
        <w:t xml:space="preserve">Count of Acceleration </w:t>
      </w:r>
      <w:r>
        <w:t xml:space="preserve">Exceedance </w:t>
      </w:r>
      <w:r w:rsidRPr="008864F3">
        <w:t>Events over 4.5 Hours</w:t>
      </w:r>
      <w:bookmarkEnd w:id="105"/>
      <w:bookmarkEnd w:id="106"/>
    </w:p>
    <w:p w14:paraId="1E0B9270" w14:textId="77777777" w:rsidR="001F598E" w:rsidRDefault="001F598E" w:rsidP="000E3DC1">
      <w:pPr>
        <w:rPr>
          <w:rFonts w:ascii="Arial" w:hAnsi="Arial" w:cs="Arial"/>
          <w:color w:val="404040"/>
          <w:sz w:val="20"/>
          <w:szCs w:val="20"/>
          <w:shd w:val="clear" w:color="auto" w:fill="FFFFFF"/>
        </w:rPr>
      </w:pPr>
      <w:r>
        <w:t>Further characterization of the acceleration data may be performed with spectral analysis whereby the frequency content of the data is determined. The power spectral density (PSD) of the data was estimated</w:t>
      </w:r>
      <w:r w:rsidRPr="006A1A45">
        <w:t xml:space="preserve"> for several locations using Welch's overlapped segment averaging (100 second segment lengths with 25% overlap and a total record length of 4.5 hours). </w:t>
      </w:r>
      <w:r>
        <w:t xml:space="preserve">The PSD is better suited to the transient nature of the vibration data which contains a multitude of frequencies with time varying amplitude. </w:t>
      </w:r>
      <w:r w:rsidRPr="006A1A45">
        <w:t>The segmenting of the record tends to decrease the variance of the estimate but will also reduce the resolution of the periodogram. The chosen segment length and</w:t>
      </w:r>
      <w:r>
        <w:t xml:space="preserve"> percent overlap results in a frequency resolution of 0.006 Hz which is more than adequate for the qualitative purposes of this analysis. The resulting frequency response is illustrated in the following plot and confirms that the majority of bridge motion occurs at low frequencies; between 2 and 4 Hz.</w:t>
      </w:r>
    </w:p>
    <w:p w14:paraId="3CFD8C75" w14:textId="77777777" w:rsidR="001F598E" w:rsidRDefault="001F598E" w:rsidP="00C3071C">
      <w:pPr>
        <w:keepNext/>
      </w:pPr>
      <w:r w:rsidRPr="006E6896">
        <w:rPr>
          <w:rFonts w:ascii="Arial" w:hAnsi="Arial" w:cs="Arial"/>
          <w:noProof/>
          <w:color w:val="404040"/>
          <w:sz w:val="20"/>
          <w:szCs w:val="20"/>
          <w:shd w:val="clear" w:color="auto" w:fill="FFFFFF"/>
        </w:rPr>
        <w:drawing>
          <wp:inline distT="0" distB="0" distL="0" distR="0" wp14:anchorId="21456078" wp14:editId="7D929DE7">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6024010" w14:textId="77777777" w:rsidR="001F598E" w:rsidRDefault="001F598E" w:rsidP="00C3071C">
      <w:pPr>
        <w:pStyle w:val="Caption"/>
        <w:rPr>
          <w:rFonts w:ascii="Arial" w:hAnsi="Arial" w:cs="Arial"/>
          <w:color w:val="404040"/>
          <w:szCs w:val="20"/>
          <w:shd w:val="clear" w:color="auto" w:fill="FFFFFF"/>
        </w:rPr>
      </w:pPr>
      <w:bookmarkStart w:id="107" w:name="_Toc5375458"/>
      <w:bookmarkStart w:id="108" w:name="_Toc184996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PSD Estimate of Girder Accelerations</w:t>
      </w:r>
      <w:bookmarkEnd w:id="107"/>
      <w:bookmarkEnd w:id="108"/>
    </w:p>
    <w:p w14:paraId="7F60A4AA" w14:textId="77777777" w:rsidR="001F598E" w:rsidRDefault="001F598E" w:rsidP="006A1A45">
      <w:pPr>
        <w:rPr>
          <w:shd w:val="clear" w:color="auto" w:fill="FFFFFF"/>
        </w:rPr>
      </w:pPr>
      <w:r>
        <w:rPr>
          <w:shd w:val="clear" w:color="auto" w:fill="FFFFFF"/>
        </w:rPr>
        <w:t xml:space="preserve">As can be seen from the spectral analysis plot, most of the vibration being experienced by this superstructure under operational loading (i.e. traffic) is occurring at frequencies between 2 and 4 Hz. </w:t>
      </w:r>
    </w:p>
    <w:p w14:paraId="3999FB74" w14:textId="77777777" w:rsidR="001F598E" w:rsidRDefault="001F598E" w:rsidP="006A1A45">
      <w:r>
        <w:t xml:space="preserve">To further assess the influence of bridge acceleration on deformation, the displacement is estimated using the “Omega Arithmetic” method. In this method, the acceleration is first transformed into the frequency domain with an FFT, converted to displacement (by dividing by the radial frequency squared) and then transformed back to the time domain with an inverse FFT. </w:t>
      </w:r>
    </w:p>
    <w:p w14:paraId="635067FB" w14:textId="77777777" w:rsidR="001F598E" w:rsidRDefault="001F598E" w:rsidP="00311051">
      <w:r>
        <w:t xml:space="preserve">This method operates on the assumption that the signal is harmonic and that all frequency components were accurately captured. Therefore, the accuracy of this method is dependent of the ability of the data to be represented as a summation of harmonic functions. The recorded acceleration data is not harmonic, but rather transient due to the nature of the operational loading. Furthermore, the sensor sensitivity limits (i.e. </w:t>
      </w:r>
      <w:r w:rsidRPr="00015341">
        <w:t>0.5 to 2000 Hz</w:t>
      </w:r>
      <w:r>
        <w:t xml:space="preserve">) prevent accurate capture of acceleration below 0.5 Hz. In order to assess the impact of these violations,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 The estimated displacement is compared to the simulated displacement in the plot below. </w:t>
      </w:r>
    </w:p>
    <w:p w14:paraId="1EB1F608" w14:textId="77777777" w:rsidR="001F598E" w:rsidRDefault="001F598E" w:rsidP="00637D0A">
      <w:pPr>
        <w:keepNext/>
      </w:pPr>
      <w:r w:rsidRPr="00361066">
        <w:rPr>
          <w:noProof/>
        </w:rPr>
        <w:drawing>
          <wp:inline distT="0" distB="0" distL="0" distR="0" wp14:anchorId="7CC09D9A" wp14:editId="046B125D">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C384F53" w14:textId="77777777" w:rsidR="001F598E" w:rsidRDefault="001F598E" w:rsidP="00637D0A">
      <w:pPr>
        <w:pStyle w:val="Caption"/>
      </w:pPr>
      <w:bookmarkStart w:id="109" w:name="_Toc5375459"/>
      <w:bookmarkStart w:id="110" w:name="_Toc184996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Performance of "Omega" Method for Data Without Low-Frequency Content</w:t>
      </w:r>
      <w:bookmarkEnd w:id="109"/>
      <w:bookmarkEnd w:id="110"/>
    </w:p>
    <w:p w14:paraId="0747E265" w14:textId="77777777" w:rsidR="001F598E" w:rsidRDefault="001F598E" w:rsidP="00311051">
      <w:r>
        <w:t>As can be seen from the above plot, the “Omega” method is unable to accurately estimate total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only a subset of the frequency components that excludes those components below 1.5 Hz. The resulting displacement time histories are compared in the following plot.</w:t>
      </w:r>
    </w:p>
    <w:p w14:paraId="6BC4FBDB" w14:textId="77777777" w:rsidR="001F598E" w:rsidRDefault="001F598E" w:rsidP="00637D0A">
      <w:pPr>
        <w:keepNext/>
      </w:pPr>
      <w:r w:rsidRPr="006A1A45">
        <w:rPr>
          <w:noProof/>
        </w:rPr>
        <w:drawing>
          <wp:inline distT="0" distB="0" distL="0" distR="0" wp14:anchorId="1AAC1F2D" wp14:editId="5834CD53">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EFEDF1D" w14:textId="77777777" w:rsidR="001F598E" w:rsidRDefault="001F598E" w:rsidP="00637D0A">
      <w:pPr>
        <w:pStyle w:val="Caption"/>
      </w:pPr>
      <w:bookmarkStart w:id="111" w:name="_Toc5375460"/>
      <w:bookmarkStart w:id="112" w:name="_Toc184996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erformance of “Modified Omega” Method</w:t>
      </w:r>
      <w:bookmarkEnd w:id="111"/>
      <w:bookmarkEnd w:id="112"/>
    </w:p>
    <w:p w14:paraId="12C264BB" w14:textId="77777777" w:rsidR="001F598E" w:rsidRDefault="001F598E" w:rsidP="006A1A45">
      <w:r>
        <w:t>While the modified “Omega” method is still inaccurate as evidenced by the previous plot, it still serves as a good estimate of the displacement associated with structural vibration. Therefore, the modified “Omega” method was performed on the acceleration data for the event presented earlier (</w:t>
      </w:r>
      <w:r>
        <w:fldChar w:fldCharType="begin"/>
      </w:r>
      <w:r>
        <w:instrText xml:space="preserve"> REF _Ref5614129 \h </w:instrText>
      </w:r>
      <w:r>
        <w:fldChar w:fldCharType="separate"/>
      </w:r>
      <w:r>
        <w:t xml:space="preserve">Figure </w:t>
      </w:r>
      <w:r>
        <w:rPr>
          <w:noProof/>
        </w:rPr>
        <w:t>1.6.6</w:t>
      </w:r>
      <w:r>
        <w:fldChar w:fldCharType="end"/>
      </w:r>
      <w:r>
        <w:t xml:space="preserve">). The resulting displacement is plotted in the following figure. Note that this displacement estimate considers only frequency content between 1.5 and 20 Hz and thus only represents a portion of the motion experienced by the bridge, but the motion that is associated with the bridge’s major global modes of vibration. </w:t>
      </w:r>
    </w:p>
    <w:p w14:paraId="469F23E3" w14:textId="77777777" w:rsidR="001F598E" w:rsidRDefault="001F598E" w:rsidP="00B125D4">
      <w:pPr>
        <w:keepNext/>
      </w:pPr>
      <w:r w:rsidRPr="00B125D4">
        <w:rPr>
          <w:noProof/>
        </w:rPr>
        <w:drawing>
          <wp:inline distT="0" distB="0" distL="0" distR="0" wp14:anchorId="7CB5CA08" wp14:editId="65148FC9">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230A004" w14:textId="77777777" w:rsidR="001F598E" w:rsidRDefault="001F598E" w:rsidP="00B125D4">
      <w:pPr>
        <w:pStyle w:val="Caption"/>
        <w:jc w:val="left"/>
      </w:pPr>
      <w:bookmarkStart w:id="113" w:name="_Toc5375461"/>
      <w:bookmarkStart w:id="114" w:name="_Toc184996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Displacement for Event as Estimated by “Omega Arithmetic” for Girder 5 at Middle of Span 7</w:t>
      </w:r>
      <w:bookmarkEnd w:id="113"/>
      <w:bookmarkEnd w:id="114"/>
    </w:p>
    <w:p w14:paraId="7E77B083" w14:textId="77777777" w:rsidR="001F598E" w:rsidRPr="00F173C5" w:rsidRDefault="001F598E" w:rsidP="00F173C5">
      <w:r>
        <w:t>The frequency components that made up the above displacement time history are described by the FFT and is plotted below.</w:t>
      </w:r>
    </w:p>
    <w:p w14:paraId="50BB837B" w14:textId="77777777" w:rsidR="001F598E" w:rsidRDefault="001F598E" w:rsidP="00F173C5">
      <w:pPr>
        <w:keepNext/>
      </w:pPr>
      <w:r w:rsidRPr="00A035AB">
        <w:rPr>
          <w:noProof/>
        </w:rPr>
        <w:drawing>
          <wp:inline distT="0" distB="0" distL="0" distR="0" wp14:anchorId="60DD0E06" wp14:editId="1B6FEDA0">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44AFE31F" w14:textId="77777777" w:rsidR="001F598E" w:rsidRDefault="001F598E" w:rsidP="00926E33">
      <w:pPr>
        <w:pStyle w:val="Caption"/>
      </w:pPr>
      <w:bookmarkStart w:id="115" w:name="_Toc5375462"/>
      <w:bookmarkStart w:id="116" w:name="_Toc1849961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Parent FFT of Displacement Estimate by “Omega” Methods for Girder 5, Middle of Span 7</w:t>
      </w:r>
      <w:bookmarkEnd w:id="115"/>
      <w:bookmarkEnd w:id="116"/>
    </w:p>
    <w:p w14:paraId="2AA8E325" w14:textId="77777777" w:rsidR="001F598E" w:rsidRDefault="001F598E" w:rsidP="00B125D4">
      <w:r>
        <w:t xml:space="preserve"> As can be seen in the preceding figure, the deformation of the structure associated with its vibration is roughly 0.15 in. and therefore is likely to significantly amplify the live-load demands. That amplification will be further quantified in the following section.</w:t>
      </w:r>
    </w:p>
    <w:p w14:paraId="2C1ED5D7" w14:textId="77777777" w:rsidR="001F598E" w:rsidRDefault="001F598E" w:rsidP="00B125D4">
      <w:pPr>
        <w:pStyle w:val="Heading4"/>
      </w:pPr>
      <w:r>
        <w:t>Quantifying dynamic amplification with dynamic strain data</w:t>
      </w:r>
    </w:p>
    <w:p w14:paraId="35FE52F3" w14:textId="77777777" w:rsidR="001F598E" w:rsidRDefault="001F598E"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 (micro-strain)</w:t>
      </w:r>
      <w:r>
        <w:t xml:space="preserve">. This strain corresponds to approximately 4.5 ksi of stress for steel. </w:t>
      </w:r>
      <w:r w:rsidRPr="003D22E1">
        <w:rPr>
          <w:noProof/>
        </w:rPr>
        <w:drawing>
          <wp:inline distT="0" distB="0" distL="0" distR="0" wp14:anchorId="2FFBC6C0" wp14:editId="6904935B">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78C116CE" w14:textId="77777777" w:rsidR="001F598E" w:rsidRDefault="001F598E" w:rsidP="00C3560C">
      <w:pPr>
        <w:pStyle w:val="Caption"/>
      </w:pPr>
      <w:bookmarkStart w:id="117" w:name="_Ref5615893"/>
      <w:bookmarkStart w:id="118" w:name="_Toc5375463"/>
      <w:bookmarkStart w:id="119" w:name="_Toc184996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bookmarkEnd w:id="117"/>
      <w:r>
        <w:t>: Strain Time History for Girders 4 and 5 at the Middle of Span 7</w:t>
      </w:r>
      <w:bookmarkEnd w:id="118"/>
      <w:bookmarkEnd w:id="119"/>
    </w:p>
    <w:p w14:paraId="2294D792" w14:textId="77777777" w:rsidR="001F598E" w:rsidRDefault="001F598E" w:rsidP="00B125D4">
      <w:r>
        <w:t xml:space="preserve">Girders 4 and 5 consistently experienced the highest strain levels. The number of events exceeding different thresholds over a 24-hour period for girders 4 and 5 (midspan, bottom-flange) is depicted in the following figure. </w:t>
      </w:r>
    </w:p>
    <w:p w14:paraId="431EC3E5" w14:textId="77777777" w:rsidR="001F598E" w:rsidRDefault="001F598E" w:rsidP="00B125D4">
      <w:pPr>
        <w:keepNext/>
      </w:pPr>
      <w:r>
        <w:rPr>
          <w:noProof/>
        </w:rPr>
        <w:drawing>
          <wp:inline distT="0" distB="0" distL="0" distR="0" wp14:anchorId="6F960191" wp14:editId="68C70D0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E4E0974" w14:textId="77777777" w:rsidR="001F598E" w:rsidRDefault="001F598E" w:rsidP="00B125D4">
      <w:pPr>
        <w:pStyle w:val="Caption"/>
      </w:pPr>
      <w:bookmarkStart w:id="120" w:name="_Toc5375464"/>
      <w:bookmarkStart w:id="121" w:name="_Toc1849962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High-strain event occurrence count over 24 hours</w:t>
      </w:r>
      <w:bookmarkEnd w:id="120"/>
      <w:bookmarkEnd w:id="121"/>
    </w:p>
    <w:p w14:paraId="62CD51C6" w14:textId="77777777" w:rsidR="001F598E" w:rsidRDefault="001F598E"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if the loading is occurring at a frequency above the pass-band upper limit. Therefore, the pass-band upper limit should be chosen below the structure’s lowest natural frequency. </w:t>
      </w:r>
    </w:p>
    <w:p w14:paraId="79C70054" w14:textId="77777777" w:rsidR="001F598E" w:rsidRDefault="001F598E" w:rsidP="00B125D4">
      <w:r>
        <w:t xml:space="preserve">A study was performed to assess the effectiveness of this method. In this study a vehicle crossing over the 3D FE model of the spans 7 and 8 was simulated at 960 in/sec (24.4 m/s) as well as at a crawl speed of 5 in/sec (0.13 m/s) to obtain the (quasi) static response. The dynamic response was filtered according to the method described abo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626489D4" w14:textId="77777777" w:rsidR="001F598E" w:rsidRDefault="001F598E" w:rsidP="00564E51">
      <w:pPr>
        <w:keepNext/>
      </w:pPr>
      <w:r w:rsidRPr="00EE180E">
        <w:rPr>
          <w:noProof/>
        </w:rPr>
        <w:drawing>
          <wp:inline distT="0" distB="0" distL="0" distR="0" wp14:anchorId="374B1750" wp14:editId="56CA2F21">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460878D6" w14:textId="77777777" w:rsidR="001F598E" w:rsidRDefault="001F598E" w:rsidP="00564E51">
      <w:pPr>
        <w:pStyle w:val="Caption"/>
      </w:pPr>
      <w:bookmarkStart w:id="122" w:name="_Toc1849962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Frequency Response for Elliptic Filter (1.5 Hz Cutoff)</w:t>
      </w:r>
      <w:bookmarkEnd w:id="122"/>
    </w:p>
    <w:p w14:paraId="4E107605" w14:textId="77777777" w:rsidR="001F598E" w:rsidRDefault="001F598E" w:rsidP="00B125D4">
      <w:r>
        <w:t>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The three data sets are compared in the following plot.</w:t>
      </w:r>
    </w:p>
    <w:p w14:paraId="688C7435" w14:textId="77777777" w:rsidR="001F598E" w:rsidRDefault="001F598E" w:rsidP="00D648D4">
      <w:pPr>
        <w:keepNext/>
        <w:jc w:val="center"/>
      </w:pPr>
      <w:r>
        <w:rPr>
          <w:noProof/>
        </w:rPr>
        <w:drawing>
          <wp:inline distT="0" distB="0" distL="0" distR="0" wp14:anchorId="257EE160" wp14:editId="0F98F84B">
            <wp:extent cx="4572000" cy="22860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F52FFA6" w14:textId="77777777" w:rsidR="001F598E" w:rsidRDefault="001F598E" w:rsidP="0051125C">
      <w:pPr>
        <w:pStyle w:val="Caption"/>
      </w:pPr>
      <w:bookmarkStart w:id="123" w:name="_Toc5375465"/>
      <w:bookmarkStart w:id="124" w:name="_Toc1849962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Comparison of Simulated Static Midspan Moment and Low-Pass Filtered Moment</w:t>
      </w:r>
      <w:bookmarkEnd w:id="123"/>
      <w:bookmarkEnd w:id="124"/>
    </w:p>
    <w:p w14:paraId="5E2680CF" w14:textId="77777777" w:rsidR="001F598E" w:rsidRDefault="001F598E" w:rsidP="00B125D4">
      <w:r>
        <w:t>The above plot shows that by applying a low-pass filter, a time shift occurs in the data. However, the amplitude of the filtered moment provides a good estimation of the static response.</w:t>
      </w:r>
    </w:p>
    <w:p w14:paraId="062868A2" w14:textId="77777777" w:rsidR="001F598E" w:rsidRDefault="001F598E" w:rsidP="00B125D4">
      <w:r>
        <w:t xml:space="preserve">The same process was performed with the experimental strain data. A low-pass elliptic filter was again applied with an upper pass-band limit of 1.5 Hz, a pass-band ripple of 0.5 decibels, and 40 decibels of stop-band attenuation. This filter effectively removes the dynamic component thereby providing an estimate of static response. The raw and filtered data are plotted below for an event that produced particularly high strains. </w:t>
      </w:r>
    </w:p>
    <w:p w14:paraId="5742C3C0" w14:textId="77777777" w:rsidR="001F598E" w:rsidRDefault="001F598E" w:rsidP="00217F33">
      <w:pPr>
        <w:keepNext/>
        <w:jc w:val="center"/>
      </w:pPr>
      <w:r w:rsidRPr="00F26D9C">
        <w:rPr>
          <w:noProof/>
        </w:rPr>
        <w:drawing>
          <wp:inline distT="0" distB="0" distL="0" distR="0" wp14:anchorId="7A7A159B" wp14:editId="389BDCA3">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375C7FBB" w14:textId="77777777" w:rsidR="001F598E" w:rsidRDefault="001F598E" w:rsidP="00217F33">
      <w:pPr>
        <w:pStyle w:val="Caption"/>
      </w:pPr>
      <w:bookmarkStart w:id="125" w:name="_Toc5375466"/>
      <w:bookmarkStart w:id="126" w:name="_Toc1849962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Filtered and Raw Strain for Girder 5 Bottom Flange at Middle of Span 7</w:t>
      </w:r>
      <w:bookmarkEnd w:id="125"/>
      <w:bookmarkEnd w:id="126"/>
    </w:p>
    <w:p w14:paraId="729D00BF" w14:textId="77777777" w:rsidR="001F598E" w:rsidRDefault="001F598E" w:rsidP="00B125D4">
      <w:r>
        <w:t xml:space="preserve">The event featured in the above plot exhibits a dynamic amplification of almost 2.0. Furthermore, this amplification is occurring at design-level load events. </w:t>
      </w:r>
    </w:p>
    <w:p w14:paraId="0C329B19" w14:textId="77777777" w:rsidR="001F598E" w:rsidRDefault="001F598E" w:rsidP="00B125D4">
      <w:r>
        <w:t>The total response of the bridge is the sum of dead-load response and live-load response, including the dynamic component. Because the dynamic response of the bridge is dominated by mode 1, the live load response of the bridge (static and dynamic)</w:t>
      </w:r>
      <w:r w:rsidRPr="00217F33">
        <w:t xml:space="preserve"> </w:t>
      </w:r>
      <w:r>
        <w:t>can result in upward deflection of a span. Furthermore,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1F598E" w14:paraId="33BAA0A7" w14:textId="77777777" w:rsidTr="00B856D7">
        <w:trPr>
          <w:jc w:val="center"/>
        </w:trPr>
        <w:tc>
          <w:tcPr>
            <w:tcW w:w="4428" w:type="dxa"/>
          </w:tcPr>
          <w:p w14:paraId="0C74BD5E" w14:textId="77777777" w:rsidR="001F598E" w:rsidRDefault="001F598E" w:rsidP="00B856D7">
            <w:pPr>
              <w:pStyle w:val="squish"/>
              <w:spacing w:line="360" w:lineRule="auto"/>
              <w:jc w:val="center"/>
            </w:pPr>
            <w:r>
              <w:t>Static Deflection</w:t>
            </w:r>
          </w:p>
          <w:p w14:paraId="759163DC" w14:textId="77777777" w:rsidR="001F598E" w:rsidRDefault="001F598E" w:rsidP="00B856D7">
            <w:pPr>
              <w:pStyle w:val="squish"/>
              <w:spacing w:line="360" w:lineRule="auto"/>
              <w:jc w:val="center"/>
            </w:pPr>
            <w:r>
              <w:rPr>
                <w:noProof/>
              </w:rPr>
              <w:drawing>
                <wp:inline distT="0" distB="0" distL="0" distR="0" wp14:anchorId="4E6C2079" wp14:editId="252691D5">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98593"/>
                          </a:xfrm>
                          <a:prstGeom prst="rect">
                            <a:avLst/>
                          </a:prstGeom>
                        </pic:spPr>
                      </pic:pic>
                    </a:graphicData>
                  </a:graphic>
                </wp:inline>
              </w:drawing>
            </w:r>
          </w:p>
        </w:tc>
        <w:tc>
          <w:tcPr>
            <w:tcW w:w="4428" w:type="dxa"/>
          </w:tcPr>
          <w:p w14:paraId="65B0EF46" w14:textId="77777777" w:rsidR="001F598E" w:rsidRDefault="001F598E" w:rsidP="00B856D7">
            <w:pPr>
              <w:pStyle w:val="squish"/>
              <w:spacing w:line="360" w:lineRule="auto"/>
              <w:jc w:val="center"/>
            </w:pPr>
            <w:r>
              <w:t>Dynamic Deflection under Mode 1</w:t>
            </w:r>
          </w:p>
          <w:p w14:paraId="4FD8301D" w14:textId="77777777" w:rsidR="001F598E" w:rsidRDefault="001F598E" w:rsidP="00B856D7">
            <w:pPr>
              <w:pStyle w:val="squish"/>
              <w:spacing w:line="360" w:lineRule="auto"/>
              <w:jc w:val="center"/>
            </w:pPr>
            <w:r>
              <w:rPr>
                <w:noProof/>
              </w:rPr>
              <w:drawing>
                <wp:inline distT="0" distB="0" distL="0" distR="0" wp14:anchorId="53B563FB" wp14:editId="70C9789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60320" cy="526288"/>
                          </a:xfrm>
                          <a:prstGeom prst="rect">
                            <a:avLst/>
                          </a:prstGeom>
                        </pic:spPr>
                      </pic:pic>
                    </a:graphicData>
                  </a:graphic>
                </wp:inline>
              </w:drawing>
            </w:r>
          </w:p>
        </w:tc>
      </w:tr>
    </w:tbl>
    <w:p w14:paraId="19B1F186" w14:textId="77777777" w:rsidR="001F598E" w:rsidRDefault="001F598E" w:rsidP="00E26C5B">
      <w:pPr>
        <w:pStyle w:val="Caption"/>
      </w:pPr>
      <w:bookmarkStart w:id="127" w:name="_Toc5375467"/>
      <w:bookmarkStart w:id="128" w:name="_Toc1849962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Live-Load Deflection Components for 2-Span Continuous Bridge</w:t>
      </w:r>
      <w:bookmarkEnd w:id="127"/>
      <w:bookmarkEnd w:id="128"/>
    </w:p>
    <w:p w14:paraId="5A8B66C3" w14:textId="77777777" w:rsidR="001F598E" w:rsidRDefault="001F598E" w:rsidP="00B125D4">
      <w:r>
        <w:t xml:space="preserve">The magnitude of this tension strain may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Pr>
          <w:rFonts w:cstheme="minorHAnsi"/>
        </w:rPr>
        <w:t>µε</w:t>
      </w:r>
      <w:r>
        <w:t xml:space="preserve"> or greater in the “positive moment” region. Concrete strains of this magnitude are known to cause tension cracking </w:t>
      </w:r>
      <w:r>
        <w:fldChar w:fldCharType="begin"/>
      </w:r>
      <w:r>
        <w:instrText xml:space="preserve"> ADDIN ZOTERO_ITEM CSL_CITATION {"citationID":"ol5k3XZL","properties":{"formattedCitation":"(Leonhardt, 1988)","plainCitation":"(Leonhardt, 1988)","noteIndex":0},"citationItems":[{"id":580,"uris":["http://zotero.org/users/3157746/items/Z8Y3PMXC"],"uri":["http://zotero.org/users/3157746/items/Z8Y3PMXC"],"itemData":{"id":580,"type":"article-journal","title":"Cracks and Crack Control in Concrete Structures","container-title":"PCI Journal","page":"124-145","volume":"33","issue":"4","source":"DOI.org (Crossref)","DOI":"10.15554/pcij.07011988.124.145","ISSN":"08879672","language":"en","author":[{"family":"Leonhardt","given":"Fritz"}],"issued":{"date-parts":[["1988",7,1]]}}}],"schema":"https://github.com/citation-style-language/schema/raw/master/csl-citation.json"} </w:instrText>
      </w:r>
      <w:r>
        <w:fldChar w:fldCharType="separate"/>
      </w:r>
      <w:r w:rsidRPr="00FA29D8">
        <w:rPr>
          <w:rFonts w:ascii="Calibri" w:hAnsi="Calibri" w:cs="Calibri"/>
        </w:rPr>
        <w:t>(Leonhardt, 1988)</w:t>
      </w:r>
      <w:r>
        <w:fldChar w:fldCharType="end"/>
      </w:r>
      <w:r>
        <w:t xml:space="preserve"> and therefore may pose a threat to the continued performance of this structure. </w:t>
      </w:r>
    </w:p>
    <w:p w14:paraId="30F232D0" w14:textId="77777777" w:rsidR="001F598E" w:rsidRDefault="001F598E" w:rsidP="00663D30">
      <w:pPr>
        <w:keepNext/>
        <w:jc w:val="center"/>
      </w:pPr>
      <w:r w:rsidRPr="00A16B90">
        <w:rPr>
          <w:noProof/>
        </w:rPr>
        <w:drawing>
          <wp:inline distT="0" distB="0" distL="0" distR="0" wp14:anchorId="7C23FB9D" wp14:editId="0B78B03F">
            <wp:extent cx="4572000" cy="2958869"/>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4572000" cy="2958869"/>
                    </a:xfrm>
                    <a:prstGeom prst="rect">
                      <a:avLst/>
                    </a:prstGeom>
                    <a:noFill/>
                    <a:ln>
                      <a:noFill/>
                    </a:ln>
                    <a:extLst/>
                  </pic:spPr>
                </pic:pic>
              </a:graphicData>
            </a:graphic>
          </wp:inline>
        </w:drawing>
      </w:r>
    </w:p>
    <w:p w14:paraId="56942596" w14:textId="77777777" w:rsidR="001F598E" w:rsidRDefault="001F598E" w:rsidP="00663D30">
      <w:pPr>
        <w:pStyle w:val="Caption"/>
      </w:pPr>
      <w:bookmarkStart w:id="129" w:name="_Toc5375468"/>
      <w:bookmarkStart w:id="130" w:name="_Toc1849962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trapolated Strain in Top of Deck at Midspan over Girder 4</w:t>
      </w:r>
      <w:bookmarkEnd w:id="129"/>
      <w:bookmarkEnd w:id="130"/>
    </w:p>
    <w:p w14:paraId="0C72C509" w14:textId="77777777" w:rsidR="001F598E" w:rsidRDefault="001F598E" w:rsidP="00B125D4">
      <w:r>
        <w:t xml:space="preserve">The strain for the bottom flange in the negative moment region (girder 4) is plotted for the same time period as shown in </w:t>
      </w:r>
      <w:r>
        <w:fldChar w:fldCharType="begin"/>
      </w:r>
      <w:r>
        <w:instrText xml:space="preserve"> REF _Ref5615893 \h </w:instrText>
      </w:r>
      <w:r>
        <w:fldChar w:fldCharType="separate"/>
      </w:r>
      <w:r>
        <w:t xml:space="preserve">Figure </w:t>
      </w:r>
      <w:r>
        <w:rPr>
          <w:noProof/>
        </w:rPr>
        <w:t>1.6.16</w:t>
      </w:r>
      <w:r>
        <w:fldChar w:fldCharType="end"/>
      </w:r>
      <w:r>
        <w:t xml:space="preserve">. It can be observed that the bottom flange is frequently experiencing compressive strain over 50 </w:t>
      </w:r>
      <w:r>
        <w:rPr>
          <w:rFonts w:cstheme="minorHAnsi"/>
        </w:rPr>
        <w:t>µε</w:t>
      </w:r>
      <w:r>
        <w:t>.</w:t>
      </w:r>
    </w:p>
    <w:p w14:paraId="29FDA012" w14:textId="77777777" w:rsidR="001F598E" w:rsidRDefault="001F598E" w:rsidP="00F72064">
      <w:pPr>
        <w:keepNext/>
      </w:pPr>
      <w:r w:rsidRPr="00802AB2">
        <w:rPr>
          <w:noProof/>
        </w:rPr>
        <w:drawing>
          <wp:inline distT="0" distB="0" distL="0" distR="0" wp14:anchorId="300E1E41" wp14:editId="28AB7463">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01F2960E" w14:textId="77777777" w:rsidR="001F598E" w:rsidRDefault="001F598E" w:rsidP="00FA29D8">
      <w:pPr>
        <w:pStyle w:val="Caption"/>
      </w:pPr>
      <w:bookmarkStart w:id="131" w:name="_Toc5375469"/>
      <w:bookmarkStart w:id="132" w:name="_Toc1849962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Strain Time History for Girder 4 Bottom Flange at 2’ West of Cross-Girder 7 (Neg. Mom. Region)</w:t>
      </w:r>
      <w:bookmarkEnd w:id="131"/>
      <w:bookmarkEnd w:id="132"/>
    </w:p>
    <w:p w14:paraId="52733D73" w14:textId="77777777" w:rsidR="001F598E" w:rsidRPr="00D763A3" w:rsidRDefault="001F598E" w:rsidP="009D0963">
      <w:pPr>
        <w:pStyle w:val="Heading4"/>
      </w:pPr>
      <w:r w:rsidRPr="00D763A3">
        <w:t>Modal Parameter Estimation with Operational Response Data</w:t>
      </w:r>
    </w:p>
    <w:p w14:paraId="2A093E9F" w14:textId="77777777" w:rsidR="001F598E" w:rsidRDefault="001F598E" w:rsidP="009D0963">
      <w:r>
        <w:t xml:space="preserve">From the field measurements, an </w:t>
      </w:r>
      <w:r w:rsidRPr="00663D30">
        <w:rPr>
          <w:i/>
        </w:rPr>
        <w:t>M</w:t>
      </w:r>
      <w:r>
        <w:t>x</w:t>
      </w:r>
      <w:r w:rsidRPr="00663D30">
        <w:rPr>
          <w:i/>
        </w:rPr>
        <w:t>N</w:t>
      </w:r>
      <w:r>
        <w:t xml:space="preserve"> matrix is obtained, where </w:t>
      </w:r>
      <w:r w:rsidRPr="00663D30">
        <w:rPr>
          <w:i/>
        </w:rPr>
        <w:t>M</w:t>
      </w:r>
      <w:r>
        <w:t xml:space="preserve"> is the number of DOF that were instrumented, and </w:t>
      </w:r>
      <w:r w:rsidRPr="00663D30">
        <w:rPr>
          <w:i/>
        </w:rPr>
        <w:t>N</w:t>
      </w:r>
      <w:r>
        <w:t xml:space="preserve"> is the number of data points in the record. In order to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3FB41C13" w14:textId="77777777" w:rsidR="001F598E" w:rsidRDefault="001F598E"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7BA5D539" w14:textId="77777777" w:rsidR="001F598E" w:rsidRDefault="001F598E"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r w:rsidRPr="00663D30">
        <w:rPr>
          <w:i/>
        </w:rPr>
        <w:t>X</w:t>
      </w:r>
      <w:r w:rsidRPr="00663D30">
        <w:rPr>
          <w:i/>
          <w:vertAlign w:val="subscript"/>
        </w:rPr>
        <w:t>f</w:t>
      </w:r>
      <w:r>
        <w:t>)</w:t>
      </w:r>
      <w:r w:rsidRPr="008F0D9F">
        <w:t xml:space="preserve"> by its complex conjugate</w:t>
      </w:r>
      <w:r>
        <w:t xml:space="preserve"> (</w:t>
      </w:r>
      <w:r w:rsidRPr="00663D30">
        <w:t>X̄</w:t>
      </w:r>
      <w:r w:rsidRPr="00663D30">
        <w:rPr>
          <w:i/>
          <w:vertAlign w:val="subscript"/>
        </w:rPr>
        <w:t>f</w:t>
      </w:r>
      <w:r>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32301B6E" w14:textId="77777777" w:rsidTr="007C0E69">
        <w:tc>
          <w:tcPr>
            <w:tcW w:w="7776" w:type="dxa"/>
          </w:tcPr>
          <w:p w14:paraId="23F1E11F" w14:textId="77777777" w:rsidR="001F598E" w:rsidRDefault="001F598E"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11562E04" w14:textId="77777777" w:rsidR="001F598E" w:rsidRDefault="001F598E"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7A992BD7" w14:textId="77777777" w:rsidR="001F598E" w:rsidRDefault="001F598E" w:rsidP="009D0963">
      <w:r>
        <w:t xml:space="preserve">Because the data set is finite, a modified periodogram is used which serves to reduce spectral leakage by windowing </w:t>
      </w:r>
      <w:r w:rsidRPr="004578B4">
        <w:t>the time-domain signal prior to computing the FFT in order to smooth the signal</w:t>
      </w:r>
      <w:r w:rsidRPr="007C0E69">
        <w:t xml:space="preserve"> </w:t>
      </w:r>
      <w:r>
        <w:t xml:space="preserve">at the </w:t>
      </w:r>
      <w:r w:rsidRPr="004578B4">
        <w:t>edges of</w:t>
      </w:r>
      <w:r>
        <w:t xml:space="preserve"> the window</w:t>
      </w:r>
      <w:r w:rsidRPr="004578B4">
        <w:t xml:space="preserve">. </w:t>
      </w:r>
    </w:p>
    <w:p w14:paraId="6133D1FC" w14:textId="77777777" w:rsidR="001F598E" w:rsidRDefault="001F598E"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1C0BAC8E" w14:textId="77777777" w:rsidR="001F598E" w:rsidRDefault="001F598E"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r w:rsidRPr="009E4AE7">
        <w:rPr>
          <w:i/>
        </w:rPr>
        <w:t>X</w:t>
      </w:r>
      <w:r w:rsidRPr="009E4AE7">
        <w:rPr>
          <w:i/>
          <w:vertAlign w:val="subscript"/>
        </w:rPr>
        <w:t>f</w:t>
      </w:r>
      <w:r>
        <w:t>) by the complex conjugate of the FFT value from another signal (</w:t>
      </w:r>
      <w:r w:rsidRPr="009E4AE7">
        <w:rPr>
          <w:i/>
        </w:rPr>
        <w:t>Y</w:t>
      </w:r>
      <w:r w:rsidRPr="009E4AE7">
        <w:rPr>
          <w:i/>
          <w:vertAlign w:val="subscript"/>
        </w:rPr>
        <w:t>f</w:t>
      </w:r>
      <w:r>
        <w:t xml:space="preserve">).  In this case, both signals are response (output) records.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7A0C23FE" w14:textId="77777777" w:rsidTr="007C0E69">
        <w:tc>
          <w:tcPr>
            <w:tcW w:w="7776" w:type="dxa"/>
          </w:tcPr>
          <w:p w14:paraId="06E78EAB" w14:textId="77777777" w:rsidR="001F598E" w:rsidRDefault="001F598E"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7C58E9BE" w14:textId="77777777" w:rsidR="001F598E" w:rsidRDefault="001F598E"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w:t>
            </w:r>
          </w:p>
        </w:tc>
      </w:tr>
    </w:tbl>
    <w:p w14:paraId="3ECDBEC9" w14:textId="77777777" w:rsidR="001F598E" w:rsidRDefault="001F598E" w:rsidP="009D0963">
      <w:r>
        <w:t xml:space="preserve">Since X and Y are complex, the CPSD estimate is also complex. Welch’s methods were again employed to estimate the CPSD for each frequency line and with every signal such that Pxy was computed with </w:t>
      </w:r>
      <w:r w:rsidRPr="00E95644">
        <w:rPr>
          <w:i/>
        </w:rPr>
        <w:t>X</w:t>
      </w:r>
      <w:r w:rsidRPr="00E95644">
        <w:rPr>
          <w:i/>
          <w:vertAlign w:val="subscript"/>
        </w:rPr>
        <w:t>f</w:t>
      </w:r>
      <w:r>
        <w:t xml:space="preserve"> for each location (</w:t>
      </w:r>
      <w:r>
        <w:rPr>
          <w:i/>
        </w:rPr>
        <w:t>p</w:t>
      </w:r>
      <w:r>
        <w:t>) and with each location (</w:t>
      </w:r>
      <w:r w:rsidRPr="00E95644">
        <w:rPr>
          <w:i/>
        </w:rPr>
        <w:t>q</w:t>
      </w:r>
      <w:r>
        <w:t>) serving as reference (</w:t>
      </w:r>
      <w:r w:rsidRPr="00E95644">
        <w:rPr>
          <w:i/>
        </w:rPr>
        <w:t>Y</w:t>
      </w:r>
      <w:r w:rsidRPr="00E95644">
        <w:rPr>
          <w:i/>
          <w:vertAlign w:val="subscript"/>
        </w:rPr>
        <w:t>f</w:t>
      </w:r>
      <w:r>
        <w:t>), thereby producing a MxMxN matrix (</w:t>
      </w:r>
      <w:r w:rsidRPr="00FC57B8">
        <w:rPr>
          <w:i/>
        </w:rPr>
        <w:t>H</w:t>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65498380" w14:textId="77777777" w:rsidTr="007C0E69">
        <w:tc>
          <w:tcPr>
            <w:tcW w:w="7776" w:type="dxa"/>
          </w:tcPr>
          <w:p w14:paraId="761CF411" w14:textId="77777777" w:rsidR="001F598E" w:rsidRDefault="001F598E"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tc>
        <w:tc>
          <w:tcPr>
            <w:tcW w:w="864" w:type="dxa"/>
            <w:vAlign w:val="center"/>
          </w:tcPr>
          <w:p w14:paraId="4FCC2237" w14:textId="77777777" w:rsidR="001F598E" w:rsidRDefault="001F598E"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t>)</w:t>
            </w:r>
          </w:p>
        </w:tc>
      </w:tr>
    </w:tbl>
    <w:p w14:paraId="5046B870" w14:textId="77777777" w:rsidR="001F598E" w:rsidRDefault="001F598E" w:rsidP="009D0963">
      <w:r>
        <w:t>Because the response data is from bridge motion, the responses are assumed to be directly related to the modal vectors (</w:t>
      </w:r>
      <w:r>
        <w:rPr>
          <w:rFonts w:cstheme="minorHAnsi"/>
        </w:rPr>
        <w:t>ψ</w:t>
      </w:r>
      <w:r>
        <w:t xml:space="preserve">) and the frequency response function (FRF) (H) is formally represented by the following equation </w:t>
      </w:r>
      <w:r>
        <w:fldChar w:fldCharType="begin"/>
      </w:r>
      <w:r>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fldChar w:fldCharType="separate"/>
      </w:r>
      <w:r w:rsidRPr="0051228E">
        <w:rPr>
          <w:rFonts w:ascii="Calibri" w:hAnsi="Calibri" w:cs="Calibri"/>
        </w:rPr>
        <w:t>(Allemang, 1999)</w:t>
      </w:r>
      <w:r>
        <w:fldChar w:fldCharType="end"/>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4D9C443A" w14:textId="77777777" w:rsidTr="007C0E69">
        <w:tc>
          <w:tcPr>
            <w:tcW w:w="7776" w:type="dxa"/>
          </w:tcPr>
          <w:p w14:paraId="441E92F4" w14:textId="77777777" w:rsidR="001F598E" w:rsidRDefault="001F598E"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tc>
        <w:tc>
          <w:tcPr>
            <w:tcW w:w="864" w:type="dxa"/>
            <w:vAlign w:val="center"/>
          </w:tcPr>
          <w:p w14:paraId="63F8748D" w14:textId="77777777" w:rsidR="001F598E" w:rsidRDefault="001F598E"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w:t>
            </w:r>
          </w:p>
        </w:tc>
      </w:tr>
    </w:tbl>
    <w:p w14:paraId="7EF23A56" w14:textId="77777777" w:rsidR="001F598E" w:rsidRDefault="001F598E"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2DB4EA35" w14:textId="77777777" w:rsidR="001F598E" w:rsidRDefault="001F598E"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3EFC824E" w14:textId="77777777" w:rsidTr="007C0E69">
        <w:tc>
          <w:tcPr>
            <w:tcW w:w="7776" w:type="dxa"/>
          </w:tcPr>
          <w:p w14:paraId="1089BB90" w14:textId="77777777" w:rsidR="001F598E" w:rsidRDefault="001F598E" w:rsidP="008F6F9E">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tc>
        <w:tc>
          <w:tcPr>
            <w:tcW w:w="864" w:type="dxa"/>
            <w:vAlign w:val="center"/>
          </w:tcPr>
          <w:p w14:paraId="0EED41A8" w14:textId="77777777" w:rsidR="001F598E" w:rsidRDefault="001F598E"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t>)</w:t>
            </w:r>
          </w:p>
        </w:tc>
      </w:tr>
    </w:tbl>
    <w:p w14:paraId="781FAD9E" w14:textId="77777777" w:rsidR="001F598E" w:rsidRDefault="001F598E" w:rsidP="009D0963">
      <w:r>
        <w:t>Therefore, by performing SVD on the FRF matrix at each frequency line, spatial patterns in response may be extracted (</w:t>
      </w:r>
      <w:r w:rsidRPr="006911D9">
        <w:rPr>
          <w:i/>
        </w:rPr>
        <w:t>U</w:t>
      </w:r>
      <w:r>
        <w:t>) and provide estimate of modal vectors (</w:t>
      </w:r>
      <w:r w:rsidRPr="006911D9">
        <w:rPr>
          <w:rFonts w:cstheme="minorHAnsi"/>
          <w:i/>
        </w:rPr>
        <w:t>ψ</w:t>
      </w:r>
      <w:r>
        <w:rPr>
          <w:rFonts w:cstheme="minorHAnsi"/>
        </w:rPr>
        <w:t>)</w:t>
      </w:r>
      <w:r>
        <w:t xml:space="preserve"> (shapes). The singular values (</w:t>
      </w:r>
      <w:r>
        <w:rPr>
          <w:rFonts w:cstheme="minorHAnsi"/>
        </w:rPr>
        <w:t>Σ)</w:t>
      </w:r>
      <w:r>
        <w:t>, are proportional to the modal scaling of each corresponding mode and are plotted on a log scale as a function of frequency. Each peak of the singular values represents a frequency of resonance in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72548AF2" w14:textId="77777777" w:rsidR="001F598E" w:rsidRDefault="001F598E" w:rsidP="005A4CCB">
      <w:r>
        <w:t xml:space="preserve">This process of identifying mode shapes with SVD is often referred to as the Complex Mode Indicator Function (CMIF). By including multiple columns of the FRF in the SVD (i.e. multiple records used as reference signals in the CPSD estimate), the CMIF can detect and decouple multiple modes within a frequency bandwidth. </w:t>
      </w:r>
    </w:p>
    <w:p w14:paraId="30634C31" w14:textId="77777777" w:rsidR="001F598E" w:rsidRDefault="001F598E" w:rsidP="005A4CCB">
      <w:r>
        <w:t>The CMIF was leveraged to extract the first 18 operational modes of vibration and their corresponding frequencies. They all occur within a frequency range of 2 to 10 Hz. The singular values from the CMIF are plotted below with the peaks manually identified. The top two ranks dominate the total response and therefore are the only ranks from which peaks were chosen.</w:t>
      </w:r>
    </w:p>
    <w:p w14:paraId="6C6ECB64" w14:textId="77777777" w:rsidR="001F598E" w:rsidRDefault="001F598E" w:rsidP="006911D9">
      <w:pPr>
        <w:keepNext/>
      </w:pPr>
      <w:r w:rsidRPr="008515DA">
        <w:rPr>
          <w:noProof/>
        </w:rPr>
        <w:drawing>
          <wp:inline distT="0" distB="0" distL="0" distR="0" wp14:anchorId="549CCC76" wp14:editId="1E5CA42F">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717DA221" w14:textId="77777777" w:rsidR="001F598E" w:rsidRDefault="001F598E" w:rsidP="006911D9">
      <w:pPr>
        <w:pStyle w:val="Caption"/>
      </w:pPr>
      <w:bookmarkStart w:id="133" w:name="_Toc5375470"/>
      <w:bookmarkStart w:id="134" w:name="_Toc18499628"/>
      <w:r>
        <w:t xml:space="preserve">Figure </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CMIF Singular Values with Peaks Identified</w:t>
      </w:r>
      <w:bookmarkEnd w:id="133"/>
      <w:bookmarkEnd w:id="134"/>
    </w:p>
    <w:p w14:paraId="7BC1ADEB" w14:textId="77777777" w:rsidR="001F598E" w:rsidRDefault="001F598E" w:rsidP="005A4CCB">
      <w:r>
        <w:t>Due to the symmetric nature of the structure and the deck separation between the interior-most girders, many of the modes are quite similar in shape. Therefore, a representative few are plotted below while the remaining may be found in the appendix. 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44938BD0" w14:textId="77777777" w:rsidTr="00F10551">
        <w:trPr>
          <w:jc w:val="center"/>
        </w:trPr>
        <w:tc>
          <w:tcPr>
            <w:tcW w:w="4325" w:type="dxa"/>
            <w:vAlign w:val="center"/>
          </w:tcPr>
          <w:p w14:paraId="5039F9CB" w14:textId="77777777" w:rsidR="001F598E" w:rsidRDefault="001F598E" w:rsidP="00F10551">
            <w:pPr>
              <w:keepNext/>
              <w:jc w:val="center"/>
            </w:pPr>
            <w:r w:rsidRPr="008515DA">
              <w:rPr>
                <w:noProof/>
              </w:rPr>
              <w:drawing>
                <wp:inline distT="0" distB="0" distL="0" distR="0" wp14:anchorId="63136654" wp14:editId="7A499AC0">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B30D076" w14:textId="77777777" w:rsidR="001F598E" w:rsidRDefault="001F598E" w:rsidP="00F10551">
            <w:pPr>
              <w:pStyle w:val="Caption"/>
            </w:pPr>
            <w:bookmarkStart w:id="135" w:name="_Toc5375471"/>
            <w:bookmarkStart w:id="136" w:name="_Toc1849962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Experimental Mode 1 – 2.00 Hz</w:t>
            </w:r>
            <w:bookmarkEnd w:id="135"/>
            <w:bookmarkEnd w:id="136"/>
          </w:p>
        </w:tc>
        <w:tc>
          <w:tcPr>
            <w:tcW w:w="4325" w:type="dxa"/>
            <w:vAlign w:val="center"/>
          </w:tcPr>
          <w:p w14:paraId="7ABA3866" w14:textId="77777777" w:rsidR="001F598E" w:rsidRDefault="001F598E" w:rsidP="00F10551">
            <w:pPr>
              <w:keepNext/>
              <w:jc w:val="center"/>
            </w:pPr>
            <w:r w:rsidRPr="008515DA">
              <w:rPr>
                <w:noProof/>
              </w:rPr>
              <w:drawing>
                <wp:inline distT="0" distB="0" distL="0" distR="0" wp14:anchorId="74C2A9B7" wp14:editId="6AF5B5F5">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51292B8" w14:textId="77777777" w:rsidR="001F598E" w:rsidRDefault="001F598E" w:rsidP="00F10551">
            <w:pPr>
              <w:pStyle w:val="Caption"/>
            </w:pPr>
            <w:bookmarkStart w:id="137" w:name="_Toc5375472"/>
            <w:bookmarkStart w:id="138" w:name="_Toc1849963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Experimental Mode 4 – 2.44 Hz</w:t>
            </w:r>
            <w:bookmarkEnd w:id="137"/>
            <w:bookmarkEnd w:id="138"/>
          </w:p>
        </w:tc>
      </w:tr>
    </w:tbl>
    <w:p w14:paraId="6B6784C6" w14:textId="77777777" w:rsidR="001F598E" w:rsidRDefault="001F598E" w:rsidP="00F10551">
      <w:bookmarkStart w:id="139"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520134FC" w14:textId="77777777" w:rsidTr="00F10551">
        <w:trPr>
          <w:jc w:val="center"/>
        </w:trPr>
        <w:tc>
          <w:tcPr>
            <w:tcW w:w="4428" w:type="dxa"/>
            <w:vAlign w:val="center"/>
          </w:tcPr>
          <w:p w14:paraId="7D5D9471" w14:textId="77777777" w:rsidR="001F598E" w:rsidRDefault="001F598E" w:rsidP="00F10551">
            <w:pPr>
              <w:keepNext/>
              <w:jc w:val="center"/>
            </w:pPr>
            <w:r w:rsidRPr="008515DA">
              <w:rPr>
                <w:noProof/>
              </w:rPr>
              <w:drawing>
                <wp:inline distT="0" distB="0" distL="0" distR="0" wp14:anchorId="6F52682B" wp14:editId="477336A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A149E47" w14:textId="77777777" w:rsidR="001F598E" w:rsidRDefault="001F598E" w:rsidP="00F10551">
            <w:pPr>
              <w:pStyle w:val="Caption"/>
            </w:pPr>
            <w:bookmarkStart w:id="140" w:name="_Toc5375473"/>
            <w:bookmarkStart w:id="141" w:name="_Toc1849963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7</w:t>
            </w:r>
            <w:r>
              <w:rPr>
                <w:noProof/>
              </w:rPr>
              <w:fldChar w:fldCharType="end"/>
            </w:r>
            <w:r>
              <w:t>: Experimental Mode 7 – 2.83 Hz</w:t>
            </w:r>
            <w:bookmarkEnd w:id="140"/>
            <w:bookmarkEnd w:id="141"/>
          </w:p>
        </w:tc>
        <w:tc>
          <w:tcPr>
            <w:tcW w:w="4428" w:type="dxa"/>
            <w:vAlign w:val="center"/>
          </w:tcPr>
          <w:p w14:paraId="5408BA92" w14:textId="77777777" w:rsidR="001F598E" w:rsidRDefault="001F598E" w:rsidP="00F10551">
            <w:pPr>
              <w:keepNext/>
              <w:jc w:val="center"/>
            </w:pPr>
            <w:r w:rsidRPr="008515DA">
              <w:rPr>
                <w:noProof/>
              </w:rPr>
              <w:drawing>
                <wp:inline distT="0" distB="0" distL="0" distR="0" wp14:anchorId="2A056AD5" wp14:editId="2CE03B02">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DEA5664" w14:textId="77777777" w:rsidR="001F598E" w:rsidRDefault="001F598E" w:rsidP="00F10551">
            <w:pPr>
              <w:pStyle w:val="Caption"/>
            </w:pPr>
            <w:bookmarkStart w:id="142" w:name="_Toc5375474"/>
            <w:bookmarkStart w:id="143" w:name="_Toc1849963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8</w:t>
            </w:r>
            <w:r>
              <w:rPr>
                <w:noProof/>
              </w:rPr>
              <w:fldChar w:fldCharType="end"/>
            </w:r>
            <w:r>
              <w:t>: Experimental Mode 12 – 3.56 Hz</w:t>
            </w:r>
            <w:bookmarkEnd w:id="142"/>
            <w:bookmarkEnd w:id="143"/>
          </w:p>
        </w:tc>
      </w:tr>
    </w:tbl>
    <w:p w14:paraId="135A8EBA" w14:textId="77777777" w:rsidR="001F598E" w:rsidRDefault="001F598E" w:rsidP="005A4CCB">
      <w:pPr>
        <w:pStyle w:val="Heading4"/>
      </w:pPr>
      <w:r>
        <w:t>Model Validation</w:t>
      </w:r>
    </w:p>
    <w:p w14:paraId="14222D9F" w14:textId="77777777" w:rsidR="001F598E" w:rsidRDefault="001F598E"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E3CDB24" w14:textId="77777777" w:rsidR="001F598E" w:rsidRDefault="001F598E" w:rsidP="005C4B28">
      <w:r>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p w14:paraId="7FAFDE9F" w14:textId="77777777" w:rsidR="001F598E" w:rsidRDefault="001F598E" w:rsidP="005C4B28"/>
    <w:p w14:paraId="18FC855B" w14:textId="77777777" w:rsidR="001F598E" w:rsidRDefault="001F598E" w:rsidP="005C4B28"/>
    <w:p w14:paraId="2A94B6D2" w14:textId="77777777" w:rsidR="001F598E" w:rsidRDefault="001F598E" w:rsidP="005C4B28"/>
    <w:p w14:paraId="26366A10" w14:textId="77777777" w:rsidR="001F598E" w:rsidRDefault="001F598E" w:rsidP="005C4B2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4D9EFBD3" w14:textId="77777777" w:rsidTr="005C4B28">
        <w:tc>
          <w:tcPr>
            <w:tcW w:w="4320" w:type="dxa"/>
            <w:vAlign w:val="center"/>
          </w:tcPr>
          <w:p w14:paraId="108F9E24" w14:textId="77777777" w:rsidR="001F598E" w:rsidRDefault="001F598E" w:rsidP="005A4CCB">
            <w:pPr>
              <w:pStyle w:val="squish"/>
              <w:jc w:val="center"/>
            </w:pPr>
            <w:r>
              <w:t>Experimental</w:t>
            </w:r>
          </w:p>
          <w:p w14:paraId="70B272A3" w14:textId="77777777" w:rsidR="001F598E" w:rsidRDefault="001F598E" w:rsidP="005A4CCB">
            <w:pPr>
              <w:pStyle w:val="squish"/>
              <w:jc w:val="center"/>
            </w:pPr>
            <w:r w:rsidRPr="000B0AB5">
              <w:rPr>
                <w:noProof/>
              </w:rPr>
              <w:drawing>
                <wp:inline distT="0" distB="0" distL="0" distR="0" wp14:anchorId="31447619" wp14:editId="2A7363AB">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08E4D3D3" w14:textId="77777777" w:rsidR="001F598E" w:rsidRDefault="001F598E" w:rsidP="00F10551">
            <w:pPr>
              <w:pStyle w:val="squish"/>
              <w:keepNext/>
              <w:jc w:val="center"/>
            </w:pPr>
            <w:r>
              <w:t>FEM (uncalibrated)</w:t>
            </w:r>
            <w:r>
              <w:rPr>
                <w:noProof/>
              </w:rPr>
              <w:t xml:space="preserve"> </w:t>
            </w:r>
            <w:r>
              <w:rPr>
                <w:noProof/>
              </w:rPr>
              <w:drawing>
                <wp:inline distT="0" distB="0" distL="0" distR="0" wp14:anchorId="27C34EA5" wp14:editId="0AACDA46">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2FB401" w14:textId="77777777" w:rsidR="001F598E" w:rsidRDefault="001F598E">
      <w:pPr>
        <w:pStyle w:val="Caption"/>
      </w:pPr>
      <w:bookmarkStart w:id="144" w:name="_Toc5375475"/>
      <w:bookmarkStart w:id="145" w:name="_Toc1849963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9</w:t>
      </w:r>
      <w:r>
        <w:rPr>
          <w:noProof/>
        </w:rPr>
        <w:fldChar w:fldCharType="end"/>
      </w:r>
      <w:r>
        <w:t>: Comparison of Experimental and A-priori FEM Mode 1 Shape</w:t>
      </w:r>
      <w:bookmarkEnd w:id="144"/>
      <w:bookmarkEnd w:id="145"/>
    </w:p>
    <w:p w14:paraId="2C1968D9" w14:textId="77777777" w:rsidR="001F598E" w:rsidRDefault="001F598E" w:rsidP="005A4CCB">
      <w:r>
        <w:t>The following model parameters were chosen to target the mass and stiffness of exterior bridge components.</w:t>
      </w:r>
    </w:p>
    <w:p w14:paraId="65D8288B" w14:textId="77777777" w:rsidR="001F598E" w:rsidRDefault="001F598E" w:rsidP="001F598E">
      <w:pPr>
        <w:pStyle w:val="ListParagraph"/>
        <w:numPr>
          <w:ilvl w:val="0"/>
          <w:numId w:val="2"/>
        </w:numPr>
      </w:pPr>
      <w:r>
        <w:t xml:space="preserve">Stiffness of interior barriers (modulus of elasticity)  </w:t>
      </w:r>
    </w:p>
    <w:p w14:paraId="309842ED" w14:textId="77777777" w:rsidR="001F598E" w:rsidRDefault="001F598E" w:rsidP="001F598E">
      <w:pPr>
        <w:pStyle w:val="ListParagraph"/>
        <w:numPr>
          <w:ilvl w:val="0"/>
          <w:numId w:val="2"/>
        </w:numPr>
      </w:pPr>
      <w:r>
        <w:t xml:space="preserve">Material density of interior barriers </w:t>
      </w:r>
    </w:p>
    <w:p w14:paraId="5C4C3D30" w14:textId="77777777" w:rsidR="001F598E" w:rsidRDefault="001F598E" w:rsidP="001F598E">
      <w:pPr>
        <w:pStyle w:val="ListParagraph"/>
        <w:numPr>
          <w:ilvl w:val="0"/>
          <w:numId w:val="2"/>
        </w:numPr>
      </w:pPr>
      <w:r>
        <w:t xml:space="preserve">Material density of exterior barriers </w:t>
      </w:r>
    </w:p>
    <w:p w14:paraId="73D43207" w14:textId="77777777" w:rsidR="001F598E" w:rsidRDefault="001F598E" w:rsidP="001F598E">
      <w:pPr>
        <w:pStyle w:val="ListParagraph"/>
        <w:numPr>
          <w:ilvl w:val="0"/>
          <w:numId w:val="2"/>
        </w:numPr>
      </w:pPr>
      <w:r>
        <w:t>Continuity of exterior barriers over continuous support</w:t>
      </w:r>
    </w:p>
    <w:p w14:paraId="2E901D59" w14:textId="77777777" w:rsidR="001F598E" w:rsidRDefault="001F598E" w:rsidP="00C04A72">
      <w:r>
        <w:t>Additionally, the lateral stiffness of stringer elastomeric bearings (spring-damper elements) was set arbitrarily high 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69C29AE6" w14:textId="77777777" w:rsidR="001F598E" w:rsidRDefault="001F598E" w:rsidP="00503876">
      <w:r>
        <w:t xml:space="preserve">The objective of the calibration process was to minimize the difference between the predicted natural frequencies and the experimentally determined natural frequencies. However, because the structure was effectively two adjacent and identical bridges, there were many closely spaced modes that exhibited nearly identical shapes but with varying participation of the two sides. As a result, a subset consisting of 6 experimental mode shapes was chosen to be included in the objective function. Those modes are illustrated in the following images. It was the goal of the calibration process to reduce the error of the FEM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0D241C8B" w14:textId="77777777" w:rsidTr="00316958">
        <w:tc>
          <w:tcPr>
            <w:tcW w:w="4428" w:type="dxa"/>
            <w:vAlign w:val="bottom"/>
          </w:tcPr>
          <w:p w14:paraId="69BD52E7" w14:textId="77777777" w:rsidR="001F598E" w:rsidRDefault="001F598E" w:rsidP="00316958">
            <w:pPr>
              <w:pStyle w:val="squish"/>
              <w:keepNext/>
              <w:jc w:val="center"/>
            </w:pPr>
            <w:r w:rsidRPr="00817FB9">
              <w:rPr>
                <w:noProof/>
              </w:rPr>
              <w:drawing>
                <wp:inline distT="0" distB="0" distL="0" distR="0" wp14:anchorId="243E6A1A" wp14:editId="0979238B">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F225098" w14:textId="77777777" w:rsidR="001F598E" w:rsidRDefault="001F598E" w:rsidP="00316958">
            <w:pPr>
              <w:pStyle w:val="Caption"/>
            </w:pPr>
            <w:bookmarkStart w:id="146" w:name="_Toc5375476"/>
            <w:bookmarkStart w:id="147" w:name="_Toc1849963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0</w:t>
            </w:r>
            <w:r>
              <w:rPr>
                <w:noProof/>
              </w:rPr>
              <w:fldChar w:fldCharType="end"/>
            </w:r>
            <w:r>
              <w:t>: Experimental Mode 1 – 2.00 Hz</w:t>
            </w:r>
            <w:bookmarkEnd w:id="146"/>
            <w:bookmarkEnd w:id="147"/>
          </w:p>
        </w:tc>
        <w:tc>
          <w:tcPr>
            <w:tcW w:w="4428" w:type="dxa"/>
            <w:vAlign w:val="bottom"/>
          </w:tcPr>
          <w:p w14:paraId="027AA78C" w14:textId="77777777" w:rsidR="001F598E" w:rsidRDefault="001F598E" w:rsidP="00316958">
            <w:pPr>
              <w:pStyle w:val="squish"/>
              <w:keepNext/>
              <w:jc w:val="center"/>
            </w:pPr>
            <w:r w:rsidRPr="00817FB9">
              <w:rPr>
                <w:noProof/>
              </w:rPr>
              <w:drawing>
                <wp:inline distT="0" distB="0" distL="0" distR="0" wp14:anchorId="0755328A" wp14:editId="6A807D98">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67A4E8C" w14:textId="77777777" w:rsidR="001F598E" w:rsidRDefault="001F598E" w:rsidP="00316958">
            <w:pPr>
              <w:pStyle w:val="Caption"/>
            </w:pPr>
            <w:bookmarkStart w:id="148" w:name="_Toc5375477"/>
            <w:bookmarkStart w:id="149" w:name="_Toc1849963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1</w:t>
            </w:r>
            <w:r>
              <w:rPr>
                <w:noProof/>
              </w:rPr>
              <w:fldChar w:fldCharType="end"/>
            </w:r>
            <w:r>
              <w:t>: Experimental Mode 4 – 2.44 Hz</w:t>
            </w:r>
            <w:bookmarkEnd w:id="148"/>
            <w:bookmarkEnd w:id="149"/>
          </w:p>
        </w:tc>
      </w:tr>
    </w:tbl>
    <w:p w14:paraId="3D67B625" w14:textId="77777777" w:rsidR="001F598E" w:rsidRDefault="001F598E"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1E5C02D0" w14:textId="77777777" w:rsidTr="00316958">
        <w:tc>
          <w:tcPr>
            <w:tcW w:w="4428" w:type="dxa"/>
            <w:vAlign w:val="bottom"/>
          </w:tcPr>
          <w:p w14:paraId="4EC38561" w14:textId="77777777" w:rsidR="001F598E" w:rsidRDefault="001F598E" w:rsidP="00316958">
            <w:pPr>
              <w:pStyle w:val="squish"/>
              <w:keepNext/>
              <w:jc w:val="center"/>
            </w:pPr>
            <w:r w:rsidRPr="00817FB9">
              <w:rPr>
                <w:noProof/>
              </w:rPr>
              <w:drawing>
                <wp:inline distT="0" distB="0" distL="0" distR="0" wp14:anchorId="5E5F2987" wp14:editId="03C8FCCF">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DE0AF35" w14:textId="77777777" w:rsidR="001F598E" w:rsidRDefault="001F598E" w:rsidP="00316958">
            <w:pPr>
              <w:pStyle w:val="Caption"/>
            </w:pPr>
            <w:bookmarkStart w:id="150" w:name="_Toc5375478"/>
            <w:bookmarkStart w:id="151" w:name="_Toc184996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2</w:t>
            </w:r>
            <w:r>
              <w:rPr>
                <w:noProof/>
              </w:rPr>
              <w:fldChar w:fldCharType="end"/>
            </w:r>
            <w:r>
              <w:t>: Experimental Mode 7 – 2.83 Hz</w:t>
            </w:r>
            <w:bookmarkEnd w:id="150"/>
            <w:bookmarkEnd w:id="151"/>
          </w:p>
        </w:tc>
        <w:tc>
          <w:tcPr>
            <w:tcW w:w="4428" w:type="dxa"/>
            <w:vAlign w:val="bottom"/>
          </w:tcPr>
          <w:p w14:paraId="6FAE5D57" w14:textId="77777777" w:rsidR="001F598E" w:rsidRDefault="001F598E" w:rsidP="00316958">
            <w:pPr>
              <w:pStyle w:val="squish"/>
              <w:keepNext/>
              <w:jc w:val="center"/>
            </w:pPr>
            <w:r w:rsidRPr="00817FB9">
              <w:rPr>
                <w:noProof/>
              </w:rPr>
              <w:drawing>
                <wp:inline distT="0" distB="0" distL="0" distR="0" wp14:anchorId="50973FBB" wp14:editId="5574BB0E">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F3FD1B0" w14:textId="77777777" w:rsidR="001F598E" w:rsidRDefault="001F598E" w:rsidP="00316958">
            <w:pPr>
              <w:pStyle w:val="Caption"/>
            </w:pPr>
            <w:bookmarkStart w:id="152" w:name="_Toc5375479"/>
            <w:bookmarkStart w:id="153" w:name="_Toc184996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3</w:t>
            </w:r>
            <w:r>
              <w:rPr>
                <w:noProof/>
              </w:rPr>
              <w:fldChar w:fldCharType="end"/>
            </w:r>
            <w:r>
              <w:t>: Experimental Mode 9 – 3.20 Hz</w:t>
            </w:r>
            <w:bookmarkEnd w:id="152"/>
            <w:bookmarkEnd w:id="153"/>
          </w:p>
        </w:tc>
      </w:tr>
    </w:tbl>
    <w:p w14:paraId="4AE4B00A" w14:textId="77777777" w:rsidR="001F598E" w:rsidRDefault="001F598E"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74CF37B0" w14:textId="77777777" w:rsidTr="00316958">
        <w:tc>
          <w:tcPr>
            <w:tcW w:w="4428" w:type="dxa"/>
            <w:vAlign w:val="bottom"/>
          </w:tcPr>
          <w:p w14:paraId="42425E9A" w14:textId="77777777" w:rsidR="001F598E" w:rsidRDefault="001F598E" w:rsidP="00316958">
            <w:pPr>
              <w:pStyle w:val="squish"/>
              <w:keepNext/>
              <w:jc w:val="center"/>
            </w:pPr>
            <w:r w:rsidRPr="00817FB9">
              <w:rPr>
                <w:noProof/>
              </w:rPr>
              <w:drawing>
                <wp:inline distT="0" distB="0" distL="0" distR="0" wp14:anchorId="7A38E4EB" wp14:editId="73B30D98">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734142A" w14:textId="77777777" w:rsidR="001F598E" w:rsidRPr="00316958" w:rsidRDefault="001F598E" w:rsidP="00316958">
            <w:pPr>
              <w:pStyle w:val="Caption"/>
              <w:rPr>
                <w:b w:val="0"/>
              </w:rPr>
            </w:pPr>
            <w:bookmarkStart w:id="154" w:name="_Toc5375480"/>
            <w:bookmarkStart w:id="155" w:name="_Toc184996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4</w:t>
            </w:r>
            <w:r>
              <w:rPr>
                <w:noProof/>
              </w:rPr>
              <w:fldChar w:fldCharType="end"/>
            </w:r>
            <w:r>
              <w:t>: Experimental Mode 12 – 3.56 Hz</w:t>
            </w:r>
            <w:bookmarkEnd w:id="154"/>
            <w:bookmarkEnd w:id="155"/>
          </w:p>
        </w:tc>
        <w:tc>
          <w:tcPr>
            <w:tcW w:w="4428" w:type="dxa"/>
            <w:vAlign w:val="bottom"/>
          </w:tcPr>
          <w:p w14:paraId="73F6370B" w14:textId="77777777" w:rsidR="001F598E" w:rsidRDefault="001F598E" w:rsidP="00316958">
            <w:pPr>
              <w:pStyle w:val="squish"/>
              <w:keepNext/>
              <w:jc w:val="center"/>
            </w:pPr>
            <w:r w:rsidRPr="00817FB9">
              <w:rPr>
                <w:noProof/>
              </w:rPr>
              <w:drawing>
                <wp:inline distT="0" distB="0" distL="0" distR="0" wp14:anchorId="371D74BC" wp14:editId="00141529">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7AA8C25" w14:textId="77777777" w:rsidR="001F598E" w:rsidRDefault="001F598E" w:rsidP="00316958">
            <w:pPr>
              <w:pStyle w:val="Caption"/>
            </w:pPr>
            <w:bookmarkStart w:id="156" w:name="_Toc5375481"/>
            <w:bookmarkStart w:id="157" w:name="_Toc184996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5</w:t>
            </w:r>
            <w:r>
              <w:rPr>
                <w:noProof/>
              </w:rPr>
              <w:fldChar w:fldCharType="end"/>
            </w:r>
            <w:r>
              <w:t>: Experimental Mode 13 – 3.56 Hz</w:t>
            </w:r>
            <w:bookmarkEnd w:id="156"/>
            <w:bookmarkEnd w:id="157"/>
          </w:p>
        </w:tc>
      </w:tr>
    </w:tbl>
    <w:p w14:paraId="4C984962" w14:textId="77777777" w:rsidR="001F598E" w:rsidRDefault="001F598E" w:rsidP="005A4CCB">
      <w:r>
        <w:t xml:space="preserve">The first part of the calibration process consisted of reexamining the structure in the effort to identify any details that were missed or modeled improperly. Additional scrutiny of bridge photos revealed that the interior barriers appeared to be sawcut at regular intervals. This was implemented in the model by negating the stiffness of the interior barriers by setting the modulus of elasticity to a near zero value. Sawcuts were also observed in the exterior barriers over the continuous support. This was implemented by releasing the corresponding elements’ moment and shear in all directions in that location. </w:t>
      </w:r>
    </w:p>
    <w:p w14:paraId="0944048E" w14:textId="77777777" w:rsidR="001F598E" w:rsidRDefault="001F598E" w:rsidP="001561B3">
      <w:r>
        <w:t>The density of the barriers was next addressed since this parameter targeted the exterior of the structure and the uncertainty associated with the mass in those regions.</w:t>
      </w:r>
      <w:r w:rsidRPr="001561B3">
        <w:t xml:space="preserve"> </w:t>
      </w:r>
      <w:r>
        <w:t xml:space="preserve">Sources for additional mass included reinforcing bars in the barriers and thicker deck at the overhang. The density was increased by 20%. </w:t>
      </w:r>
    </w:p>
    <w:p w14:paraId="116F67CC" w14:textId="77777777" w:rsidR="001F598E" w:rsidRDefault="001F598E" w:rsidP="005E6958">
      <w:r>
        <w:t>The lateral stiffness of the bearing elements was adjusted in an effort to reduce the frequency of higher mode predictions. The lateral stiffness was reduced until the higher modes exhibited better agreement. The final value of the bearing element lateral stiffness is provided in the table below, along with the final values for all of the adjusted parameters as well as a few other uncertain parameters.</w:t>
      </w:r>
    </w:p>
    <w:p w14:paraId="79EDB707" w14:textId="77777777" w:rsidR="001F598E" w:rsidRDefault="001F598E" w:rsidP="00564E51">
      <w:pPr>
        <w:pStyle w:val="Caption"/>
        <w:keepNext/>
      </w:pPr>
      <w:bookmarkStart w:id="158" w:name="_Toc1849953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odel Parameter Values</w:t>
      </w:r>
      <w:bookmarkEnd w:id="158"/>
    </w:p>
    <w:tbl>
      <w:tblPr>
        <w:tblStyle w:val="TableGrid"/>
        <w:tblW w:w="0" w:type="auto"/>
        <w:jc w:val="center"/>
        <w:tblLook w:val="04A0" w:firstRow="1" w:lastRow="0" w:firstColumn="1" w:lastColumn="0" w:noHBand="0" w:noVBand="1"/>
      </w:tblPr>
      <w:tblGrid>
        <w:gridCol w:w="3767"/>
        <w:gridCol w:w="1199"/>
        <w:gridCol w:w="1137"/>
        <w:gridCol w:w="814"/>
      </w:tblGrid>
      <w:tr w:rsidR="001F598E" w14:paraId="3A6511D4" w14:textId="77777777" w:rsidTr="00E3098F">
        <w:trPr>
          <w:jc w:val="center"/>
        </w:trPr>
        <w:tc>
          <w:tcPr>
            <w:tcW w:w="3767" w:type="dxa"/>
          </w:tcPr>
          <w:p w14:paraId="2F93710B" w14:textId="77777777" w:rsidR="001F598E" w:rsidRDefault="001F598E" w:rsidP="005A4CCB"/>
        </w:tc>
        <w:tc>
          <w:tcPr>
            <w:tcW w:w="1199" w:type="dxa"/>
            <w:vAlign w:val="center"/>
          </w:tcPr>
          <w:p w14:paraId="4664833F" w14:textId="77777777" w:rsidR="001F598E" w:rsidRPr="00770168" w:rsidRDefault="001F598E" w:rsidP="005A4CCB">
            <w:pPr>
              <w:pStyle w:val="squish"/>
              <w:jc w:val="center"/>
            </w:pPr>
            <w:r w:rsidRPr="00770168">
              <w:t>Initial Values</w:t>
            </w:r>
          </w:p>
        </w:tc>
        <w:tc>
          <w:tcPr>
            <w:tcW w:w="1137" w:type="dxa"/>
            <w:vAlign w:val="center"/>
          </w:tcPr>
          <w:p w14:paraId="190BCFF8" w14:textId="77777777" w:rsidR="001F598E" w:rsidRPr="00770168" w:rsidRDefault="001F598E" w:rsidP="005A4CCB">
            <w:pPr>
              <w:pStyle w:val="squish"/>
              <w:jc w:val="center"/>
            </w:pPr>
            <w:r w:rsidRPr="00770168">
              <w:t>Calibrated Values</w:t>
            </w:r>
          </w:p>
        </w:tc>
        <w:tc>
          <w:tcPr>
            <w:tcW w:w="814" w:type="dxa"/>
            <w:vAlign w:val="center"/>
          </w:tcPr>
          <w:p w14:paraId="75362CE4" w14:textId="77777777" w:rsidR="001F598E" w:rsidRPr="00770168" w:rsidRDefault="001F598E" w:rsidP="005A4CCB">
            <w:pPr>
              <w:pStyle w:val="squish"/>
              <w:jc w:val="center"/>
            </w:pPr>
            <w:r w:rsidRPr="00770168">
              <w:t>units</w:t>
            </w:r>
          </w:p>
        </w:tc>
      </w:tr>
      <w:tr w:rsidR="001F598E" w14:paraId="3C0F00E4" w14:textId="77777777" w:rsidTr="00E3098F">
        <w:trPr>
          <w:jc w:val="center"/>
        </w:trPr>
        <w:tc>
          <w:tcPr>
            <w:tcW w:w="3767" w:type="dxa"/>
            <w:vAlign w:val="bottom"/>
          </w:tcPr>
          <w:p w14:paraId="5269B42D" w14:textId="77777777" w:rsidR="001F598E" w:rsidRDefault="001F598E" w:rsidP="005A4CCB">
            <w:pPr>
              <w:pStyle w:val="squish"/>
            </w:pPr>
            <w:r>
              <w:t>E of Interior Barriers</w:t>
            </w:r>
          </w:p>
        </w:tc>
        <w:tc>
          <w:tcPr>
            <w:tcW w:w="1199" w:type="dxa"/>
            <w:vAlign w:val="center"/>
          </w:tcPr>
          <w:p w14:paraId="3C320B19" w14:textId="77777777" w:rsidR="001F598E" w:rsidRDefault="001F598E" w:rsidP="005A4CCB">
            <w:pPr>
              <w:pStyle w:val="squish"/>
              <w:jc w:val="center"/>
            </w:pPr>
            <w:r>
              <w:t>3982736</w:t>
            </w:r>
          </w:p>
        </w:tc>
        <w:tc>
          <w:tcPr>
            <w:tcW w:w="1137" w:type="dxa"/>
            <w:vAlign w:val="center"/>
          </w:tcPr>
          <w:p w14:paraId="66E0955F" w14:textId="77777777" w:rsidR="001F598E" w:rsidRDefault="001F598E" w:rsidP="005A4CCB">
            <w:pPr>
              <w:pStyle w:val="squish"/>
              <w:jc w:val="center"/>
            </w:pPr>
            <w:r>
              <w:t>5.0</w:t>
            </w:r>
          </w:p>
        </w:tc>
        <w:tc>
          <w:tcPr>
            <w:tcW w:w="814" w:type="dxa"/>
            <w:vAlign w:val="center"/>
          </w:tcPr>
          <w:p w14:paraId="50CF4ECD" w14:textId="77777777" w:rsidR="001F598E" w:rsidRDefault="001F598E" w:rsidP="005A4CCB">
            <w:pPr>
              <w:pStyle w:val="squish"/>
              <w:jc w:val="center"/>
            </w:pPr>
            <w:r>
              <w:t>lb/in</w:t>
            </w:r>
            <w:r w:rsidRPr="0037603E">
              <w:rPr>
                <w:vertAlign w:val="superscript"/>
              </w:rPr>
              <w:t>2</w:t>
            </w:r>
          </w:p>
        </w:tc>
      </w:tr>
      <w:tr w:rsidR="001F598E" w14:paraId="63298061" w14:textId="77777777" w:rsidTr="00E3098F">
        <w:trPr>
          <w:jc w:val="center"/>
        </w:trPr>
        <w:tc>
          <w:tcPr>
            <w:tcW w:w="3767" w:type="dxa"/>
            <w:vAlign w:val="bottom"/>
          </w:tcPr>
          <w:p w14:paraId="26A1EC51" w14:textId="77777777" w:rsidR="001F598E" w:rsidRDefault="001F598E" w:rsidP="005A4CCB">
            <w:pPr>
              <w:pStyle w:val="squish"/>
            </w:pPr>
            <w:r>
              <w:t>Density of Interior Barriers</w:t>
            </w:r>
          </w:p>
        </w:tc>
        <w:tc>
          <w:tcPr>
            <w:tcW w:w="1199" w:type="dxa"/>
            <w:vAlign w:val="center"/>
          </w:tcPr>
          <w:p w14:paraId="2CF3AFD3" w14:textId="77777777" w:rsidR="001F598E" w:rsidRDefault="001F598E" w:rsidP="005A4CCB">
            <w:pPr>
              <w:pStyle w:val="squish"/>
              <w:jc w:val="center"/>
            </w:pPr>
            <w:r>
              <w:t>0.086705</w:t>
            </w:r>
          </w:p>
        </w:tc>
        <w:tc>
          <w:tcPr>
            <w:tcW w:w="1137" w:type="dxa"/>
            <w:vAlign w:val="center"/>
          </w:tcPr>
          <w:p w14:paraId="1BAD07AC" w14:textId="77777777" w:rsidR="001F598E" w:rsidRDefault="001F598E" w:rsidP="005A4CCB">
            <w:pPr>
              <w:pStyle w:val="squish"/>
              <w:jc w:val="center"/>
            </w:pPr>
            <w:r>
              <w:t>0.104047</w:t>
            </w:r>
          </w:p>
        </w:tc>
        <w:tc>
          <w:tcPr>
            <w:tcW w:w="814" w:type="dxa"/>
            <w:vAlign w:val="center"/>
          </w:tcPr>
          <w:p w14:paraId="580C190A" w14:textId="77777777" w:rsidR="001F598E" w:rsidRDefault="001F598E" w:rsidP="005A4CCB">
            <w:pPr>
              <w:pStyle w:val="squish"/>
              <w:jc w:val="center"/>
            </w:pPr>
            <w:r>
              <w:t>lb/in</w:t>
            </w:r>
            <w:r w:rsidRPr="0037603E">
              <w:rPr>
                <w:vertAlign w:val="superscript"/>
              </w:rPr>
              <w:t>3</w:t>
            </w:r>
          </w:p>
        </w:tc>
      </w:tr>
      <w:tr w:rsidR="001F598E" w14:paraId="7E8E8DCF" w14:textId="77777777" w:rsidTr="00E3098F">
        <w:trPr>
          <w:jc w:val="center"/>
        </w:trPr>
        <w:tc>
          <w:tcPr>
            <w:tcW w:w="3767" w:type="dxa"/>
            <w:vAlign w:val="bottom"/>
          </w:tcPr>
          <w:p w14:paraId="4A2EEAB8" w14:textId="77777777" w:rsidR="001F598E" w:rsidRDefault="001F598E" w:rsidP="005A4CCB">
            <w:pPr>
              <w:pStyle w:val="squish"/>
            </w:pPr>
            <w:r>
              <w:t>E of exterior barriers</w:t>
            </w:r>
          </w:p>
        </w:tc>
        <w:tc>
          <w:tcPr>
            <w:tcW w:w="1199" w:type="dxa"/>
            <w:vAlign w:val="center"/>
          </w:tcPr>
          <w:p w14:paraId="04EF7AC0" w14:textId="77777777" w:rsidR="001F598E" w:rsidRDefault="001F598E" w:rsidP="005A4CCB">
            <w:pPr>
              <w:pStyle w:val="squish"/>
              <w:jc w:val="center"/>
            </w:pPr>
            <w:r>
              <w:t>3982736</w:t>
            </w:r>
          </w:p>
        </w:tc>
        <w:tc>
          <w:tcPr>
            <w:tcW w:w="1137" w:type="dxa"/>
            <w:vAlign w:val="center"/>
          </w:tcPr>
          <w:p w14:paraId="7244CC6C" w14:textId="77777777" w:rsidR="001F598E" w:rsidRDefault="001F598E" w:rsidP="005A4CCB">
            <w:pPr>
              <w:pStyle w:val="squish"/>
              <w:jc w:val="center"/>
            </w:pPr>
            <w:r>
              <w:t>3982736</w:t>
            </w:r>
          </w:p>
        </w:tc>
        <w:tc>
          <w:tcPr>
            <w:tcW w:w="814" w:type="dxa"/>
            <w:vAlign w:val="center"/>
          </w:tcPr>
          <w:p w14:paraId="54633FAC" w14:textId="77777777" w:rsidR="001F598E" w:rsidRDefault="001F598E" w:rsidP="005A4CCB">
            <w:pPr>
              <w:pStyle w:val="squish"/>
              <w:jc w:val="center"/>
            </w:pPr>
            <w:r>
              <w:t>lb/in</w:t>
            </w:r>
            <w:r w:rsidRPr="0037603E">
              <w:rPr>
                <w:vertAlign w:val="superscript"/>
              </w:rPr>
              <w:t>2</w:t>
            </w:r>
          </w:p>
        </w:tc>
      </w:tr>
      <w:tr w:rsidR="001F598E" w14:paraId="23ABB427" w14:textId="77777777" w:rsidTr="00E3098F">
        <w:trPr>
          <w:jc w:val="center"/>
        </w:trPr>
        <w:tc>
          <w:tcPr>
            <w:tcW w:w="3767" w:type="dxa"/>
            <w:vAlign w:val="bottom"/>
          </w:tcPr>
          <w:p w14:paraId="3DE346B8" w14:textId="77777777" w:rsidR="001F598E" w:rsidRDefault="001F598E" w:rsidP="005A4CCB">
            <w:pPr>
              <w:pStyle w:val="squish"/>
            </w:pPr>
            <w:r>
              <w:t>Density of Exterior Barriers</w:t>
            </w:r>
          </w:p>
        </w:tc>
        <w:tc>
          <w:tcPr>
            <w:tcW w:w="1199" w:type="dxa"/>
            <w:vAlign w:val="center"/>
          </w:tcPr>
          <w:p w14:paraId="531CD8E2" w14:textId="77777777" w:rsidR="001F598E" w:rsidRDefault="001F598E" w:rsidP="005A4CCB">
            <w:pPr>
              <w:pStyle w:val="squish"/>
              <w:jc w:val="center"/>
            </w:pPr>
            <w:r>
              <w:t>0.086705</w:t>
            </w:r>
          </w:p>
        </w:tc>
        <w:tc>
          <w:tcPr>
            <w:tcW w:w="1137" w:type="dxa"/>
            <w:vAlign w:val="center"/>
          </w:tcPr>
          <w:p w14:paraId="14B9405A" w14:textId="77777777" w:rsidR="001F598E" w:rsidRDefault="001F598E" w:rsidP="005A4CCB">
            <w:pPr>
              <w:pStyle w:val="squish"/>
              <w:jc w:val="center"/>
            </w:pPr>
            <w:r>
              <w:t>0.104047</w:t>
            </w:r>
          </w:p>
        </w:tc>
        <w:tc>
          <w:tcPr>
            <w:tcW w:w="814" w:type="dxa"/>
            <w:vAlign w:val="center"/>
          </w:tcPr>
          <w:p w14:paraId="21E685E7" w14:textId="77777777" w:rsidR="001F598E" w:rsidRDefault="001F598E" w:rsidP="005A4CCB">
            <w:pPr>
              <w:pStyle w:val="squish"/>
              <w:jc w:val="center"/>
            </w:pPr>
            <w:r>
              <w:t>lb/in</w:t>
            </w:r>
            <w:r w:rsidRPr="0037603E">
              <w:rPr>
                <w:vertAlign w:val="superscript"/>
              </w:rPr>
              <w:t>3</w:t>
            </w:r>
          </w:p>
        </w:tc>
      </w:tr>
      <w:tr w:rsidR="001F598E" w14:paraId="7AD56955" w14:textId="77777777" w:rsidTr="00E3098F">
        <w:trPr>
          <w:jc w:val="center"/>
        </w:trPr>
        <w:tc>
          <w:tcPr>
            <w:tcW w:w="3767" w:type="dxa"/>
            <w:vAlign w:val="bottom"/>
          </w:tcPr>
          <w:p w14:paraId="0D2B0FB7" w14:textId="77777777" w:rsidR="001F598E" w:rsidRDefault="001F598E" w:rsidP="005A4CCB">
            <w:pPr>
              <w:pStyle w:val="squish"/>
            </w:pPr>
            <w:r>
              <w:t>Elastomeric bearing lateral stiffness</w:t>
            </w:r>
          </w:p>
        </w:tc>
        <w:tc>
          <w:tcPr>
            <w:tcW w:w="1199" w:type="dxa"/>
            <w:vAlign w:val="center"/>
          </w:tcPr>
          <w:p w14:paraId="4806A743" w14:textId="77777777" w:rsidR="001F598E" w:rsidRDefault="001F598E" w:rsidP="005A4CCB">
            <w:pPr>
              <w:pStyle w:val="squish"/>
              <w:jc w:val="center"/>
            </w:pPr>
            <w:r>
              <w:t>1E+09</w:t>
            </w:r>
          </w:p>
        </w:tc>
        <w:tc>
          <w:tcPr>
            <w:tcW w:w="1137" w:type="dxa"/>
            <w:vAlign w:val="center"/>
          </w:tcPr>
          <w:p w14:paraId="424B8FA1" w14:textId="77777777" w:rsidR="001F598E" w:rsidRPr="005E6958" w:rsidRDefault="001F598E"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67D1E89B" w14:textId="77777777" w:rsidR="001F598E" w:rsidRDefault="001F598E" w:rsidP="005A4CCB">
            <w:pPr>
              <w:pStyle w:val="squish"/>
              <w:jc w:val="center"/>
            </w:pPr>
            <w:r>
              <w:t>lb/in</w:t>
            </w:r>
          </w:p>
        </w:tc>
      </w:tr>
      <w:tr w:rsidR="001F598E" w14:paraId="5948CC32" w14:textId="77777777" w:rsidTr="00E3098F">
        <w:trPr>
          <w:jc w:val="center"/>
        </w:trPr>
        <w:tc>
          <w:tcPr>
            <w:tcW w:w="3767" w:type="dxa"/>
            <w:vAlign w:val="bottom"/>
          </w:tcPr>
          <w:p w14:paraId="6836D8B7" w14:textId="77777777" w:rsidR="001F598E" w:rsidRDefault="001F598E" w:rsidP="005A4CCB">
            <w:pPr>
              <w:pStyle w:val="squish"/>
            </w:pPr>
            <w:r>
              <w:t>E of deck concrete</w:t>
            </w:r>
          </w:p>
        </w:tc>
        <w:tc>
          <w:tcPr>
            <w:tcW w:w="1199" w:type="dxa"/>
            <w:vAlign w:val="center"/>
          </w:tcPr>
          <w:p w14:paraId="1B24C19E" w14:textId="77777777" w:rsidR="001F598E" w:rsidRDefault="001F598E" w:rsidP="005A4CCB">
            <w:pPr>
              <w:pStyle w:val="squish"/>
              <w:jc w:val="center"/>
            </w:pPr>
            <w:r>
              <w:t>4490369</w:t>
            </w:r>
          </w:p>
        </w:tc>
        <w:tc>
          <w:tcPr>
            <w:tcW w:w="1137" w:type="dxa"/>
            <w:vAlign w:val="center"/>
          </w:tcPr>
          <w:p w14:paraId="6C249BC5" w14:textId="77777777" w:rsidR="001F598E" w:rsidRDefault="001F598E" w:rsidP="005A4CCB">
            <w:pPr>
              <w:pStyle w:val="squish"/>
              <w:jc w:val="center"/>
            </w:pPr>
            <w:r>
              <w:t>4490369</w:t>
            </w:r>
          </w:p>
        </w:tc>
        <w:tc>
          <w:tcPr>
            <w:tcW w:w="814" w:type="dxa"/>
            <w:vAlign w:val="center"/>
          </w:tcPr>
          <w:p w14:paraId="5378B872" w14:textId="77777777" w:rsidR="001F598E" w:rsidRDefault="001F598E" w:rsidP="005A4CCB">
            <w:pPr>
              <w:pStyle w:val="squish"/>
              <w:jc w:val="center"/>
            </w:pPr>
            <w:r>
              <w:t>lb/in</w:t>
            </w:r>
            <w:r w:rsidRPr="0037603E">
              <w:rPr>
                <w:vertAlign w:val="superscript"/>
              </w:rPr>
              <w:t>2</w:t>
            </w:r>
          </w:p>
        </w:tc>
      </w:tr>
    </w:tbl>
    <w:p w14:paraId="58CE91C0" w14:textId="77777777" w:rsidR="001F598E" w:rsidRDefault="001F598E" w:rsidP="005A4CCB">
      <w:r>
        <w:t xml:space="preserve">The natural frequencies of the calibrated model are compared in the table below. </w:t>
      </w:r>
    </w:p>
    <w:p w14:paraId="07BA48B2" w14:textId="77777777" w:rsidR="001F598E" w:rsidRDefault="001F598E" w:rsidP="0004174E">
      <w:pPr>
        <w:pStyle w:val="Caption"/>
        <w:keepNext/>
      </w:pPr>
      <w:bookmarkStart w:id="159" w:name="_Toc5375374"/>
      <w:bookmarkStart w:id="160" w:name="_Toc1849953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Frequency of Mode Shapes from Experimental Data and FEA</w:t>
      </w:r>
      <w:bookmarkEnd w:id="159"/>
      <w:bookmarkEnd w:id="160"/>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1F598E" w14:paraId="352BEECB" w14:textId="77777777" w:rsidTr="00810DE1">
        <w:trPr>
          <w:jc w:val="center"/>
        </w:trPr>
        <w:tc>
          <w:tcPr>
            <w:tcW w:w="1128" w:type="dxa"/>
            <w:vAlign w:val="center"/>
          </w:tcPr>
          <w:p w14:paraId="10839541" w14:textId="77777777" w:rsidR="001F598E" w:rsidRDefault="001F598E" w:rsidP="00810DE1">
            <w:pPr>
              <w:pStyle w:val="squish"/>
              <w:jc w:val="center"/>
            </w:pPr>
          </w:p>
        </w:tc>
        <w:tc>
          <w:tcPr>
            <w:tcW w:w="716" w:type="dxa"/>
            <w:tcBorders>
              <w:right w:val="single" w:sz="12" w:space="0" w:color="auto"/>
            </w:tcBorders>
            <w:vAlign w:val="center"/>
          </w:tcPr>
          <w:p w14:paraId="2301A81F" w14:textId="77777777" w:rsidR="001F598E" w:rsidRDefault="001F598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119B6802" w14:textId="77777777" w:rsidR="001F598E" w:rsidRDefault="001F598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11F1D7CA" w14:textId="77777777" w:rsidR="001F598E" w:rsidRDefault="001F598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5F029AB" w14:textId="77777777" w:rsidR="001F598E" w:rsidRDefault="001F598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697B2AF5" w14:textId="77777777" w:rsidR="001F598E" w:rsidRDefault="001F598E" w:rsidP="00810DE1">
            <w:pPr>
              <w:pStyle w:val="squish"/>
              <w:jc w:val="center"/>
            </w:pPr>
            <w:r>
              <w:t>% diff</w:t>
            </w:r>
          </w:p>
        </w:tc>
      </w:tr>
      <w:tr w:rsidR="001F598E" w14:paraId="2BB1C42F" w14:textId="77777777" w:rsidTr="00810DE1">
        <w:trPr>
          <w:jc w:val="center"/>
        </w:trPr>
        <w:tc>
          <w:tcPr>
            <w:tcW w:w="1128" w:type="dxa"/>
            <w:vAlign w:val="center"/>
          </w:tcPr>
          <w:p w14:paraId="7174A9E6" w14:textId="77777777" w:rsidR="001F598E" w:rsidRPr="00B85A21" w:rsidRDefault="001F598E" w:rsidP="00B84C6A">
            <w:pPr>
              <w:pStyle w:val="squish"/>
              <w:jc w:val="center"/>
              <w:rPr>
                <w:b/>
              </w:rPr>
            </w:pPr>
            <w:r w:rsidRPr="00B85A21">
              <w:rPr>
                <w:b/>
              </w:rPr>
              <w:t>Mode 1</w:t>
            </w:r>
          </w:p>
        </w:tc>
        <w:tc>
          <w:tcPr>
            <w:tcW w:w="716" w:type="dxa"/>
            <w:tcBorders>
              <w:right w:val="single" w:sz="12" w:space="0" w:color="auto"/>
            </w:tcBorders>
            <w:vAlign w:val="center"/>
          </w:tcPr>
          <w:p w14:paraId="23A6D9B0" w14:textId="77777777" w:rsidR="001F598E" w:rsidRDefault="001F598E"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52F9F59A" w14:textId="77777777" w:rsidR="001F598E" w:rsidRDefault="001F598E"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5A4FE56B" w14:textId="77777777" w:rsidR="001F598E" w:rsidRPr="006B55D9" w:rsidRDefault="001F598E"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462116DB" w14:textId="77777777" w:rsidR="001F598E" w:rsidRDefault="001F598E"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7E76B95B" w14:textId="77777777" w:rsidR="001F598E" w:rsidRDefault="001F598E" w:rsidP="00B84C6A">
            <w:pPr>
              <w:pStyle w:val="squish"/>
              <w:jc w:val="center"/>
            </w:pPr>
            <w:r>
              <w:t>&lt;0.1%</w:t>
            </w:r>
          </w:p>
        </w:tc>
      </w:tr>
      <w:tr w:rsidR="001F598E" w14:paraId="146F50AB" w14:textId="77777777" w:rsidTr="00810DE1">
        <w:trPr>
          <w:jc w:val="center"/>
        </w:trPr>
        <w:tc>
          <w:tcPr>
            <w:tcW w:w="1128" w:type="dxa"/>
            <w:vAlign w:val="center"/>
          </w:tcPr>
          <w:p w14:paraId="5DBFF6BF" w14:textId="77777777" w:rsidR="001F598E" w:rsidRPr="00B85A21" w:rsidRDefault="001F598E" w:rsidP="00B84C6A">
            <w:pPr>
              <w:pStyle w:val="squish"/>
              <w:jc w:val="center"/>
            </w:pPr>
            <w:r w:rsidRPr="00B85A21">
              <w:t>Mode 2</w:t>
            </w:r>
          </w:p>
        </w:tc>
        <w:tc>
          <w:tcPr>
            <w:tcW w:w="716" w:type="dxa"/>
            <w:tcBorders>
              <w:right w:val="single" w:sz="12" w:space="0" w:color="auto"/>
            </w:tcBorders>
            <w:vAlign w:val="center"/>
          </w:tcPr>
          <w:p w14:paraId="2869D5A7" w14:textId="77777777" w:rsidR="001F598E" w:rsidRDefault="001F598E"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7F364074" w14:textId="77777777" w:rsidR="001F598E" w:rsidRDefault="001F598E"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5F53ABB5" w14:textId="77777777" w:rsidR="001F598E" w:rsidRPr="006B55D9" w:rsidRDefault="001F598E"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27EF2B7A" w14:textId="77777777" w:rsidR="001F598E" w:rsidRDefault="001F598E"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D63B04E" w14:textId="77777777" w:rsidR="001F598E" w:rsidRDefault="001F598E" w:rsidP="00B84C6A">
            <w:pPr>
              <w:pStyle w:val="squish"/>
              <w:jc w:val="center"/>
            </w:pPr>
            <w:r>
              <w:t>-</w:t>
            </w:r>
          </w:p>
        </w:tc>
      </w:tr>
      <w:tr w:rsidR="001F598E" w14:paraId="37A34897" w14:textId="77777777" w:rsidTr="00810DE1">
        <w:trPr>
          <w:jc w:val="center"/>
        </w:trPr>
        <w:tc>
          <w:tcPr>
            <w:tcW w:w="1128" w:type="dxa"/>
            <w:vAlign w:val="center"/>
          </w:tcPr>
          <w:p w14:paraId="0D7669AB" w14:textId="77777777" w:rsidR="001F598E" w:rsidRDefault="001F598E" w:rsidP="00B84C6A">
            <w:pPr>
              <w:pStyle w:val="squish"/>
              <w:jc w:val="center"/>
            </w:pPr>
            <w:r>
              <w:t>Mode 3</w:t>
            </w:r>
          </w:p>
        </w:tc>
        <w:tc>
          <w:tcPr>
            <w:tcW w:w="716" w:type="dxa"/>
            <w:tcBorders>
              <w:right w:val="single" w:sz="12" w:space="0" w:color="auto"/>
            </w:tcBorders>
            <w:vAlign w:val="center"/>
          </w:tcPr>
          <w:p w14:paraId="12C08BC8" w14:textId="77777777" w:rsidR="001F598E" w:rsidRDefault="001F598E"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7FBF3625" w14:textId="77777777" w:rsidR="001F598E" w:rsidRDefault="001F598E"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658D1603" w14:textId="77777777" w:rsidR="001F598E" w:rsidRPr="006B55D9" w:rsidRDefault="001F598E"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70925292" w14:textId="77777777" w:rsidR="001F598E" w:rsidRDefault="001F598E"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387690F1" w14:textId="77777777" w:rsidR="001F598E" w:rsidRDefault="001F598E" w:rsidP="00B84C6A">
            <w:pPr>
              <w:pStyle w:val="squish"/>
              <w:jc w:val="center"/>
            </w:pPr>
            <w:r>
              <w:t>-3.8%</w:t>
            </w:r>
          </w:p>
        </w:tc>
      </w:tr>
      <w:tr w:rsidR="001F598E" w14:paraId="3457B361" w14:textId="77777777" w:rsidTr="00810DE1">
        <w:trPr>
          <w:jc w:val="center"/>
        </w:trPr>
        <w:tc>
          <w:tcPr>
            <w:tcW w:w="1128" w:type="dxa"/>
            <w:vAlign w:val="center"/>
          </w:tcPr>
          <w:p w14:paraId="0E2496EF" w14:textId="77777777" w:rsidR="001F598E" w:rsidRPr="00122204" w:rsidRDefault="001F598E" w:rsidP="00B84C6A">
            <w:pPr>
              <w:pStyle w:val="squish"/>
              <w:jc w:val="center"/>
              <w:rPr>
                <w:b/>
              </w:rPr>
            </w:pPr>
            <w:r w:rsidRPr="00122204">
              <w:rPr>
                <w:b/>
              </w:rPr>
              <w:t>Mode 4</w:t>
            </w:r>
          </w:p>
        </w:tc>
        <w:tc>
          <w:tcPr>
            <w:tcW w:w="716" w:type="dxa"/>
            <w:tcBorders>
              <w:right w:val="single" w:sz="12" w:space="0" w:color="auto"/>
            </w:tcBorders>
            <w:vAlign w:val="center"/>
          </w:tcPr>
          <w:p w14:paraId="2CBF0CA4" w14:textId="77777777" w:rsidR="001F598E" w:rsidRDefault="001F598E"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3854C3CC" w14:textId="77777777" w:rsidR="001F598E" w:rsidRDefault="001F598E"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6E8493F" w14:textId="77777777" w:rsidR="001F598E" w:rsidRPr="006B55D9" w:rsidRDefault="001F598E"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384EAB16" w14:textId="77777777" w:rsidR="001F598E" w:rsidRDefault="001F598E"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3D06437C" w14:textId="77777777" w:rsidR="001F598E" w:rsidRDefault="001F598E" w:rsidP="00B84C6A">
            <w:pPr>
              <w:pStyle w:val="squish"/>
              <w:jc w:val="center"/>
            </w:pPr>
            <w:r>
              <w:t>-6.6%</w:t>
            </w:r>
          </w:p>
        </w:tc>
      </w:tr>
      <w:tr w:rsidR="001F598E" w14:paraId="1B949E06" w14:textId="77777777" w:rsidTr="00810DE1">
        <w:trPr>
          <w:jc w:val="center"/>
        </w:trPr>
        <w:tc>
          <w:tcPr>
            <w:tcW w:w="1128" w:type="dxa"/>
            <w:vAlign w:val="center"/>
          </w:tcPr>
          <w:p w14:paraId="23896715" w14:textId="77777777" w:rsidR="001F598E" w:rsidRDefault="001F598E" w:rsidP="00B84C6A">
            <w:pPr>
              <w:pStyle w:val="squish"/>
              <w:jc w:val="center"/>
            </w:pPr>
            <w:r>
              <w:t>Mode 5</w:t>
            </w:r>
          </w:p>
        </w:tc>
        <w:tc>
          <w:tcPr>
            <w:tcW w:w="716" w:type="dxa"/>
            <w:tcBorders>
              <w:right w:val="single" w:sz="12" w:space="0" w:color="auto"/>
            </w:tcBorders>
            <w:vAlign w:val="center"/>
          </w:tcPr>
          <w:p w14:paraId="6944581C" w14:textId="77777777" w:rsidR="001F598E" w:rsidRDefault="001F598E"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7DF50EF2" w14:textId="77777777" w:rsidR="001F598E" w:rsidRDefault="001F598E"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D4B65E1" w14:textId="77777777" w:rsidR="001F598E" w:rsidRPr="006B55D9" w:rsidRDefault="001F598E"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0904E45" w14:textId="77777777" w:rsidR="001F598E" w:rsidRDefault="001F598E"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0B176544" w14:textId="77777777" w:rsidR="001F598E" w:rsidRDefault="001F598E" w:rsidP="00B84C6A">
            <w:pPr>
              <w:pStyle w:val="squish"/>
              <w:jc w:val="center"/>
            </w:pPr>
            <w:r>
              <w:t>-</w:t>
            </w:r>
          </w:p>
        </w:tc>
      </w:tr>
      <w:tr w:rsidR="001F598E" w14:paraId="0563512F" w14:textId="77777777" w:rsidTr="00810DE1">
        <w:trPr>
          <w:jc w:val="center"/>
        </w:trPr>
        <w:tc>
          <w:tcPr>
            <w:tcW w:w="1128" w:type="dxa"/>
            <w:vAlign w:val="center"/>
          </w:tcPr>
          <w:p w14:paraId="2F7F0820" w14:textId="77777777" w:rsidR="001F598E" w:rsidRDefault="001F598E" w:rsidP="00B84C6A">
            <w:pPr>
              <w:pStyle w:val="squish"/>
              <w:jc w:val="center"/>
            </w:pPr>
            <w:r>
              <w:t>Mode 6</w:t>
            </w:r>
          </w:p>
        </w:tc>
        <w:tc>
          <w:tcPr>
            <w:tcW w:w="716" w:type="dxa"/>
            <w:tcBorders>
              <w:right w:val="single" w:sz="12" w:space="0" w:color="auto"/>
            </w:tcBorders>
            <w:vAlign w:val="center"/>
          </w:tcPr>
          <w:p w14:paraId="37677317" w14:textId="77777777" w:rsidR="001F598E" w:rsidRDefault="001F598E"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16B70D6E" w14:textId="77777777" w:rsidR="001F598E" w:rsidRDefault="001F598E"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078AE0CC" w14:textId="77777777" w:rsidR="001F598E" w:rsidRPr="006B55D9" w:rsidRDefault="001F598E"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75DEAF8C" w14:textId="77777777" w:rsidR="001F598E" w:rsidRDefault="001F598E"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7B018BF6" w14:textId="77777777" w:rsidR="001F598E" w:rsidRDefault="001F598E" w:rsidP="00B84C6A">
            <w:pPr>
              <w:pStyle w:val="squish"/>
              <w:jc w:val="center"/>
            </w:pPr>
            <w:r>
              <w:t>-8.3%</w:t>
            </w:r>
          </w:p>
        </w:tc>
      </w:tr>
      <w:tr w:rsidR="001F598E" w14:paraId="096DE73B" w14:textId="77777777" w:rsidTr="00810DE1">
        <w:trPr>
          <w:jc w:val="center"/>
        </w:trPr>
        <w:tc>
          <w:tcPr>
            <w:tcW w:w="1128" w:type="dxa"/>
            <w:vAlign w:val="center"/>
          </w:tcPr>
          <w:p w14:paraId="4E2E3271" w14:textId="77777777" w:rsidR="001F598E" w:rsidRPr="00122204" w:rsidRDefault="001F598E" w:rsidP="00B84C6A">
            <w:pPr>
              <w:pStyle w:val="squish"/>
              <w:jc w:val="center"/>
              <w:rPr>
                <w:b/>
              </w:rPr>
            </w:pPr>
            <w:r w:rsidRPr="00122204">
              <w:rPr>
                <w:b/>
              </w:rPr>
              <w:t>Mode 7</w:t>
            </w:r>
          </w:p>
        </w:tc>
        <w:tc>
          <w:tcPr>
            <w:tcW w:w="716" w:type="dxa"/>
            <w:tcBorders>
              <w:right w:val="single" w:sz="12" w:space="0" w:color="auto"/>
            </w:tcBorders>
            <w:vAlign w:val="center"/>
          </w:tcPr>
          <w:p w14:paraId="5D5205FF" w14:textId="77777777" w:rsidR="001F598E" w:rsidRDefault="001F598E"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2EBCE586" w14:textId="77777777" w:rsidR="001F598E" w:rsidRDefault="001F598E"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1FBE1003" w14:textId="77777777" w:rsidR="001F598E" w:rsidRPr="006B55D9" w:rsidRDefault="001F598E"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5978FDC2" w14:textId="77777777" w:rsidR="001F598E" w:rsidRDefault="001F598E"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11ABDDEF" w14:textId="77777777" w:rsidR="001F598E" w:rsidRDefault="001F598E" w:rsidP="00B84C6A">
            <w:pPr>
              <w:pStyle w:val="squish"/>
              <w:jc w:val="center"/>
            </w:pPr>
            <w:r>
              <w:t>8.1%</w:t>
            </w:r>
          </w:p>
        </w:tc>
      </w:tr>
      <w:tr w:rsidR="001F598E" w14:paraId="70FC7F1D" w14:textId="77777777" w:rsidTr="00810DE1">
        <w:trPr>
          <w:jc w:val="center"/>
        </w:trPr>
        <w:tc>
          <w:tcPr>
            <w:tcW w:w="1128" w:type="dxa"/>
            <w:vAlign w:val="center"/>
          </w:tcPr>
          <w:p w14:paraId="584C67E6" w14:textId="77777777" w:rsidR="001F598E" w:rsidRDefault="001F598E" w:rsidP="00B84C6A">
            <w:pPr>
              <w:pStyle w:val="squish"/>
              <w:jc w:val="center"/>
            </w:pPr>
            <w:r>
              <w:t>Mode 8</w:t>
            </w:r>
          </w:p>
        </w:tc>
        <w:tc>
          <w:tcPr>
            <w:tcW w:w="716" w:type="dxa"/>
            <w:tcBorders>
              <w:right w:val="single" w:sz="12" w:space="0" w:color="auto"/>
            </w:tcBorders>
            <w:vAlign w:val="center"/>
          </w:tcPr>
          <w:p w14:paraId="063AB581" w14:textId="77777777" w:rsidR="001F598E" w:rsidRDefault="001F598E"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1551CC44" w14:textId="77777777" w:rsidR="001F598E" w:rsidRDefault="001F598E"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E15FB3B" w14:textId="77777777" w:rsidR="001F598E" w:rsidRPr="006B55D9" w:rsidRDefault="001F598E"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2C53FEEB" w14:textId="77777777" w:rsidR="001F598E" w:rsidRDefault="001F598E"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2D675A35" w14:textId="77777777" w:rsidR="001F598E" w:rsidRDefault="001F598E" w:rsidP="00B84C6A">
            <w:pPr>
              <w:pStyle w:val="squish"/>
              <w:jc w:val="center"/>
            </w:pPr>
            <w:r>
              <w:t>-</w:t>
            </w:r>
          </w:p>
        </w:tc>
      </w:tr>
      <w:tr w:rsidR="001F598E" w14:paraId="204E5835" w14:textId="77777777" w:rsidTr="00810DE1">
        <w:trPr>
          <w:jc w:val="center"/>
        </w:trPr>
        <w:tc>
          <w:tcPr>
            <w:tcW w:w="1128" w:type="dxa"/>
            <w:vAlign w:val="center"/>
          </w:tcPr>
          <w:p w14:paraId="21A56FE7" w14:textId="77777777" w:rsidR="001F598E" w:rsidRPr="00122204" w:rsidRDefault="001F598E" w:rsidP="00B84C6A">
            <w:pPr>
              <w:pStyle w:val="squish"/>
              <w:jc w:val="center"/>
              <w:rPr>
                <w:b/>
              </w:rPr>
            </w:pPr>
            <w:r w:rsidRPr="00122204">
              <w:rPr>
                <w:b/>
              </w:rPr>
              <w:t>Mode 9</w:t>
            </w:r>
          </w:p>
        </w:tc>
        <w:tc>
          <w:tcPr>
            <w:tcW w:w="716" w:type="dxa"/>
            <w:tcBorders>
              <w:right w:val="single" w:sz="12" w:space="0" w:color="auto"/>
            </w:tcBorders>
            <w:vAlign w:val="center"/>
          </w:tcPr>
          <w:p w14:paraId="62C2A7D7" w14:textId="77777777" w:rsidR="001F598E" w:rsidRDefault="001F598E"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60ADC26A" w14:textId="77777777" w:rsidR="001F598E" w:rsidRDefault="001F598E"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05083826" w14:textId="77777777" w:rsidR="001F598E" w:rsidRPr="006B55D9" w:rsidRDefault="001F598E"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275EC2E7" w14:textId="77777777" w:rsidR="001F598E" w:rsidRDefault="001F598E"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7967DB20" w14:textId="77777777" w:rsidR="001F598E" w:rsidRDefault="001F598E" w:rsidP="00B84C6A">
            <w:pPr>
              <w:pStyle w:val="squish"/>
              <w:jc w:val="center"/>
            </w:pPr>
            <w:r>
              <w:t>-0.9%</w:t>
            </w:r>
          </w:p>
        </w:tc>
      </w:tr>
      <w:tr w:rsidR="001F598E" w14:paraId="5682173A" w14:textId="77777777" w:rsidTr="00810DE1">
        <w:trPr>
          <w:jc w:val="center"/>
        </w:trPr>
        <w:tc>
          <w:tcPr>
            <w:tcW w:w="1128" w:type="dxa"/>
            <w:vAlign w:val="center"/>
          </w:tcPr>
          <w:p w14:paraId="789AAD36" w14:textId="77777777" w:rsidR="001F598E" w:rsidRDefault="001F598E" w:rsidP="00B84C6A">
            <w:pPr>
              <w:pStyle w:val="squish"/>
              <w:jc w:val="center"/>
            </w:pPr>
            <w:r>
              <w:t>Mode 10</w:t>
            </w:r>
          </w:p>
        </w:tc>
        <w:tc>
          <w:tcPr>
            <w:tcW w:w="716" w:type="dxa"/>
            <w:tcBorders>
              <w:right w:val="single" w:sz="12" w:space="0" w:color="auto"/>
            </w:tcBorders>
            <w:vAlign w:val="center"/>
          </w:tcPr>
          <w:p w14:paraId="60F3E727" w14:textId="77777777" w:rsidR="001F598E" w:rsidRDefault="001F598E"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07F7AACC" w14:textId="77777777" w:rsidR="001F598E" w:rsidRDefault="001F598E"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43600F9A" w14:textId="77777777" w:rsidR="001F598E" w:rsidRPr="006B55D9" w:rsidRDefault="001F598E"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57436953" w14:textId="77777777" w:rsidR="001F598E" w:rsidRDefault="001F598E"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502C81F3" w14:textId="77777777" w:rsidR="001F598E" w:rsidRDefault="001F598E" w:rsidP="00B84C6A">
            <w:pPr>
              <w:pStyle w:val="squish"/>
              <w:jc w:val="center"/>
            </w:pPr>
            <w:r>
              <w:t>-</w:t>
            </w:r>
          </w:p>
        </w:tc>
      </w:tr>
      <w:tr w:rsidR="001F598E" w14:paraId="43BFFD04" w14:textId="77777777" w:rsidTr="00810DE1">
        <w:trPr>
          <w:jc w:val="center"/>
        </w:trPr>
        <w:tc>
          <w:tcPr>
            <w:tcW w:w="1128" w:type="dxa"/>
            <w:vAlign w:val="center"/>
          </w:tcPr>
          <w:p w14:paraId="57C1DEA4" w14:textId="77777777" w:rsidR="001F598E" w:rsidRDefault="001F598E" w:rsidP="00B84C6A">
            <w:pPr>
              <w:pStyle w:val="squish"/>
              <w:jc w:val="center"/>
            </w:pPr>
            <w:r>
              <w:t>Mode 11</w:t>
            </w:r>
          </w:p>
        </w:tc>
        <w:tc>
          <w:tcPr>
            <w:tcW w:w="716" w:type="dxa"/>
            <w:tcBorders>
              <w:right w:val="single" w:sz="12" w:space="0" w:color="auto"/>
            </w:tcBorders>
            <w:vAlign w:val="center"/>
          </w:tcPr>
          <w:p w14:paraId="438719DC" w14:textId="77777777" w:rsidR="001F598E" w:rsidRDefault="001F598E"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30F7F66C" w14:textId="77777777" w:rsidR="001F598E" w:rsidRDefault="001F598E"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3B55D7C" w14:textId="77777777" w:rsidR="001F598E" w:rsidRPr="006B55D9" w:rsidRDefault="001F598E"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FD02621" w14:textId="77777777" w:rsidR="001F598E" w:rsidRDefault="001F598E"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F538FC9" w14:textId="77777777" w:rsidR="001F598E" w:rsidRDefault="001F598E" w:rsidP="00B84C6A">
            <w:pPr>
              <w:pStyle w:val="squish"/>
              <w:jc w:val="center"/>
            </w:pPr>
            <w:r>
              <w:t>-</w:t>
            </w:r>
          </w:p>
        </w:tc>
      </w:tr>
      <w:tr w:rsidR="001F598E" w14:paraId="717D19FE" w14:textId="77777777" w:rsidTr="00810DE1">
        <w:trPr>
          <w:jc w:val="center"/>
        </w:trPr>
        <w:tc>
          <w:tcPr>
            <w:tcW w:w="1128" w:type="dxa"/>
            <w:vAlign w:val="center"/>
          </w:tcPr>
          <w:p w14:paraId="375A6AFB" w14:textId="77777777" w:rsidR="001F598E" w:rsidRPr="00652B2A" w:rsidRDefault="001F598E" w:rsidP="00B84C6A">
            <w:pPr>
              <w:pStyle w:val="squish"/>
              <w:jc w:val="center"/>
              <w:rPr>
                <w:b/>
              </w:rPr>
            </w:pPr>
            <w:r w:rsidRPr="00652B2A">
              <w:rPr>
                <w:b/>
              </w:rPr>
              <w:t>Mode 12</w:t>
            </w:r>
          </w:p>
        </w:tc>
        <w:tc>
          <w:tcPr>
            <w:tcW w:w="716" w:type="dxa"/>
            <w:tcBorders>
              <w:right w:val="single" w:sz="12" w:space="0" w:color="auto"/>
            </w:tcBorders>
            <w:vAlign w:val="center"/>
          </w:tcPr>
          <w:p w14:paraId="22C6E192" w14:textId="77777777" w:rsidR="001F598E" w:rsidRDefault="001F598E"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42C87555" w14:textId="77777777" w:rsidR="001F598E" w:rsidRDefault="001F598E"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1F4A08CF" w14:textId="77777777" w:rsidR="001F598E" w:rsidRPr="006B55D9" w:rsidRDefault="001F598E"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7640B940" w14:textId="77777777" w:rsidR="001F598E" w:rsidRDefault="001F598E"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2C0FB41A" w14:textId="77777777" w:rsidR="001F598E" w:rsidRDefault="001F598E" w:rsidP="00B84C6A">
            <w:pPr>
              <w:pStyle w:val="squish"/>
              <w:jc w:val="center"/>
            </w:pPr>
            <w:r>
              <w:t>3.4%</w:t>
            </w:r>
          </w:p>
        </w:tc>
      </w:tr>
      <w:tr w:rsidR="001F598E" w14:paraId="51CC5CBE" w14:textId="77777777" w:rsidTr="00810DE1">
        <w:trPr>
          <w:jc w:val="center"/>
        </w:trPr>
        <w:tc>
          <w:tcPr>
            <w:tcW w:w="1128" w:type="dxa"/>
            <w:vAlign w:val="center"/>
          </w:tcPr>
          <w:p w14:paraId="675B093A" w14:textId="77777777" w:rsidR="001F598E" w:rsidRPr="00652B2A" w:rsidRDefault="001F598E" w:rsidP="00B84C6A">
            <w:pPr>
              <w:pStyle w:val="squish"/>
              <w:jc w:val="center"/>
              <w:rPr>
                <w:b/>
              </w:rPr>
            </w:pPr>
            <w:r w:rsidRPr="00652B2A">
              <w:rPr>
                <w:b/>
              </w:rPr>
              <w:t>Mode 13</w:t>
            </w:r>
          </w:p>
        </w:tc>
        <w:tc>
          <w:tcPr>
            <w:tcW w:w="716" w:type="dxa"/>
            <w:tcBorders>
              <w:right w:val="single" w:sz="12" w:space="0" w:color="auto"/>
            </w:tcBorders>
            <w:vAlign w:val="center"/>
          </w:tcPr>
          <w:p w14:paraId="2A7DDBE6" w14:textId="77777777" w:rsidR="001F598E" w:rsidRDefault="001F598E"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969DAA0" w14:textId="77777777" w:rsidR="001F598E" w:rsidRDefault="001F598E"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2CF4FE53" w14:textId="77777777" w:rsidR="001F598E" w:rsidRDefault="001F598E"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4DCD7398" w14:textId="77777777" w:rsidR="001F598E" w:rsidRDefault="001F598E"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5DD865F5" w14:textId="77777777" w:rsidR="001F598E" w:rsidRDefault="001F598E" w:rsidP="00B84C6A">
            <w:pPr>
              <w:pStyle w:val="squish"/>
              <w:jc w:val="center"/>
            </w:pPr>
            <w:r>
              <w:t>3.4%</w:t>
            </w:r>
          </w:p>
        </w:tc>
      </w:tr>
    </w:tbl>
    <w:p w14:paraId="280EBEB7" w14:textId="77777777" w:rsidR="001F598E" w:rsidRDefault="001F598E" w:rsidP="005A4CCB">
      <w:r>
        <w:t>As can be seen the revisions yielded a model in close agreement with experimental data. The calibrated model can therefore be considered a reasonable digital representation of the structure. Experimental and FEM mode shapes for the six chosen modes are compared in the following figures.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0D966DCB" w14:textId="77777777" w:rsidTr="0024121A">
        <w:trPr>
          <w:jc w:val="center"/>
        </w:trPr>
        <w:tc>
          <w:tcPr>
            <w:tcW w:w="4428" w:type="dxa"/>
            <w:vAlign w:val="center"/>
          </w:tcPr>
          <w:p w14:paraId="58B73637" w14:textId="77777777" w:rsidR="001F598E" w:rsidRDefault="001F598E" w:rsidP="0024121A">
            <w:pPr>
              <w:pStyle w:val="squish"/>
              <w:keepNext/>
              <w:jc w:val="center"/>
            </w:pPr>
            <w:r w:rsidRPr="00817FB9">
              <w:rPr>
                <w:noProof/>
              </w:rPr>
              <w:drawing>
                <wp:inline distT="0" distB="0" distL="0" distR="0" wp14:anchorId="1D7C769A" wp14:editId="4ADEA7F8">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07A7BD9E" w14:textId="77777777" w:rsidR="001F598E" w:rsidRDefault="001F598E" w:rsidP="0024121A">
            <w:pPr>
              <w:pStyle w:val="Caption"/>
            </w:pPr>
            <w:bookmarkStart w:id="161" w:name="_Toc5375482"/>
            <w:bookmarkStart w:id="162" w:name="_Toc184996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6</w:t>
            </w:r>
            <w:r>
              <w:rPr>
                <w:noProof/>
              </w:rPr>
              <w:fldChar w:fldCharType="end"/>
            </w:r>
            <w:r>
              <w:t>: Experimental Mode 1 – 2.00 Hz</w:t>
            </w:r>
            <w:bookmarkEnd w:id="161"/>
            <w:bookmarkEnd w:id="162"/>
          </w:p>
        </w:tc>
        <w:tc>
          <w:tcPr>
            <w:tcW w:w="4428" w:type="dxa"/>
            <w:vAlign w:val="center"/>
          </w:tcPr>
          <w:p w14:paraId="4921FD83" w14:textId="77777777" w:rsidR="001F598E" w:rsidRDefault="001F598E" w:rsidP="0024121A">
            <w:pPr>
              <w:pStyle w:val="squish"/>
              <w:keepNext/>
              <w:jc w:val="center"/>
            </w:pPr>
            <w:r>
              <w:rPr>
                <w:noProof/>
              </w:rPr>
              <w:drawing>
                <wp:inline distT="0" distB="0" distL="0" distR="0" wp14:anchorId="5ADEBB25" wp14:editId="2DBE636B">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8075D63" w14:textId="77777777" w:rsidR="001F598E" w:rsidRDefault="001F598E" w:rsidP="0024121A">
            <w:pPr>
              <w:pStyle w:val="Caption"/>
            </w:pPr>
            <w:bookmarkStart w:id="163" w:name="_Toc5375483"/>
            <w:bookmarkStart w:id="164" w:name="_Toc184996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7</w:t>
            </w:r>
            <w:r>
              <w:rPr>
                <w:noProof/>
              </w:rPr>
              <w:fldChar w:fldCharType="end"/>
            </w:r>
            <w:r>
              <w:t>: Updated FEM Mode 1 – 2.00 Hz</w:t>
            </w:r>
            <w:bookmarkEnd w:id="163"/>
            <w:bookmarkEnd w:id="164"/>
          </w:p>
        </w:tc>
      </w:tr>
    </w:tbl>
    <w:p w14:paraId="5EFEBB84" w14:textId="77777777" w:rsidR="001F598E" w:rsidRDefault="001F598E"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6E11276B" w14:textId="77777777" w:rsidTr="0024121A">
        <w:trPr>
          <w:jc w:val="center"/>
        </w:trPr>
        <w:tc>
          <w:tcPr>
            <w:tcW w:w="4428" w:type="dxa"/>
            <w:vAlign w:val="center"/>
          </w:tcPr>
          <w:p w14:paraId="6D6CAEB0" w14:textId="77777777" w:rsidR="001F598E" w:rsidRDefault="001F598E" w:rsidP="0024121A">
            <w:pPr>
              <w:pStyle w:val="squish"/>
              <w:keepNext/>
              <w:jc w:val="center"/>
            </w:pPr>
            <w:r w:rsidRPr="00817FB9">
              <w:rPr>
                <w:noProof/>
              </w:rPr>
              <w:drawing>
                <wp:inline distT="0" distB="0" distL="0" distR="0" wp14:anchorId="7BF8C5B3" wp14:editId="11C56F52">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3"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7D7679D0" w14:textId="77777777" w:rsidR="001F598E" w:rsidRDefault="001F598E" w:rsidP="0024121A">
            <w:pPr>
              <w:pStyle w:val="Caption"/>
            </w:pPr>
            <w:bookmarkStart w:id="165" w:name="_Toc5375484"/>
            <w:bookmarkStart w:id="166" w:name="_Toc184996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8</w:t>
            </w:r>
            <w:r>
              <w:rPr>
                <w:noProof/>
              </w:rPr>
              <w:fldChar w:fldCharType="end"/>
            </w:r>
            <w:r>
              <w:t>: Experimental Mode 4 – 2.44 Hz</w:t>
            </w:r>
            <w:bookmarkEnd w:id="165"/>
            <w:bookmarkEnd w:id="166"/>
          </w:p>
        </w:tc>
        <w:tc>
          <w:tcPr>
            <w:tcW w:w="4428" w:type="dxa"/>
            <w:vAlign w:val="center"/>
          </w:tcPr>
          <w:p w14:paraId="452C25B6" w14:textId="77777777" w:rsidR="001F598E" w:rsidRDefault="001F598E" w:rsidP="0024121A">
            <w:pPr>
              <w:pStyle w:val="squish"/>
              <w:keepNext/>
              <w:jc w:val="center"/>
            </w:pPr>
            <w:r>
              <w:rPr>
                <w:noProof/>
              </w:rPr>
              <w:drawing>
                <wp:inline distT="0" distB="0" distL="0" distR="0" wp14:anchorId="5E4C6A0A" wp14:editId="348CE5E3">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49AF886A" w14:textId="77777777" w:rsidR="001F598E" w:rsidRDefault="001F598E" w:rsidP="0024121A">
            <w:pPr>
              <w:pStyle w:val="Caption"/>
            </w:pPr>
            <w:bookmarkStart w:id="167" w:name="_Toc5375485"/>
            <w:bookmarkStart w:id="168" w:name="_Toc184996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9</w:t>
            </w:r>
            <w:r>
              <w:rPr>
                <w:noProof/>
              </w:rPr>
              <w:fldChar w:fldCharType="end"/>
            </w:r>
            <w:r>
              <w:t>: Updated FEM Mode 3 – 2.28 Hz</w:t>
            </w:r>
            <w:bookmarkEnd w:id="167"/>
            <w:bookmarkEnd w:id="168"/>
          </w:p>
        </w:tc>
      </w:tr>
    </w:tbl>
    <w:p w14:paraId="232216B4" w14:textId="77777777" w:rsidR="001F598E" w:rsidRDefault="001F598E"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40C55692" w14:textId="77777777" w:rsidTr="0024121A">
        <w:trPr>
          <w:jc w:val="center"/>
        </w:trPr>
        <w:tc>
          <w:tcPr>
            <w:tcW w:w="4428" w:type="dxa"/>
            <w:vAlign w:val="bottom"/>
          </w:tcPr>
          <w:p w14:paraId="6DCDC158" w14:textId="77777777" w:rsidR="001F598E" w:rsidRDefault="001F598E" w:rsidP="0024121A">
            <w:pPr>
              <w:pStyle w:val="squish"/>
              <w:keepNext/>
              <w:jc w:val="center"/>
            </w:pPr>
            <w:r w:rsidRPr="00817FB9">
              <w:rPr>
                <w:noProof/>
              </w:rPr>
              <w:drawing>
                <wp:inline distT="0" distB="0" distL="0" distR="0" wp14:anchorId="1C5C10A8" wp14:editId="12F7B2AF">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4"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097F3187" w14:textId="77777777" w:rsidR="001F598E" w:rsidRDefault="001F598E" w:rsidP="0024121A">
            <w:pPr>
              <w:pStyle w:val="Caption"/>
            </w:pPr>
            <w:bookmarkStart w:id="169" w:name="_Toc5375486"/>
            <w:bookmarkStart w:id="170" w:name="_Toc184996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0</w:t>
            </w:r>
            <w:r>
              <w:rPr>
                <w:noProof/>
              </w:rPr>
              <w:fldChar w:fldCharType="end"/>
            </w:r>
            <w:r>
              <w:t>: Experimental Mode 7 – 2.83 Hz</w:t>
            </w:r>
            <w:bookmarkEnd w:id="169"/>
            <w:bookmarkEnd w:id="170"/>
          </w:p>
        </w:tc>
        <w:tc>
          <w:tcPr>
            <w:tcW w:w="4428" w:type="dxa"/>
            <w:vAlign w:val="bottom"/>
          </w:tcPr>
          <w:p w14:paraId="6F9BB286" w14:textId="77777777" w:rsidR="001F598E" w:rsidRDefault="001F598E" w:rsidP="0024121A">
            <w:pPr>
              <w:pStyle w:val="squish"/>
              <w:keepNext/>
              <w:jc w:val="center"/>
            </w:pPr>
            <w:r>
              <w:rPr>
                <w:noProof/>
              </w:rPr>
              <w:drawing>
                <wp:inline distT="0" distB="0" distL="0" distR="0" wp14:anchorId="438E9926" wp14:editId="50961BC6">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431CBE82" w14:textId="77777777" w:rsidR="001F598E" w:rsidRDefault="001F598E" w:rsidP="0024121A">
            <w:pPr>
              <w:pStyle w:val="Caption"/>
            </w:pPr>
            <w:bookmarkStart w:id="171" w:name="_Toc5375487"/>
            <w:bookmarkStart w:id="172" w:name="_Toc184996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1</w:t>
            </w:r>
            <w:r>
              <w:rPr>
                <w:noProof/>
              </w:rPr>
              <w:fldChar w:fldCharType="end"/>
            </w:r>
            <w:r>
              <w:t>: Updated FEM Mode 5 – 3.06 Hz</w:t>
            </w:r>
            <w:bookmarkEnd w:id="171"/>
            <w:bookmarkEnd w:id="172"/>
          </w:p>
        </w:tc>
      </w:tr>
    </w:tbl>
    <w:p w14:paraId="6D96F49B" w14:textId="77777777" w:rsidR="001F598E" w:rsidRDefault="001F598E"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5F5B03D7" w14:textId="77777777" w:rsidTr="0024121A">
        <w:trPr>
          <w:jc w:val="center"/>
        </w:trPr>
        <w:tc>
          <w:tcPr>
            <w:tcW w:w="4428" w:type="dxa"/>
            <w:vAlign w:val="bottom"/>
          </w:tcPr>
          <w:p w14:paraId="5332C8C8" w14:textId="77777777" w:rsidR="001F598E" w:rsidRDefault="001F598E" w:rsidP="0024121A">
            <w:pPr>
              <w:pStyle w:val="squish"/>
              <w:keepNext/>
              <w:jc w:val="center"/>
            </w:pPr>
            <w:r w:rsidRPr="00817FB9">
              <w:rPr>
                <w:noProof/>
              </w:rPr>
              <w:drawing>
                <wp:inline distT="0" distB="0" distL="0" distR="0" wp14:anchorId="29B45405" wp14:editId="06081C89">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7"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5E4D7ED7" w14:textId="77777777" w:rsidR="001F598E" w:rsidRDefault="001F598E" w:rsidP="0024121A">
            <w:pPr>
              <w:pStyle w:val="Caption"/>
            </w:pPr>
            <w:bookmarkStart w:id="173" w:name="_Toc5375488"/>
            <w:bookmarkStart w:id="174" w:name="_Toc184996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2</w:t>
            </w:r>
            <w:r>
              <w:rPr>
                <w:noProof/>
              </w:rPr>
              <w:fldChar w:fldCharType="end"/>
            </w:r>
            <w:r>
              <w:t>: Experimental Mode 9 – 3.20 Hz</w:t>
            </w:r>
            <w:bookmarkEnd w:id="173"/>
            <w:bookmarkEnd w:id="174"/>
          </w:p>
        </w:tc>
        <w:tc>
          <w:tcPr>
            <w:tcW w:w="4428" w:type="dxa"/>
            <w:vAlign w:val="bottom"/>
          </w:tcPr>
          <w:p w14:paraId="5E07E44E" w14:textId="77777777" w:rsidR="001F598E" w:rsidRDefault="001F598E" w:rsidP="0024121A">
            <w:pPr>
              <w:pStyle w:val="squish"/>
              <w:keepNext/>
              <w:jc w:val="center"/>
            </w:pPr>
            <w:r>
              <w:rPr>
                <w:noProof/>
              </w:rPr>
              <w:drawing>
                <wp:inline distT="0" distB="0" distL="0" distR="0" wp14:anchorId="003B69A6" wp14:editId="0250A96D">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FCE7B3F" w14:textId="77777777" w:rsidR="001F598E" w:rsidRDefault="001F598E" w:rsidP="0024121A">
            <w:pPr>
              <w:pStyle w:val="Caption"/>
            </w:pPr>
            <w:bookmarkStart w:id="175" w:name="_Toc5375489"/>
            <w:bookmarkStart w:id="176" w:name="_Toc184996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3</w:t>
            </w:r>
            <w:r>
              <w:rPr>
                <w:noProof/>
              </w:rPr>
              <w:fldChar w:fldCharType="end"/>
            </w:r>
            <w:r>
              <w:t>: Updated FEM Mode 6 – 3.17 Hz</w:t>
            </w:r>
            <w:bookmarkEnd w:id="175"/>
            <w:bookmarkEnd w:id="176"/>
          </w:p>
        </w:tc>
      </w:tr>
    </w:tbl>
    <w:p w14:paraId="41AF34EF" w14:textId="77777777" w:rsidR="001F598E" w:rsidRDefault="001F598E"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4345AFD6" w14:textId="77777777" w:rsidTr="0024121A">
        <w:trPr>
          <w:jc w:val="center"/>
        </w:trPr>
        <w:tc>
          <w:tcPr>
            <w:tcW w:w="4428" w:type="dxa"/>
            <w:vAlign w:val="bottom"/>
          </w:tcPr>
          <w:p w14:paraId="798E88E4" w14:textId="77777777" w:rsidR="001F598E" w:rsidRDefault="001F598E" w:rsidP="0024121A">
            <w:pPr>
              <w:pStyle w:val="squish"/>
              <w:keepNext/>
              <w:jc w:val="center"/>
            </w:pPr>
            <w:r w:rsidRPr="00817FB9">
              <w:rPr>
                <w:noProof/>
              </w:rPr>
              <w:drawing>
                <wp:inline distT="0" distB="0" distL="0" distR="0" wp14:anchorId="6B805CD7" wp14:editId="36768CB2">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5"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6C268B63" w14:textId="77777777" w:rsidR="001F598E" w:rsidRDefault="001F598E" w:rsidP="0024121A">
            <w:pPr>
              <w:pStyle w:val="Caption"/>
            </w:pPr>
            <w:bookmarkStart w:id="177" w:name="_Toc5375490"/>
            <w:bookmarkStart w:id="178" w:name="_Toc184996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4</w:t>
            </w:r>
            <w:r>
              <w:rPr>
                <w:noProof/>
              </w:rPr>
              <w:fldChar w:fldCharType="end"/>
            </w:r>
            <w:r>
              <w:t>: Experimental Mode 12 – 3.56 Hz</w:t>
            </w:r>
            <w:bookmarkEnd w:id="177"/>
            <w:bookmarkEnd w:id="178"/>
          </w:p>
        </w:tc>
        <w:tc>
          <w:tcPr>
            <w:tcW w:w="4428" w:type="dxa"/>
            <w:vAlign w:val="bottom"/>
          </w:tcPr>
          <w:p w14:paraId="1DBE38D9" w14:textId="77777777" w:rsidR="001F598E" w:rsidRDefault="001F598E" w:rsidP="0024121A">
            <w:pPr>
              <w:pStyle w:val="squish"/>
              <w:keepNext/>
              <w:jc w:val="center"/>
            </w:pPr>
            <w:r>
              <w:rPr>
                <w:noProof/>
              </w:rPr>
              <w:drawing>
                <wp:inline distT="0" distB="0" distL="0" distR="0" wp14:anchorId="7D00522A" wp14:editId="105D1CBB">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25979541" w14:textId="77777777" w:rsidR="001F598E" w:rsidRDefault="001F598E" w:rsidP="0024121A">
            <w:pPr>
              <w:pStyle w:val="Caption"/>
            </w:pPr>
            <w:bookmarkStart w:id="179" w:name="_Toc5375491"/>
            <w:bookmarkStart w:id="180" w:name="_Toc184996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5</w:t>
            </w:r>
            <w:r>
              <w:rPr>
                <w:noProof/>
              </w:rPr>
              <w:fldChar w:fldCharType="end"/>
            </w:r>
            <w:r>
              <w:t>: Updated FEM Mode 7 – 3.68 Hz</w:t>
            </w:r>
            <w:bookmarkEnd w:id="179"/>
            <w:bookmarkEnd w:id="180"/>
          </w:p>
        </w:tc>
      </w:tr>
    </w:tbl>
    <w:p w14:paraId="63777AAF" w14:textId="77777777" w:rsidR="001F598E" w:rsidRDefault="001F598E"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F598E" w14:paraId="4BB863B4" w14:textId="77777777" w:rsidTr="0024121A">
        <w:trPr>
          <w:jc w:val="center"/>
        </w:trPr>
        <w:tc>
          <w:tcPr>
            <w:tcW w:w="4428" w:type="dxa"/>
            <w:vAlign w:val="bottom"/>
          </w:tcPr>
          <w:p w14:paraId="79AA7286" w14:textId="77777777" w:rsidR="001F598E" w:rsidRDefault="001F598E" w:rsidP="0024121A">
            <w:pPr>
              <w:pStyle w:val="squish"/>
              <w:keepNext/>
              <w:jc w:val="center"/>
            </w:pPr>
            <w:r w:rsidRPr="00817FB9">
              <w:rPr>
                <w:noProof/>
              </w:rPr>
              <w:drawing>
                <wp:inline distT="0" distB="0" distL="0" distR="0" wp14:anchorId="5F23F4FE" wp14:editId="017AA3EC">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8"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1AF86E8D" w14:textId="77777777" w:rsidR="001F598E" w:rsidRDefault="001F598E" w:rsidP="0024121A">
            <w:pPr>
              <w:pStyle w:val="Caption"/>
            </w:pPr>
            <w:bookmarkStart w:id="181" w:name="_Toc5375492"/>
            <w:bookmarkStart w:id="182" w:name="_Toc184996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6</w:t>
            </w:r>
            <w:r>
              <w:rPr>
                <w:noProof/>
              </w:rPr>
              <w:fldChar w:fldCharType="end"/>
            </w:r>
            <w:r>
              <w:t>: Experimental Mode 13 – 3.56 Hz</w:t>
            </w:r>
            <w:bookmarkEnd w:id="181"/>
            <w:bookmarkEnd w:id="182"/>
          </w:p>
        </w:tc>
        <w:tc>
          <w:tcPr>
            <w:tcW w:w="4428" w:type="dxa"/>
            <w:vAlign w:val="bottom"/>
          </w:tcPr>
          <w:p w14:paraId="47B5D20B" w14:textId="77777777" w:rsidR="001F598E" w:rsidRDefault="001F598E" w:rsidP="0024121A">
            <w:pPr>
              <w:pStyle w:val="squish"/>
              <w:keepNext/>
              <w:jc w:val="center"/>
            </w:pPr>
            <w:r>
              <w:rPr>
                <w:noProof/>
              </w:rPr>
              <w:drawing>
                <wp:inline distT="0" distB="0" distL="0" distR="0" wp14:anchorId="58EF3A92" wp14:editId="6CA6E8D3">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2547BA07" w14:textId="77777777" w:rsidR="001F598E" w:rsidRDefault="001F598E" w:rsidP="0024121A">
            <w:pPr>
              <w:pStyle w:val="Caption"/>
            </w:pPr>
            <w:bookmarkStart w:id="183" w:name="_Toc5375493"/>
            <w:bookmarkStart w:id="184" w:name="_Toc184996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7</w:t>
            </w:r>
            <w:r>
              <w:rPr>
                <w:noProof/>
              </w:rPr>
              <w:fldChar w:fldCharType="end"/>
            </w:r>
            <w:r>
              <w:t>: Update FEM Mode 8 – 3.68 Hz</w:t>
            </w:r>
            <w:bookmarkEnd w:id="183"/>
            <w:bookmarkEnd w:id="184"/>
          </w:p>
        </w:tc>
      </w:tr>
    </w:tbl>
    <w:p w14:paraId="7BD5BCF7" w14:textId="77777777" w:rsidR="001F598E" w:rsidRDefault="001F598E" w:rsidP="008F6F9E"/>
    <w:p w14:paraId="51BF41FF" w14:textId="77777777" w:rsidR="001F598E" w:rsidRDefault="001F598E">
      <w:pPr>
        <w:spacing w:before="0" w:after="200" w:line="276" w:lineRule="auto"/>
        <w:rPr>
          <w:rFonts w:asciiTheme="majorHAnsi" w:eastAsiaTheme="majorEastAsia" w:hAnsiTheme="majorHAnsi" w:cstheme="majorBidi"/>
          <w:b/>
          <w:bCs/>
          <w:i/>
          <w:iCs/>
        </w:rPr>
      </w:pPr>
      <w:r>
        <w:br w:type="page"/>
      </w:r>
    </w:p>
    <w:p w14:paraId="3153ADA0" w14:textId="77777777" w:rsidR="001F598E" w:rsidRPr="009A3F94" w:rsidRDefault="001F598E" w:rsidP="005A4CCB">
      <w:pPr>
        <w:pStyle w:val="Heading4"/>
      </w:pPr>
      <w:r>
        <w:t>Refined Load Rating</w:t>
      </w:r>
    </w:p>
    <w:p w14:paraId="7238B2BB" w14:textId="77777777" w:rsidR="001F598E" w:rsidRDefault="001F598E"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042DA773" w14:textId="77777777" w:rsidR="001F598E" w:rsidRDefault="001F598E"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a value of 1.75, corresponding to the observed amplification. A more extensive description of rating through refined analysis is provided in the </w:t>
      </w:r>
      <w:r w:rsidRPr="00E70639">
        <w:t>appendix</w:t>
      </w:r>
      <w:r>
        <w:t>.</w:t>
      </w:r>
    </w:p>
    <w:p w14:paraId="667D8F76" w14:textId="77777777" w:rsidR="001F598E" w:rsidRDefault="001F598E" w:rsidP="00A27CED">
      <w:pPr>
        <w:pStyle w:val="Caption"/>
        <w:keepNext/>
      </w:pPr>
      <w:bookmarkStart w:id="185" w:name="_Toc5375375"/>
      <w:bookmarkStart w:id="186" w:name="_Toc1849953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LRFD flexural ratings using refined analysis for 0.4 of span length</w:t>
      </w:r>
      <w:bookmarkEnd w:id="185"/>
      <w:bookmarkEnd w:id="186"/>
    </w:p>
    <w:tbl>
      <w:tblPr>
        <w:tblStyle w:val="TableGrid"/>
        <w:tblW w:w="0" w:type="auto"/>
        <w:jc w:val="center"/>
        <w:tblLook w:val="04A0" w:firstRow="1" w:lastRow="0" w:firstColumn="1" w:lastColumn="0" w:noHBand="0" w:noVBand="1"/>
      </w:tblPr>
      <w:tblGrid>
        <w:gridCol w:w="1055"/>
        <w:gridCol w:w="1201"/>
        <w:gridCol w:w="1126"/>
        <w:gridCol w:w="1201"/>
        <w:gridCol w:w="1126"/>
      </w:tblGrid>
      <w:tr w:rsidR="001F598E" w14:paraId="1C191F81" w14:textId="77777777" w:rsidTr="00E3098F">
        <w:trPr>
          <w:jc w:val="center"/>
        </w:trPr>
        <w:tc>
          <w:tcPr>
            <w:tcW w:w="1055" w:type="dxa"/>
          </w:tcPr>
          <w:p w14:paraId="79F593E8" w14:textId="77777777" w:rsidR="001F598E" w:rsidRDefault="001F598E" w:rsidP="00E3098F">
            <w:pPr>
              <w:pStyle w:val="squish"/>
            </w:pPr>
          </w:p>
        </w:tc>
        <w:tc>
          <w:tcPr>
            <w:tcW w:w="2327" w:type="dxa"/>
            <w:gridSpan w:val="2"/>
          </w:tcPr>
          <w:p w14:paraId="5D3816A7" w14:textId="77777777" w:rsidR="001F598E" w:rsidRDefault="001F598E" w:rsidP="00E3098F">
            <w:pPr>
              <w:pStyle w:val="squish"/>
              <w:jc w:val="center"/>
            </w:pPr>
            <w:r>
              <w:t>IM = 0.33</w:t>
            </w:r>
          </w:p>
        </w:tc>
        <w:tc>
          <w:tcPr>
            <w:tcW w:w="2327" w:type="dxa"/>
            <w:gridSpan w:val="2"/>
          </w:tcPr>
          <w:p w14:paraId="4BC9E9BF" w14:textId="77777777" w:rsidR="001F598E" w:rsidRDefault="001F598E" w:rsidP="00E3098F">
            <w:pPr>
              <w:pStyle w:val="squish"/>
              <w:jc w:val="center"/>
            </w:pPr>
            <w:r>
              <w:t>IM = 0.75</w:t>
            </w:r>
          </w:p>
        </w:tc>
      </w:tr>
      <w:tr w:rsidR="001F598E" w14:paraId="599F486D" w14:textId="77777777" w:rsidTr="00E3098F">
        <w:trPr>
          <w:jc w:val="center"/>
        </w:trPr>
        <w:tc>
          <w:tcPr>
            <w:tcW w:w="1055" w:type="dxa"/>
          </w:tcPr>
          <w:p w14:paraId="0ADA468C" w14:textId="77777777" w:rsidR="001F598E" w:rsidRDefault="001F598E" w:rsidP="00E3098F">
            <w:pPr>
              <w:pStyle w:val="squish"/>
            </w:pPr>
          </w:p>
        </w:tc>
        <w:tc>
          <w:tcPr>
            <w:tcW w:w="1201" w:type="dxa"/>
          </w:tcPr>
          <w:p w14:paraId="72D1228D" w14:textId="77777777" w:rsidR="001F598E" w:rsidRDefault="001F598E" w:rsidP="00E3098F">
            <w:pPr>
              <w:pStyle w:val="squish"/>
              <w:jc w:val="center"/>
            </w:pPr>
            <w:r>
              <w:t>Strength I</w:t>
            </w:r>
          </w:p>
        </w:tc>
        <w:tc>
          <w:tcPr>
            <w:tcW w:w="1126" w:type="dxa"/>
          </w:tcPr>
          <w:p w14:paraId="5C27762E" w14:textId="77777777" w:rsidR="001F598E" w:rsidRDefault="001F598E" w:rsidP="00E3098F">
            <w:pPr>
              <w:pStyle w:val="squish"/>
              <w:jc w:val="center"/>
            </w:pPr>
            <w:r>
              <w:t>Service II</w:t>
            </w:r>
          </w:p>
        </w:tc>
        <w:tc>
          <w:tcPr>
            <w:tcW w:w="1201" w:type="dxa"/>
          </w:tcPr>
          <w:p w14:paraId="70ED9F65" w14:textId="77777777" w:rsidR="001F598E" w:rsidRDefault="001F598E" w:rsidP="00E3098F">
            <w:pPr>
              <w:pStyle w:val="squish"/>
              <w:jc w:val="center"/>
            </w:pPr>
            <w:r>
              <w:t>Strength I</w:t>
            </w:r>
          </w:p>
        </w:tc>
        <w:tc>
          <w:tcPr>
            <w:tcW w:w="1126" w:type="dxa"/>
          </w:tcPr>
          <w:p w14:paraId="6708D9FA" w14:textId="77777777" w:rsidR="001F598E" w:rsidRDefault="001F598E" w:rsidP="00E3098F">
            <w:pPr>
              <w:pStyle w:val="squish"/>
              <w:jc w:val="center"/>
            </w:pPr>
            <w:r>
              <w:t>Service II</w:t>
            </w:r>
          </w:p>
        </w:tc>
      </w:tr>
      <w:tr w:rsidR="001F598E" w14:paraId="0D604D6C" w14:textId="77777777" w:rsidTr="00E3098F">
        <w:trPr>
          <w:jc w:val="center"/>
        </w:trPr>
        <w:tc>
          <w:tcPr>
            <w:tcW w:w="1055" w:type="dxa"/>
          </w:tcPr>
          <w:p w14:paraId="4EAA5A0F" w14:textId="77777777" w:rsidR="001F598E" w:rsidRDefault="001F598E" w:rsidP="00E3098F">
            <w:pPr>
              <w:pStyle w:val="squish"/>
            </w:pPr>
            <w:r>
              <w:t>Girder 4</w:t>
            </w:r>
          </w:p>
        </w:tc>
        <w:tc>
          <w:tcPr>
            <w:tcW w:w="1201" w:type="dxa"/>
          </w:tcPr>
          <w:p w14:paraId="784DD0D4" w14:textId="77777777" w:rsidR="001F598E" w:rsidRDefault="001F598E" w:rsidP="00E3098F">
            <w:pPr>
              <w:pStyle w:val="squish"/>
              <w:jc w:val="center"/>
            </w:pPr>
            <w:r>
              <w:t>1.60</w:t>
            </w:r>
          </w:p>
        </w:tc>
        <w:tc>
          <w:tcPr>
            <w:tcW w:w="1126" w:type="dxa"/>
          </w:tcPr>
          <w:p w14:paraId="5C515DFC" w14:textId="77777777" w:rsidR="001F598E" w:rsidRDefault="001F598E" w:rsidP="00E3098F">
            <w:pPr>
              <w:pStyle w:val="squish"/>
              <w:jc w:val="center"/>
            </w:pPr>
            <w:r>
              <w:t>1.73</w:t>
            </w:r>
          </w:p>
        </w:tc>
        <w:tc>
          <w:tcPr>
            <w:tcW w:w="1201" w:type="dxa"/>
          </w:tcPr>
          <w:p w14:paraId="388F67E3" w14:textId="77777777" w:rsidR="001F598E" w:rsidRDefault="001F598E" w:rsidP="00E3098F">
            <w:pPr>
              <w:pStyle w:val="squish"/>
              <w:jc w:val="center"/>
            </w:pPr>
            <w:r>
              <w:t>1.21</w:t>
            </w:r>
          </w:p>
        </w:tc>
        <w:tc>
          <w:tcPr>
            <w:tcW w:w="1126" w:type="dxa"/>
          </w:tcPr>
          <w:p w14:paraId="7091330C" w14:textId="77777777" w:rsidR="001F598E" w:rsidRDefault="001F598E" w:rsidP="00E3098F">
            <w:pPr>
              <w:pStyle w:val="squish"/>
              <w:jc w:val="center"/>
            </w:pPr>
            <w:r>
              <w:t>1.32</w:t>
            </w:r>
          </w:p>
        </w:tc>
      </w:tr>
      <w:tr w:rsidR="001F598E" w14:paraId="43B0E7A0" w14:textId="77777777" w:rsidTr="00E3098F">
        <w:trPr>
          <w:jc w:val="center"/>
        </w:trPr>
        <w:tc>
          <w:tcPr>
            <w:tcW w:w="1055" w:type="dxa"/>
          </w:tcPr>
          <w:p w14:paraId="4286D7AA" w14:textId="77777777" w:rsidR="001F598E" w:rsidRDefault="001F598E" w:rsidP="00E3098F">
            <w:pPr>
              <w:pStyle w:val="squish"/>
            </w:pPr>
            <w:r>
              <w:t>Girder 5</w:t>
            </w:r>
          </w:p>
        </w:tc>
        <w:tc>
          <w:tcPr>
            <w:tcW w:w="1201" w:type="dxa"/>
          </w:tcPr>
          <w:p w14:paraId="4A0C6DC6" w14:textId="77777777" w:rsidR="001F598E" w:rsidRDefault="001F598E" w:rsidP="00E3098F">
            <w:pPr>
              <w:pStyle w:val="squish"/>
              <w:jc w:val="center"/>
            </w:pPr>
            <w:r>
              <w:t>1.86</w:t>
            </w:r>
          </w:p>
        </w:tc>
        <w:tc>
          <w:tcPr>
            <w:tcW w:w="1126" w:type="dxa"/>
          </w:tcPr>
          <w:p w14:paraId="59DC16AD" w14:textId="77777777" w:rsidR="001F598E" w:rsidRDefault="001F598E" w:rsidP="00E3098F">
            <w:pPr>
              <w:pStyle w:val="squish"/>
              <w:jc w:val="center"/>
            </w:pPr>
            <w:r>
              <w:t>1.98</w:t>
            </w:r>
          </w:p>
        </w:tc>
        <w:tc>
          <w:tcPr>
            <w:tcW w:w="1201" w:type="dxa"/>
          </w:tcPr>
          <w:p w14:paraId="6B5ECB34" w14:textId="77777777" w:rsidR="001F598E" w:rsidRDefault="001F598E" w:rsidP="00E3098F">
            <w:pPr>
              <w:pStyle w:val="squish"/>
              <w:jc w:val="center"/>
            </w:pPr>
            <w:r>
              <w:t>1.41</w:t>
            </w:r>
          </w:p>
        </w:tc>
        <w:tc>
          <w:tcPr>
            <w:tcW w:w="1126" w:type="dxa"/>
          </w:tcPr>
          <w:p w14:paraId="2EA67A5C" w14:textId="77777777" w:rsidR="001F598E" w:rsidRDefault="001F598E" w:rsidP="00E3098F">
            <w:pPr>
              <w:pStyle w:val="squish"/>
              <w:jc w:val="center"/>
            </w:pPr>
            <w:r>
              <w:t>1.50</w:t>
            </w:r>
          </w:p>
        </w:tc>
      </w:tr>
    </w:tbl>
    <w:p w14:paraId="74B2B48C" w14:textId="77777777" w:rsidR="001F598E" w:rsidRDefault="001F598E" w:rsidP="00EE0568">
      <w:pPr>
        <w:pStyle w:val="Heading4"/>
      </w:pPr>
      <w:r>
        <w:t>Design vs. In Situ and Reserve Capacity</w:t>
      </w:r>
    </w:p>
    <w:p w14:paraId="06C54D62" w14:textId="77777777" w:rsidR="001F598E" w:rsidRDefault="001F598E" w:rsidP="003F6583">
      <w:r>
        <w:t>The stress associated with the live-load simulations that were performed for the above ratings was used to calculate the corresponding strain. The resulting strain is compared to the maximum recorded operational strain in the following table. The FE responses reported below include an impact factor of 0.33 but are otherwise unfactored.</w:t>
      </w:r>
    </w:p>
    <w:p w14:paraId="5A365914" w14:textId="77777777" w:rsidR="001F598E" w:rsidRDefault="001F598E" w:rsidP="002E7F4B">
      <w:pPr>
        <w:pStyle w:val="Caption"/>
        <w:keepNext/>
      </w:pPr>
      <w:bookmarkStart w:id="187" w:name="_Toc5375376"/>
      <w:bookmarkStart w:id="188" w:name="_Toc1849953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Operational vs Rating Bridge Responses (Midspan, Bottom-Flange)</w:t>
      </w:r>
      <w:bookmarkEnd w:id="187"/>
      <w:bookmarkEnd w:id="188"/>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1F598E" w:rsidRPr="00436C56" w14:paraId="0922C024" w14:textId="77777777" w:rsidTr="002E7F4B">
        <w:trPr>
          <w:trHeight w:val="288"/>
          <w:jc w:val="center"/>
        </w:trPr>
        <w:tc>
          <w:tcPr>
            <w:tcW w:w="1878" w:type="dxa"/>
            <w:shd w:val="clear" w:color="auto" w:fill="auto"/>
            <w:noWrap/>
            <w:vAlign w:val="center"/>
            <w:hideMark/>
          </w:tcPr>
          <w:p w14:paraId="7204421C" w14:textId="77777777" w:rsidR="001F598E" w:rsidRPr="00436C56" w:rsidRDefault="001F598E" w:rsidP="00436C56">
            <w:pPr>
              <w:pStyle w:val="squish"/>
              <w:jc w:val="center"/>
            </w:pPr>
          </w:p>
        </w:tc>
        <w:tc>
          <w:tcPr>
            <w:tcW w:w="1279" w:type="dxa"/>
            <w:shd w:val="clear" w:color="auto" w:fill="auto"/>
            <w:noWrap/>
            <w:vAlign w:val="center"/>
            <w:hideMark/>
          </w:tcPr>
          <w:p w14:paraId="286910F4" w14:textId="77777777" w:rsidR="001F598E" w:rsidRPr="00436C56" w:rsidRDefault="001F598E" w:rsidP="00436C56">
            <w:pPr>
              <w:pStyle w:val="squish"/>
              <w:jc w:val="center"/>
              <w:rPr>
                <w:rFonts w:ascii="Calibri" w:hAnsi="Calibri" w:cs="Calibri"/>
                <w:color w:val="000000"/>
              </w:rPr>
            </w:pPr>
            <w:r w:rsidRPr="00436C56">
              <w:rPr>
                <w:rFonts w:ascii="Calibri" w:hAnsi="Calibri" w:cs="Calibri"/>
                <w:color w:val="000000"/>
              </w:rPr>
              <w:t>Stress (ksi)</w:t>
            </w:r>
          </w:p>
        </w:tc>
        <w:tc>
          <w:tcPr>
            <w:tcW w:w="1572" w:type="dxa"/>
            <w:shd w:val="clear" w:color="auto" w:fill="auto"/>
            <w:noWrap/>
            <w:vAlign w:val="center"/>
            <w:hideMark/>
          </w:tcPr>
          <w:p w14:paraId="61BC1FF4" w14:textId="77777777" w:rsidR="001F598E" w:rsidRPr="00436C56" w:rsidRDefault="001F598E"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1F598E" w:rsidRPr="00436C56" w14:paraId="70C1E7FE" w14:textId="77777777" w:rsidTr="002E7F4B">
        <w:trPr>
          <w:trHeight w:val="288"/>
          <w:jc w:val="center"/>
        </w:trPr>
        <w:tc>
          <w:tcPr>
            <w:tcW w:w="1878" w:type="dxa"/>
            <w:shd w:val="clear" w:color="auto" w:fill="auto"/>
            <w:noWrap/>
            <w:vAlign w:val="center"/>
            <w:hideMark/>
          </w:tcPr>
          <w:p w14:paraId="1531D928" w14:textId="77777777" w:rsidR="001F598E" w:rsidRPr="00436C56" w:rsidRDefault="001F598E"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34649039" w14:textId="77777777" w:rsidR="001F598E" w:rsidRDefault="001F598E"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0FDB97F" w14:textId="77777777" w:rsidR="001F598E" w:rsidRDefault="001F598E" w:rsidP="00436C56">
            <w:pPr>
              <w:pStyle w:val="squish"/>
              <w:jc w:val="center"/>
              <w:rPr>
                <w:rFonts w:ascii="Calibri" w:hAnsi="Calibri" w:cs="Calibri"/>
                <w:color w:val="000000"/>
              </w:rPr>
            </w:pPr>
            <w:r>
              <w:rPr>
                <w:rFonts w:ascii="Calibri" w:hAnsi="Calibri" w:cs="Calibri"/>
                <w:color w:val="000000"/>
              </w:rPr>
              <w:t>407.6</w:t>
            </w:r>
          </w:p>
        </w:tc>
      </w:tr>
      <w:tr w:rsidR="001F598E" w:rsidRPr="00436C56" w14:paraId="449E9454" w14:textId="77777777" w:rsidTr="002E7F4B">
        <w:trPr>
          <w:trHeight w:val="288"/>
          <w:jc w:val="center"/>
        </w:trPr>
        <w:tc>
          <w:tcPr>
            <w:tcW w:w="1878" w:type="dxa"/>
            <w:shd w:val="clear" w:color="auto" w:fill="auto"/>
            <w:noWrap/>
            <w:vAlign w:val="center"/>
            <w:hideMark/>
          </w:tcPr>
          <w:p w14:paraId="59EDF794" w14:textId="77777777" w:rsidR="001F598E" w:rsidRPr="00436C56" w:rsidRDefault="001F598E"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193FCFCB" w14:textId="77777777" w:rsidR="001F598E" w:rsidRDefault="001F598E"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40136F38" w14:textId="77777777" w:rsidR="001F598E" w:rsidRDefault="001F598E" w:rsidP="00436C56">
            <w:pPr>
              <w:pStyle w:val="squish"/>
              <w:jc w:val="center"/>
              <w:rPr>
                <w:rFonts w:ascii="Calibri" w:hAnsi="Calibri" w:cs="Calibri"/>
                <w:color w:val="000000"/>
              </w:rPr>
            </w:pPr>
            <w:r>
              <w:rPr>
                <w:rFonts w:ascii="Calibri" w:hAnsi="Calibri" w:cs="Calibri"/>
                <w:color w:val="000000"/>
              </w:rPr>
              <w:t>209.6</w:t>
            </w:r>
          </w:p>
        </w:tc>
      </w:tr>
    </w:tbl>
    <w:p w14:paraId="12AD4451" w14:textId="77777777" w:rsidR="001F598E" w:rsidRDefault="001F598E" w:rsidP="00EE0568">
      <w:r>
        <w:t xml:space="preserve"> As demonstrated by the load ratings and the strain comparison, this structure seems quite capable of withstanding the increased load levels resulting from dynamic amplification. This is no surprise as the structure was designed with a different methodology than the rating procedure resulting in reserve capacity. </w:t>
      </w:r>
    </w:p>
    <w:p w14:paraId="1C229D30" w14:textId="77777777" w:rsidR="001F598E" w:rsidRDefault="001F598E" w:rsidP="00EE0568">
      <w:r>
        <w:t xml:space="preserve"> The design utilized a single-line girder model which determines demands for the beams according to a distribution factor. That distribution factor was calculated according to equation provided by the bridge design specification which was based on numerous studies and is conservative. That equation from the bridge design specifications in 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547FDBA9" w14:textId="77777777" w:rsidTr="00E70639">
        <w:trPr>
          <w:trHeight w:val="576"/>
        </w:trPr>
        <w:tc>
          <w:tcPr>
            <w:tcW w:w="7776" w:type="dxa"/>
            <w:vAlign w:val="center"/>
          </w:tcPr>
          <w:p w14:paraId="76F4F208" w14:textId="77777777" w:rsidR="001F598E" w:rsidRDefault="001F598E"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2DF61491" w14:textId="77777777" w:rsidR="001F598E" w:rsidRDefault="001F598E" w:rsidP="00E70639">
            <w:pPr>
              <w:pStyle w:val="EquationCaptions"/>
            </w:pPr>
            <w: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t>)</w:t>
            </w:r>
          </w:p>
        </w:tc>
      </w:tr>
    </w:tbl>
    <w:p w14:paraId="481ACC31" w14:textId="77777777" w:rsidR="001F598E" w:rsidRDefault="001F598E"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In reality, the deck and diaphragms are much more effective at distributing load to adjacent beams than the distribution factor implies. For this structure, the design distribution factor was 0.91 (of total design load) while the FE rating analyses yielded a distribution factor of 0.79.</w:t>
      </w:r>
    </w:p>
    <w:p w14:paraId="47185FEC" w14:textId="77777777" w:rsidR="001F598E" w:rsidRDefault="001F598E" w:rsidP="00EE0568">
      <w:r>
        <w:t>Furthermore, a different load model was used than is currently used for design and rating. At the time this bridge was designed, the HS-25 truck was the specified design load model rather than the current HL-93 model that was used for the load ratings. Furthermore, the construction documents indicate the structure was also analyzed for a 204 kip (907 kN) permit load which would produce much larger responses than the 90-kip (0.40 kN) HS-25 truck. It is likely this loading condition influenced the design of the structure and served to further increase its reserve capacity.</w:t>
      </w:r>
    </w:p>
    <w:p w14:paraId="0D24BEB3" w14:textId="77777777" w:rsidR="001F598E" w:rsidRDefault="001F598E" w:rsidP="00EE0568">
      <w:r>
        <w:t>Additional differences include the live-load factors, which are compared in the following table.</w:t>
      </w:r>
    </w:p>
    <w:p w14:paraId="55B483F6" w14:textId="77777777" w:rsidR="001F598E" w:rsidRDefault="001F598E" w:rsidP="005C14E1">
      <w:pPr>
        <w:pStyle w:val="Caption"/>
        <w:keepNext/>
      </w:pPr>
      <w:bookmarkStart w:id="189" w:name="_Toc1849953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Live Load and Impact Factors</w:t>
      </w:r>
      <w:bookmarkEnd w:id="189"/>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1F598E" w:rsidRPr="005E2AB1" w14:paraId="324302F3" w14:textId="77777777" w:rsidTr="005E2AB1">
        <w:trPr>
          <w:trHeight w:val="288"/>
          <w:jc w:val="center"/>
        </w:trPr>
        <w:tc>
          <w:tcPr>
            <w:tcW w:w="960" w:type="dxa"/>
            <w:shd w:val="clear" w:color="auto" w:fill="auto"/>
            <w:noWrap/>
            <w:vAlign w:val="center"/>
            <w:hideMark/>
          </w:tcPr>
          <w:p w14:paraId="09375148" w14:textId="77777777" w:rsidR="001F598E" w:rsidRPr="005E2AB1" w:rsidRDefault="001F598E"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2A35F3A0"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72D00B00"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1F598E" w:rsidRPr="005E2AB1" w14:paraId="4CEAF4CE" w14:textId="77777777" w:rsidTr="005E2AB1">
        <w:trPr>
          <w:trHeight w:val="288"/>
          <w:jc w:val="center"/>
        </w:trPr>
        <w:tc>
          <w:tcPr>
            <w:tcW w:w="960" w:type="dxa"/>
            <w:shd w:val="clear" w:color="auto" w:fill="auto"/>
            <w:noWrap/>
            <w:vAlign w:val="center"/>
            <w:hideMark/>
          </w:tcPr>
          <w:p w14:paraId="4FD4F92C"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3867DF1B"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03E6EBA6"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1F598E" w:rsidRPr="005E2AB1" w14:paraId="23C9B2F2" w14:textId="77777777" w:rsidTr="005E2AB1">
        <w:trPr>
          <w:trHeight w:val="288"/>
          <w:jc w:val="center"/>
        </w:trPr>
        <w:tc>
          <w:tcPr>
            <w:tcW w:w="960" w:type="dxa"/>
            <w:shd w:val="clear" w:color="auto" w:fill="auto"/>
            <w:noWrap/>
            <w:vAlign w:val="center"/>
            <w:hideMark/>
          </w:tcPr>
          <w:p w14:paraId="6CBE50D5"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5C2FFEF4"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854AEFB" w14:textId="77777777" w:rsidR="001F598E" w:rsidRPr="005E2AB1" w:rsidRDefault="001F598E"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0BE2A6A3" w14:textId="77777777" w:rsidR="001F598E" w:rsidRDefault="001F598E" w:rsidP="006A1A45">
      <w:pPr>
        <w:pStyle w:val="Heading4"/>
      </w:pPr>
      <w:r>
        <w:t>Human Comfort as a Service Limit State</w:t>
      </w:r>
    </w:p>
    <w:p w14:paraId="111F81F3" w14:textId="77777777" w:rsidR="001F598E" w:rsidRDefault="001F598E" w:rsidP="00A27CED">
      <w:r>
        <w:t xml:space="preserve">With the displacements estimated from acceleration data, the vibrations may be assessed against human comfort criterion. Acceleration frequently exceeded 20% of gravity, which is above all of the annoyance thresholds established for floors </w:t>
      </w:r>
      <w:r>
        <w:fldChar w:fldCharType="begin"/>
      </w:r>
      <w:r>
        <w:instrText xml:space="preserve"> ADDIN ZOTERO_ITEM CSL_CITATION {"citationID":"1q0Jg3SL","properties":{"formattedCitation":"(Allen and Rainer, 1976)","plainCitation":"(Allen and Rainer, 1976)","noteIndex":0},"citationItems":[{"id":581,"uris":["http://zotero.org/users/3157746/items/97NTIXUJ"],"uri":["http://zotero.org/users/3157746/items/97NTIXUJ"],"itemData":{"id":581,"type":"article-journal","title":"Vibration criteria for long-span floors","container-title":"Canadian Journal of Civil Engineering","page":"165–173","volume":"3","issue":"2","source":"Google Scholar","author":[{"family":"Allen","given":"David E."},{"family":"Rainer","given":"J. H."}],"issued":{"date-parts":[["1976"]]}}}],"schema":"https://github.com/citation-style-language/schema/raw/master/csl-citation.json"} </w:instrText>
      </w:r>
      <w:r>
        <w:fldChar w:fldCharType="separate"/>
      </w:r>
      <w:r w:rsidRPr="00DD32D9">
        <w:rPr>
          <w:rFonts w:ascii="Calibri" w:hAnsi="Calibri" w:cs="Calibri"/>
        </w:rPr>
        <w:t>(Allen and Rainer, 1976)</w:t>
      </w:r>
      <w:r>
        <w:fldChar w:fldCharType="end"/>
      </w:r>
      <w:r>
        <w:t xml:space="preserve">. Furthermore, the displacement associated with these vibrations was estimated to be 0.15 inches. According to criteria set forth by </w:t>
      </w:r>
      <w:r w:rsidRPr="000D3AB0">
        <w:t>Reiher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is bridge motion would be classified as </w:t>
      </w:r>
      <w:r w:rsidRPr="000D3AB0">
        <w:t>“very disturbing</w:t>
      </w:r>
      <w:r>
        <w:t>.” This confirms that the measured response is the same phenomenon being reported by motorists</w:t>
      </w:r>
      <w:r w:rsidRPr="000D3AB0">
        <w:t>.</w:t>
      </w:r>
    </w:p>
    <w:p w14:paraId="00C90CBD" w14:textId="77777777" w:rsidR="001F598E" w:rsidRDefault="001F598E" w:rsidP="00DD32D9">
      <w:pPr>
        <w:keepNext/>
        <w:jc w:val="center"/>
      </w:pPr>
      <w:r w:rsidRPr="00B65CFD">
        <w:rPr>
          <w:noProof/>
        </w:rPr>
        <mc:AlternateContent>
          <mc:Choice Requires="wpg">
            <w:drawing>
              <wp:inline distT="0" distB="0" distL="0" distR="0" wp14:anchorId="5A3EE0A2" wp14:editId="393C9BF7">
                <wp:extent cx="2396836" cy="3435928"/>
                <wp:effectExtent l="0" t="0" r="3810" b="0"/>
                <wp:docPr id="49" name="Group 8"/>
                <wp:cNvGraphicFramePr/>
                <a:graphic xmlns:a="http://schemas.openxmlformats.org/drawingml/2006/main">
                  <a:graphicData uri="http://schemas.microsoft.com/office/word/2010/wordprocessingGroup">
                    <wpg:wgp>
                      <wpg:cNvGrpSpPr/>
                      <wpg:grpSpPr>
                        <a:xfrm>
                          <a:off x="0" y="0"/>
                          <a:ext cx="2396836" cy="3435928"/>
                          <a:chOff x="0" y="0"/>
                          <a:chExt cx="2986023" cy="4677248"/>
                        </a:xfrm>
                      </wpg:grpSpPr>
                      <pic:pic xmlns:pic="http://schemas.openxmlformats.org/drawingml/2006/picture">
                        <pic:nvPicPr>
                          <pic:cNvPr id="50" name="Picture 50"/>
                          <pic:cNvPicPr>
                            <a:picLocks noChangeAspect="1"/>
                          </pic:cNvPicPr>
                        </pic:nvPicPr>
                        <pic:blipFill rotWithShape="1">
                          <a:blip r:embed="rId8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B43355C" id="Group 8" o:spid="_x0000_s1026" style="width:188.75pt;height:270.5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3BFA70BF" w14:textId="77777777" w:rsidR="001F598E" w:rsidRDefault="001F598E" w:rsidP="00DD32D9">
      <w:pPr>
        <w:pStyle w:val="Caption"/>
      </w:pPr>
      <w:bookmarkStart w:id="190" w:name="_Toc184996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8</w:t>
      </w:r>
      <w:r>
        <w:rPr>
          <w:noProof/>
        </w:rPr>
        <w:fldChar w:fldCharType="end"/>
      </w:r>
      <w:r>
        <w:t xml:space="preserve">: Human Perception to Vibrations </w:t>
      </w:r>
      <w:r>
        <w:fldChar w:fldCharType="begin"/>
      </w:r>
      <w:r>
        <w:instrText xml:space="preserve"> ADDIN ZOTERO_ITEM CSL_CITATION {"citationID":"8pMW9APx","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DD32D9">
        <w:rPr>
          <w:rFonts w:ascii="Calibri" w:hAnsi="Calibri" w:cs="Calibri"/>
        </w:rPr>
        <w:t>(Reiher and Meister, 1931)</w:t>
      </w:r>
      <w:bookmarkEnd w:id="190"/>
      <w:r>
        <w:fldChar w:fldCharType="end"/>
      </w:r>
    </w:p>
    <w:p w14:paraId="11C4312C" w14:textId="77777777" w:rsidR="001F598E" w:rsidRDefault="001F598E" w:rsidP="007E52F7">
      <w:pPr>
        <w:pStyle w:val="Heading3"/>
      </w:pPr>
      <w:r>
        <w:t>Test Conclusions</w:t>
      </w:r>
    </w:p>
    <w:p w14:paraId="2E9F2580" w14:textId="77777777" w:rsidR="001F598E" w:rsidRPr="00D220FC" w:rsidRDefault="001F598E" w:rsidP="00D220FC">
      <w:r>
        <w:t>This phase of testing examined the operational responses of spans 7 and 8 by instrumenting multiple girders with strain gauges and accelerometers. The resulting strain data was used to estimate the 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2A6E620A" w14:textId="77777777" w:rsidR="001F598E" w:rsidRDefault="001F598E" w:rsidP="001F598E">
      <w:pPr>
        <w:pStyle w:val="ListParagraph"/>
        <w:numPr>
          <w:ilvl w:val="0"/>
          <w:numId w:val="13"/>
        </w:numPr>
      </w:pPr>
      <w:r>
        <w:t>This structure is experiencing dynamic amplification in excess of 1.75.</w:t>
      </w:r>
    </w:p>
    <w:p w14:paraId="67B3D87F" w14:textId="77777777" w:rsidR="001F598E" w:rsidRDefault="001F598E" w:rsidP="001F598E">
      <w:pPr>
        <w:pStyle w:val="ListParagraph"/>
        <w:numPr>
          <w:ilvl w:val="0"/>
          <w:numId w:val="13"/>
        </w:numPr>
      </w:pPr>
      <w:r>
        <w:t>Refined load ratings revealed that due to design conservatism there is sufficient reserve capacity to handle the increased dynamic amplification.</w:t>
      </w:r>
    </w:p>
    <w:p w14:paraId="7985692F" w14:textId="77777777" w:rsidR="001F598E" w:rsidRDefault="001F598E" w:rsidP="001F598E">
      <w:pPr>
        <w:pStyle w:val="ListParagraph"/>
        <w:numPr>
          <w:ilvl w:val="0"/>
          <w:numId w:val="13"/>
        </w:numPr>
      </w:pPr>
      <w:r>
        <w:t>The structure’s dominant operational modes of vibration are between 2 and 4 Hz.</w:t>
      </w:r>
    </w:p>
    <w:p w14:paraId="0E21233E" w14:textId="77777777" w:rsidR="001F598E" w:rsidRDefault="001F598E" w:rsidP="001F598E">
      <w:pPr>
        <w:pStyle w:val="ListParagraph"/>
        <w:numPr>
          <w:ilvl w:val="0"/>
          <w:numId w:val="13"/>
        </w:numPr>
      </w:pPr>
      <w:r>
        <w:t xml:space="preserve">The calibrated FE model had parameter values (material properties, element connectivity, etc.) all within very reasonable bounds (i.e. there are no structural abnormalities contributing to the vibration issues). </w:t>
      </w:r>
    </w:p>
    <w:p w14:paraId="2851BC0B" w14:textId="77777777" w:rsidR="001F598E" w:rsidRDefault="001F598E" w:rsidP="009707BF">
      <w:r>
        <w:t xml:space="preserve">This iteration of testing therefore concluded that although the bridge is experiencing large vibrations, it does not appear to pose a risk to the bridge’s performance. However, the test results and simulations are unable to identify the cause of the vibrations. </w:t>
      </w:r>
    </w:p>
    <w:p w14:paraId="62A7C683" w14:textId="77777777" w:rsidR="001F598E" w:rsidRDefault="001F598E">
      <w:pPr>
        <w:spacing w:before="0" w:after="200" w:line="276" w:lineRule="auto"/>
        <w:rPr>
          <w:rFonts w:asciiTheme="majorHAnsi" w:eastAsiaTheme="majorEastAsia" w:hAnsiTheme="majorHAnsi" w:cstheme="majorBidi"/>
          <w:b/>
          <w:bCs/>
          <w:sz w:val="26"/>
          <w:szCs w:val="26"/>
        </w:rPr>
      </w:pPr>
      <w:bookmarkStart w:id="191" w:name="_Toc5375213"/>
      <w:r>
        <w:br w:type="page"/>
      </w:r>
    </w:p>
    <w:p w14:paraId="59778B98" w14:textId="77777777" w:rsidR="001F598E" w:rsidRDefault="001F598E" w:rsidP="006646DF">
      <w:pPr>
        <w:pStyle w:val="Heading2"/>
        <w:numPr>
          <w:ilvl w:val="0"/>
          <w:numId w:val="43"/>
        </w:numPr>
      </w:pPr>
      <w:bookmarkStart w:id="192" w:name="_Toc5869235"/>
      <w:bookmarkStart w:id="193" w:name="_Toc18499450"/>
      <w:r>
        <w:t>Phase 3 Testing</w:t>
      </w:r>
      <w:bookmarkEnd w:id="139"/>
      <w:bookmarkEnd w:id="191"/>
      <w:bookmarkEnd w:id="192"/>
      <w:bookmarkEnd w:id="193"/>
    </w:p>
    <w:p w14:paraId="5A3337A9" w14:textId="77777777" w:rsidR="001F598E" w:rsidRDefault="001F598E" w:rsidP="005A4CCB">
      <w:r>
        <w:t xml:space="preserve">Previous testing revealed that vehicles were frequently exciting the mass of the structure. However, those tests failed to identify the mechanisms influential to large vibrations and dynamic amplification. </w:t>
      </w:r>
      <w:bookmarkStart w:id="194" w:name="_Hlk5698955"/>
      <w:r>
        <w:t>A test was therefore designed to provide a more thorough understanding of the coupled behavior of bridge and vehicle by capturing the motion of the bridge and a vehicle synchronously.</w:t>
      </w:r>
      <w:bookmarkEnd w:id="194"/>
      <w:r>
        <w:t xml:space="preserve"> The objectives of this test were as follows:</w:t>
      </w:r>
    </w:p>
    <w:p w14:paraId="79EB2861" w14:textId="77777777" w:rsidR="001F598E" w:rsidRDefault="001F598E" w:rsidP="001F598E">
      <w:pPr>
        <w:pStyle w:val="ListParagraph"/>
        <w:numPr>
          <w:ilvl w:val="0"/>
          <w:numId w:val="8"/>
        </w:numPr>
      </w:pPr>
      <w:r>
        <w:t xml:space="preserve">Record conditions resulting in large vibrations/amplification </w:t>
      </w:r>
    </w:p>
    <w:p w14:paraId="4D791736" w14:textId="77777777" w:rsidR="001F598E" w:rsidRDefault="001F598E" w:rsidP="001F598E">
      <w:pPr>
        <w:pStyle w:val="ListParagraph"/>
        <w:numPr>
          <w:ilvl w:val="0"/>
          <w:numId w:val="8"/>
        </w:numPr>
      </w:pPr>
      <w:r>
        <w:t>Record data that is appropriate for validating VBI models</w:t>
      </w:r>
    </w:p>
    <w:p w14:paraId="397C43C4" w14:textId="77777777" w:rsidR="001F598E" w:rsidRDefault="001F598E" w:rsidP="001F598E">
      <w:pPr>
        <w:pStyle w:val="ListParagraph"/>
        <w:numPr>
          <w:ilvl w:val="0"/>
          <w:numId w:val="8"/>
        </w:numPr>
      </w:pPr>
      <w:r>
        <w:t>Characterize relationship between bridge responses and vehicle parameters</w:t>
      </w:r>
    </w:p>
    <w:p w14:paraId="6F40852D" w14:textId="77777777" w:rsidR="001F598E" w:rsidRDefault="001F598E" w:rsidP="001F598E">
      <w:pPr>
        <w:pStyle w:val="ListParagraph"/>
        <w:numPr>
          <w:ilvl w:val="0"/>
          <w:numId w:val="8"/>
        </w:numPr>
      </w:pPr>
      <w:r>
        <w:t>Identify structural attributes that are influential to large vibrations</w:t>
      </w:r>
    </w:p>
    <w:p w14:paraId="1941FA6C" w14:textId="77777777" w:rsidR="001F598E" w:rsidRDefault="001F598E" w:rsidP="001F598E">
      <w:pPr>
        <w:pStyle w:val="ListParagraph"/>
        <w:numPr>
          <w:ilvl w:val="0"/>
          <w:numId w:val="8"/>
        </w:numPr>
      </w:pPr>
      <w:r>
        <w:t>Determine the influence of vehicle location (on the bridge) on vehicle response</w:t>
      </w:r>
    </w:p>
    <w:p w14:paraId="1330CA71" w14:textId="77777777" w:rsidR="001F598E" w:rsidRDefault="001F598E"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51D31649" w14:textId="77777777" w:rsidR="001F598E" w:rsidRDefault="001F598E" w:rsidP="005A4CCB">
      <w:pPr>
        <w:pStyle w:val="Heading3"/>
      </w:pPr>
      <w:r>
        <w:t>Instrumentation Plan</w:t>
      </w:r>
    </w:p>
    <w:p w14:paraId="2A0AC211" w14:textId="77777777" w:rsidR="001F598E" w:rsidRDefault="001F598E" w:rsidP="005A4CCB">
      <w:r>
        <w:t>While large vibrations were frequently observed and recorded for this structure, the nature of the traffic at the time of these recordings had thus far not been measured. It was therefore the broad objective of this test to measure the input that induces large vibrations in the bridge. Rather than directly measure the force input to the structure, it was more practical to record the motion of a vehicle, and accelerometers served to best measure that motion. From the recorded acceleration, the force imparted by the vehicle could be calculated.</w:t>
      </w:r>
    </w:p>
    <w:p w14:paraId="79C3CDF4" w14:textId="77777777" w:rsidR="001F598E" w:rsidRDefault="001F598E"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67C10A4A" w14:textId="77777777" w:rsidR="001F598E" w:rsidRDefault="001F598E" w:rsidP="00E42CE6">
      <w:r>
        <w:t xml:space="preserve">Therefore, this phase of testing would require that sensors be installed on both the bridge as well as on a vehicle that was heavy enough to induce a measurable response in the bridge. Separate acquisition systems would be required for each, while still providing some means of synchronizing the gathered data. Therefore, NI cRIOs were again used; outfitted with a GPS module (NI-9467) which provided time-stamps with an accuracy of </w:t>
      </w:r>
      <w:r>
        <w:rPr>
          <w:rFonts w:cstheme="minorHAnsi"/>
        </w:rPr>
        <w:t>±</w:t>
      </w:r>
      <w:r>
        <w:t xml:space="preserve">100 ns. Synchronization between the multiple distributed DAQ systems is therefore achieved during processing based on time-stamp records. </w:t>
      </w:r>
    </w:p>
    <w:p w14:paraId="73B4B470" w14:textId="77777777" w:rsidR="001F598E" w:rsidRDefault="001F598E" w:rsidP="00E42CE6">
      <w:r>
        <w:t>Because it was desired to measure the relative excitation of different spans of the structure, multiple spans were chosen for instrumentation. Access to certain spans and the number of sensors available restricted the number of spans that could be practically instrumented. 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767B1AAE" w14:textId="77777777" w:rsidR="001F598E" w:rsidRDefault="001F598E" w:rsidP="00E42CE6">
      <w:r>
        <w:t xml:space="preserve">The test vehicle consisted of a tandem dump truck (two rear axles) provided by the local DOT, that was loaded with crushed rock. The axle configuration and load level would provide concentrated force to the bridge and was therefore expected to induce response levels well above the noise thresholds of the sensors and hopefully also cause vibrations similar to those observed in the previous phase of testing. While it was intended that gauges be placed at the four corners of the truck body, this particular truck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6BBB77EC" w14:textId="77777777" w:rsidR="001F598E" w:rsidRDefault="001F598E" w:rsidP="005A4CCB">
      <w:r>
        <w:t xml:space="preserve">A total of 36 accelerometers (PCB Model 393A03) were installed on the bridge. Another 4 accelerometers were attached to the dump truck bed so the “roll”, “pitch” and “bounce” of the main mass of the vehicle could be captured. A total of 3 DAQ systems were employed. One was placed on the test truck; another was placed beneath span 3 and another beneath span 7. Video cameras were placed at the beginning and end of the bridge, as well as at an elevated position near span 2. </w:t>
      </w:r>
    </w:p>
    <w:p w14:paraId="11F49C89" w14:textId="77777777" w:rsidR="001F598E" w:rsidRDefault="001F598E" w:rsidP="005A4CCB">
      <w:r>
        <w:t>The following figures describe the locations of each sensor.</w:t>
      </w:r>
    </w:p>
    <w:p w14:paraId="7025FAB9" w14:textId="77777777" w:rsidR="001F598E" w:rsidRDefault="001F598E" w:rsidP="005C14E1">
      <w:pPr>
        <w:keepNext/>
        <w:jc w:val="center"/>
      </w:pPr>
      <w:r w:rsidRPr="00F35613">
        <w:rPr>
          <w:noProof/>
        </w:rPr>
        <mc:AlternateContent>
          <mc:Choice Requires="wpg">
            <w:drawing>
              <wp:inline distT="0" distB="0" distL="0" distR="0" wp14:anchorId="653828E5" wp14:editId="3685D50C">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7">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5708FABF"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f4L+9a//AanJrfUnRzdUAAAAAElFTkSuQmCC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8"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p>
    <w:p w14:paraId="7C108BEE" w14:textId="77777777" w:rsidR="001F598E" w:rsidRDefault="001F598E" w:rsidP="005C14E1">
      <w:pPr>
        <w:pStyle w:val="Caption"/>
      </w:pPr>
      <w:bookmarkStart w:id="195" w:name="_Toc184996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Pr>
          <w:noProof/>
        </w:rPr>
        <w:t>: Test Truck Instrumentation Layout</w:t>
      </w:r>
      <w:bookmarkEnd w:id="195"/>
    </w:p>
    <w:p w14:paraId="21D52C10" w14:textId="77777777" w:rsidR="001F598E" w:rsidRDefault="001F598E" w:rsidP="005C14E1">
      <w:pPr>
        <w:keepNext/>
        <w:jc w:val="center"/>
      </w:pPr>
      <w:r>
        <w:rPr>
          <w:noProof/>
        </w:rPr>
        <w:drawing>
          <wp:inline distT="0" distB="0" distL="0" distR="0" wp14:anchorId="474B10DD" wp14:editId="25D2D085">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9">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0A082C5F" w14:textId="77777777" w:rsidR="001F598E" w:rsidRDefault="001F598E" w:rsidP="005C14E1">
      <w:pPr>
        <w:pStyle w:val="Caption"/>
      </w:pPr>
      <w:bookmarkStart w:id="196" w:name="_Toc184996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pan 2 Instrumentation Layout</w:t>
      </w:r>
      <w:bookmarkEnd w:id="196"/>
    </w:p>
    <w:p w14:paraId="769AE1B8" w14:textId="77777777" w:rsidR="001F598E" w:rsidRDefault="001F598E" w:rsidP="005C14E1">
      <w:pPr>
        <w:keepNext/>
        <w:jc w:val="center"/>
      </w:pPr>
      <w:r>
        <w:rPr>
          <w:noProof/>
        </w:rPr>
        <w:drawing>
          <wp:inline distT="0" distB="0" distL="0" distR="0" wp14:anchorId="239636D0" wp14:editId="54C1A1C1">
            <wp:extent cx="4349262" cy="1920240"/>
            <wp:effectExtent l="0" t="0" r="0" b="381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0">
                      <a:extLst>
                        <a:ext uri="{28A0092B-C50C-407E-A947-70E740481C1C}">
                          <a14:useLocalDpi xmlns:a14="http://schemas.microsoft.com/office/drawing/2010/main" val="0"/>
                        </a:ext>
                      </a:extLst>
                    </a:blip>
                    <a:stretch>
                      <a:fillRect/>
                    </a:stretch>
                  </pic:blipFill>
                  <pic:spPr>
                    <a:xfrm>
                      <a:off x="0" y="0"/>
                      <a:ext cx="4349262" cy="1920240"/>
                    </a:xfrm>
                    <a:prstGeom prst="rect">
                      <a:avLst/>
                    </a:prstGeom>
                  </pic:spPr>
                </pic:pic>
              </a:graphicData>
            </a:graphic>
          </wp:inline>
        </w:drawing>
      </w:r>
    </w:p>
    <w:p w14:paraId="2ED24C4D" w14:textId="77777777" w:rsidR="001F598E" w:rsidRDefault="001F598E" w:rsidP="005C14E1">
      <w:pPr>
        <w:pStyle w:val="Caption"/>
      </w:pPr>
      <w:bookmarkStart w:id="197" w:name="_Toc184996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Spans 3 &amp; 4 Instrumentation Layout</w:t>
      </w:r>
      <w:bookmarkEnd w:id="197"/>
    </w:p>
    <w:p w14:paraId="54C5F492" w14:textId="77777777" w:rsidR="001F598E" w:rsidRDefault="001F598E" w:rsidP="005C14E1">
      <w:pPr>
        <w:keepNext/>
        <w:jc w:val="center"/>
      </w:pPr>
      <w:r>
        <w:rPr>
          <w:noProof/>
        </w:rPr>
        <w:drawing>
          <wp:inline distT="0" distB="0" distL="0" distR="0" wp14:anchorId="23673AF0" wp14:editId="4A4CCA26">
            <wp:extent cx="4281672" cy="1828800"/>
            <wp:effectExtent l="0" t="0" r="5080" b="0"/>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1">
                      <a:extLst>
                        <a:ext uri="{28A0092B-C50C-407E-A947-70E740481C1C}">
                          <a14:useLocalDpi xmlns:a14="http://schemas.microsoft.com/office/drawing/2010/main" val="0"/>
                        </a:ext>
                      </a:extLst>
                    </a:blip>
                    <a:stretch>
                      <a:fillRect/>
                    </a:stretch>
                  </pic:blipFill>
                  <pic:spPr>
                    <a:xfrm>
                      <a:off x="0" y="0"/>
                      <a:ext cx="4281672" cy="1828800"/>
                    </a:xfrm>
                    <a:prstGeom prst="rect">
                      <a:avLst/>
                    </a:prstGeom>
                  </pic:spPr>
                </pic:pic>
              </a:graphicData>
            </a:graphic>
          </wp:inline>
        </w:drawing>
      </w:r>
    </w:p>
    <w:p w14:paraId="494473A2" w14:textId="77777777" w:rsidR="001F598E" w:rsidRDefault="001F598E" w:rsidP="005C14E1">
      <w:pPr>
        <w:pStyle w:val="Caption"/>
      </w:pPr>
      <w:bookmarkStart w:id="198" w:name="_Toc184996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Spans 7 &amp; 8 Instrumentation Layout</w:t>
      </w:r>
      <w:bookmarkEnd w:id="198"/>
    </w:p>
    <w:p w14:paraId="6214EB96" w14:textId="77777777" w:rsidR="001F598E" w:rsidRDefault="001F598E" w:rsidP="00E42CE6">
      <w:pPr>
        <w:pStyle w:val="Heading3"/>
      </w:pPr>
      <w:r>
        <w:t>Equipment</w:t>
      </w:r>
    </w:p>
    <w:p w14:paraId="579EBC3F" w14:textId="77777777" w:rsidR="001F598E" w:rsidRPr="00FC2E6E" w:rsidRDefault="001F598E" w:rsidP="00FC2E6E">
      <w:r>
        <w:t>All 36 accelerometers were sampled with National Instruments (NI) CompactRIOs.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p w14:paraId="7FA8A628" w14:textId="77777777" w:rsidR="001F598E" w:rsidRDefault="001F598E" w:rsidP="005C14E1">
      <w:pPr>
        <w:pStyle w:val="Caption"/>
        <w:keepNext/>
      </w:pPr>
      <w:bookmarkStart w:id="199" w:name="_Toc1849953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3 Test Equipment Model Specifications</w:t>
      </w:r>
      <w:bookmarkEnd w:id="199"/>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1F598E" w14:paraId="27498090" w14:textId="77777777" w:rsidTr="00965A46">
        <w:trPr>
          <w:jc w:val="center"/>
        </w:trPr>
        <w:tc>
          <w:tcPr>
            <w:tcW w:w="2305" w:type="dxa"/>
          </w:tcPr>
          <w:p w14:paraId="03FB549B" w14:textId="77777777" w:rsidR="001F598E" w:rsidRDefault="001F598E" w:rsidP="00965A46">
            <w:pPr>
              <w:pStyle w:val="squish"/>
              <w:jc w:val="center"/>
            </w:pPr>
            <w:r>
              <w:t>Item</w:t>
            </w:r>
          </w:p>
        </w:tc>
        <w:tc>
          <w:tcPr>
            <w:tcW w:w="2235" w:type="dxa"/>
          </w:tcPr>
          <w:p w14:paraId="5BE96C63" w14:textId="77777777" w:rsidR="001F598E" w:rsidRDefault="001F598E" w:rsidP="00965A46">
            <w:pPr>
              <w:pStyle w:val="squish"/>
              <w:jc w:val="center"/>
            </w:pPr>
            <w:r>
              <w:t>Model No.</w:t>
            </w:r>
          </w:p>
        </w:tc>
        <w:tc>
          <w:tcPr>
            <w:tcW w:w="3508" w:type="dxa"/>
          </w:tcPr>
          <w:p w14:paraId="24F00701" w14:textId="77777777" w:rsidR="001F598E" w:rsidRPr="001812F8" w:rsidRDefault="001F598E" w:rsidP="00965A46">
            <w:pPr>
              <w:pStyle w:val="squish"/>
              <w:jc w:val="center"/>
            </w:pPr>
            <w:r>
              <w:t>Description</w:t>
            </w:r>
          </w:p>
        </w:tc>
      </w:tr>
      <w:tr w:rsidR="001F598E" w14:paraId="7DA969C0" w14:textId="77777777" w:rsidTr="00965A46">
        <w:trPr>
          <w:jc w:val="center"/>
        </w:trPr>
        <w:tc>
          <w:tcPr>
            <w:tcW w:w="2305" w:type="dxa"/>
          </w:tcPr>
          <w:p w14:paraId="49D5EDED" w14:textId="77777777" w:rsidR="001F598E" w:rsidRDefault="001F598E" w:rsidP="00965A46">
            <w:pPr>
              <w:pStyle w:val="squish"/>
            </w:pPr>
            <w:r>
              <w:t>Accelerometer</w:t>
            </w:r>
          </w:p>
        </w:tc>
        <w:tc>
          <w:tcPr>
            <w:tcW w:w="2235" w:type="dxa"/>
          </w:tcPr>
          <w:p w14:paraId="2F15803B" w14:textId="77777777" w:rsidR="001F598E" w:rsidRDefault="001F598E" w:rsidP="00965A46">
            <w:pPr>
              <w:pStyle w:val="squish"/>
            </w:pPr>
            <w:r>
              <w:t>PCB Model 393A03</w:t>
            </w:r>
          </w:p>
        </w:tc>
        <w:tc>
          <w:tcPr>
            <w:tcW w:w="3508" w:type="dxa"/>
          </w:tcPr>
          <w:p w14:paraId="66E516D2" w14:textId="77777777" w:rsidR="001F598E" w:rsidRDefault="001F598E" w:rsidP="00965A46">
            <w:pPr>
              <w:pStyle w:val="squish"/>
            </w:pPr>
            <w:r>
              <w:t>C</w:t>
            </w:r>
            <w:r w:rsidRPr="001812F8">
              <w:t xml:space="preserve">eramic </w:t>
            </w:r>
            <w:r>
              <w:t>S</w:t>
            </w:r>
            <w:r w:rsidRPr="001812F8">
              <w:t xml:space="preserve">hear ICP® </w:t>
            </w:r>
            <w:r>
              <w:t>A</w:t>
            </w:r>
            <w:r w:rsidRPr="001812F8">
              <w:t>ccel</w:t>
            </w:r>
            <w:r>
              <w:t>erometer</w:t>
            </w:r>
          </w:p>
        </w:tc>
      </w:tr>
      <w:tr w:rsidR="001F598E" w14:paraId="5E4BB8D6" w14:textId="77777777" w:rsidTr="00965A46">
        <w:trPr>
          <w:jc w:val="center"/>
        </w:trPr>
        <w:tc>
          <w:tcPr>
            <w:tcW w:w="2305" w:type="dxa"/>
          </w:tcPr>
          <w:p w14:paraId="674AE76E" w14:textId="77777777" w:rsidR="001F598E" w:rsidRDefault="001F598E" w:rsidP="00965A46">
            <w:pPr>
              <w:pStyle w:val="squish"/>
            </w:pPr>
            <w:r>
              <w:t>NI DAQ Chassis</w:t>
            </w:r>
          </w:p>
        </w:tc>
        <w:tc>
          <w:tcPr>
            <w:tcW w:w="2235" w:type="dxa"/>
          </w:tcPr>
          <w:p w14:paraId="3F9D4A64" w14:textId="77777777" w:rsidR="001F598E" w:rsidRDefault="001F598E" w:rsidP="00965A46">
            <w:pPr>
              <w:pStyle w:val="squish"/>
            </w:pPr>
            <w:r>
              <w:t>NI cRIO-9022</w:t>
            </w:r>
          </w:p>
        </w:tc>
        <w:tc>
          <w:tcPr>
            <w:tcW w:w="3508" w:type="dxa"/>
          </w:tcPr>
          <w:p w14:paraId="103BB998" w14:textId="77777777" w:rsidR="001F598E" w:rsidRDefault="001F598E"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1F598E" w14:paraId="37B60009" w14:textId="77777777" w:rsidTr="00965A46">
        <w:trPr>
          <w:jc w:val="center"/>
        </w:trPr>
        <w:tc>
          <w:tcPr>
            <w:tcW w:w="2305" w:type="dxa"/>
          </w:tcPr>
          <w:p w14:paraId="19FEC190" w14:textId="77777777" w:rsidR="001F598E" w:rsidRDefault="001F598E" w:rsidP="00965A46">
            <w:pPr>
              <w:pStyle w:val="squish"/>
            </w:pPr>
            <w:r>
              <w:t>NI DAQ I/O Modules</w:t>
            </w:r>
          </w:p>
        </w:tc>
        <w:tc>
          <w:tcPr>
            <w:tcW w:w="2235" w:type="dxa"/>
          </w:tcPr>
          <w:p w14:paraId="5D54604B" w14:textId="77777777" w:rsidR="001F598E" w:rsidRDefault="001F598E" w:rsidP="00965A46">
            <w:pPr>
              <w:pStyle w:val="squish"/>
            </w:pPr>
            <w:r>
              <w:t>NI-9234</w:t>
            </w:r>
          </w:p>
        </w:tc>
        <w:tc>
          <w:tcPr>
            <w:tcW w:w="3508" w:type="dxa"/>
          </w:tcPr>
          <w:p w14:paraId="08FEF2D1" w14:textId="77777777" w:rsidR="001F598E" w:rsidRDefault="001F598E" w:rsidP="00965A46">
            <w:pPr>
              <w:pStyle w:val="squish"/>
            </w:pPr>
            <w:r w:rsidRPr="00975B07">
              <w:t>C Series</w:t>
            </w:r>
            <w:r>
              <w:t xml:space="preserve"> </w:t>
            </w:r>
            <w:r w:rsidRPr="00975B07">
              <w:t>Vibration Input Module</w:t>
            </w:r>
          </w:p>
        </w:tc>
      </w:tr>
      <w:tr w:rsidR="001F598E" w14:paraId="5709F6B4" w14:textId="77777777" w:rsidTr="00965A46">
        <w:trPr>
          <w:jc w:val="center"/>
        </w:trPr>
        <w:tc>
          <w:tcPr>
            <w:tcW w:w="2305" w:type="dxa"/>
          </w:tcPr>
          <w:p w14:paraId="5C2C3761" w14:textId="77777777" w:rsidR="001F598E" w:rsidRDefault="001F598E" w:rsidP="00965A46">
            <w:pPr>
              <w:pStyle w:val="squish"/>
            </w:pPr>
            <w:r>
              <w:t>NI DAQ GPS Module</w:t>
            </w:r>
          </w:p>
        </w:tc>
        <w:tc>
          <w:tcPr>
            <w:tcW w:w="2235" w:type="dxa"/>
          </w:tcPr>
          <w:p w14:paraId="27556379" w14:textId="77777777" w:rsidR="001F598E" w:rsidRDefault="001F598E" w:rsidP="00965A46">
            <w:pPr>
              <w:pStyle w:val="squish"/>
            </w:pPr>
            <w:r>
              <w:t>NI-9467</w:t>
            </w:r>
          </w:p>
        </w:tc>
        <w:tc>
          <w:tcPr>
            <w:tcW w:w="3508" w:type="dxa"/>
          </w:tcPr>
          <w:p w14:paraId="11D5EDA1" w14:textId="77777777" w:rsidR="001F598E" w:rsidRPr="00975B07" w:rsidRDefault="001F598E" w:rsidP="00965A46">
            <w:pPr>
              <w:pStyle w:val="squish"/>
            </w:pPr>
            <w:r w:rsidRPr="00E42CE6">
              <w:t>GPS C</w:t>
            </w:r>
            <w:r>
              <w:t>-</w:t>
            </w:r>
            <w:r w:rsidRPr="00E42CE6">
              <w:t>Series Synchronization Module</w:t>
            </w:r>
          </w:p>
        </w:tc>
      </w:tr>
      <w:tr w:rsidR="001F598E" w14:paraId="4DD38352" w14:textId="77777777" w:rsidTr="00965A46">
        <w:trPr>
          <w:jc w:val="center"/>
        </w:trPr>
        <w:tc>
          <w:tcPr>
            <w:tcW w:w="2305" w:type="dxa"/>
          </w:tcPr>
          <w:p w14:paraId="344A4097" w14:textId="77777777" w:rsidR="001F598E" w:rsidRDefault="001F598E" w:rsidP="00965A46">
            <w:pPr>
              <w:pStyle w:val="squish"/>
            </w:pPr>
            <w:r>
              <w:t>Truck Axle Scales</w:t>
            </w:r>
          </w:p>
        </w:tc>
        <w:tc>
          <w:tcPr>
            <w:tcW w:w="2235" w:type="dxa"/>
          </w:tcPr>
          <w:p w14:paraId="1F9CBB99" w14:textId="77777777" w:rsidR="001F598E" w:rsidRDefault="001F598E" w:rsidP="00E42CE6">
            <w:pPr>
              <w:pStyle w:val="squish"/>
            </w:pPr>
            <w:r>
              <w:t>Intercomp LP600</w:t>
            </w:r>
          </w:p>
        </w:tc>
        <w:tc>
          <w:tcPr>
            <w:tcW w:w="3508" w:type="dxa"/>
          </w:tcPr>
          <w:p w14:paraId="5AD58EC8" w14:textId="77777777" w:rsidR="001F598E" w:rsidRPr="00975B07" w:rsidRDefault="001F598E" w:rsidP="00965A46">
            <w:pPr>
              <w:pStyle w:val="squish"/>
            </w:pPr>
            <w:r>
              <w:t>Low-Profile Wheel Load Scales</w:t>
            </w:r>
          </w:p>
        </w:tc>
      </w:tr>
    </w:tbl>
    <w:p w14:paraId="4661B383" w14:textId="77777777" w:rsidR="001F598E" w:rsidRPr="00E42CE6" w:rsidRDefault="001F598E"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2D307073" w14:textId="77777777" w:rsidR="001F598E" w:rsidRDefault="001F598E" w:rsidP="005A4CCB">
      <w:pPr>
        <w:pStyle w:val="Heading3"/>
      </w:pPr>
      <w:r>
        <w:t>Test Activities</w:t>
      </w:r>
    </w:p>
    <w:p w14:paraId="3656A6AC" w14:textId="77777777" w:rsidR="001F598E" w:rsidRDefault="001F598E"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 Sensor installation required two days of work.</w:t>
      </w:r>
    </w:p>
    <w:p w14:paraId="3544E57C" w14:textId="77777777" w:rsidR="001F598E" w:rsidRDefault="001F598E" w:rsidP="002F1BF4">
      <w:r>
        <w:t xml:space="preserve">All 3 DAQs recorded data at 1652 Hz. This was the minimum sampling rate permitted when operating the DAQ’s in the </w:t>
      </w:r>
      <w:r w:rsidRPr="000A5537">
        <w:t>field-programmable gate array (FPGA)</w:t>
      </w:r>
      <w:r>
        <w:t xml:space="preserve"> environment which was required when using the GPS synchronization modules. At a speed of 55 mph (24.4 m/s) this sampling rate would provide a data point for roughly every 1/2in. of vehicle travel. Furthermore, this sampling rate was sufficient for capturing the structure’s global modes of vibration.</w:t>
      </w:r>
    </w:p>
    <w:p w14:paraId="2F248716" w14:textId="77777777" w:rsidR="001F598E" w:rsidRDefault="001F598E" w:rsidP="005A4CCB">
      <w:r>
        <w:t>The dump truck was loaded to a total weight 61400 lbs. (</w:t>
      </w:r>
      <w:r w:rsidRPr="005604F5">
        <w:t>21745</w:t>
      </w:r>
      <w:r>
        <w:t xml:space="preserve"> kg) at the DOT truckyard on the morning of testing. Truck weight was measured by measuring individual wheel weights with a wheel/axle scale (Intercomp LP600). The recorded weight at each wheel is summarized in the following table.</w:t>
      </w:r>
    </w:p>
    <w:p w14:paraId="275F23F2" w14:textId="77777777" w:rsidR="001F598E" w:rsidRDefault="001F598E" w:rsidP="005A4CCB"/>
    <w:p w14:paraId="07F2C34C" w14:textId="77777777" w:rsidR="001F598E" w:rsidRDefault="001F598E" w:rsidP="005A4CCB"/>
    <w:p w14:paraId="073AFFEC" w14:textId="77777777" w:rsidR="001F598E" w:rsidRDefault="001F598E" w:rsidP="007424FF">
      <w:pPr>
        <w:pStyle w:val="Caption"/>
        <w:keepNext/>
      </w:pPr>
      <w:bookmarkStart w:id="200" w:name="_Toc5375377"/>
      <w:bookmarkStart w:id="201" w:name="_Toc1849953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Test Vehicle Wheel Weights</w:t>
      </w:r>
      <w:bookmarkEnd w:id="200"/>
      <w:bookmarkEnd w:id="201"/>
    </w:p>
    <w:tbl>
      <w:tblPr>
        <w:tblStyle w:val="TableGrid"/>
        <w:tblW w:w="0" w:type="auto"/>
        <w:jc w:val="center"/>
        <w:tblLook w:val="04A0" w:firstRow="1" w:lastRow="0" w:firstColumn="1" w:lastColumn="0" w:noHBand="0" w:noVBand="1"/>
      </w:tblPr>
      <w:tblGrid>
        <w:gridCol w:w="1911"/>
        <w:gridCol w:w="2280"/>
      </w:tblGrid>
      <w:tr w:rsidR="001F598E" w14:paraId="5969A25D" w14:textId="77777777" w:rsidTr="007424FF">
        <w:trPr>
          <w:jc w:val="center"/>
        </w:trPr>
        <w:tc>
          <w:tcPr>
            <w:tcW w:w="1911" w:type="dxa"/>
          </w:tcPr>
          <w:p w14:paraId="7D78B4E2" w14:textId="77777777" w:rsidR="001F598E" w:rsidRDefault="001F598E" w:rsidP="00965A46">
            <w:pPr>
              <w:pStyle w:val="squish"/>
            </w:pPr>
            <w:r>
              <w:t>Wheel Location</w:t>
            </w:r>
          </w:p>
        </w:tc>
        <w:tc>
          <w:tcPr>
            <w:tcW w:w="2280" w:type="dxa"/>
          </w:tcPr>
          <w:p w14:paraId="1AC02C21" w14:textId="77777777" w:rsidR="001F598E" w:rsidRDefault="001F598E" w:rsidP="00965A46">
            <w:pPr>
              <w:pStyle w:val="squish"/>
            </w:pPr>
            <w:r>
              <w:t>Measured Weight</w:t>
            </w:r>
          </w:p>
        </w:tc>
      </w:tr>
      <w:tr w:rsidR="001F598E" w14:paraId="6C0B1D5B" w14:textId="77777777" w:rsidTr="007424FF">
        <w:trPr>
          <w:jc w:val="center"/>
        </w:trPr>
        <w:tc>
          <w:tcPr>
            <w:tcW w:w="1911" w:type="dxa"/>
          </w:tcPr>
          <w:p w14:paraId="4486A25A" w14:textId="77777777" w:rsidR="001F598E" w:rsidRDefault="001F598E" w:rsidP="00965A46">
            <w:pPr>
              <w:pStyle w:val="squish"/>
            </w:pPr>
            <w:r>
              <w:t>Passenger Front</w:t>
            </w:r>
          </w:p>
        </w:tc>
        <w:tc>
          <w:tcPr>
            <w:tcW w:w="2280" w:type="dxa"/>
          </w:tcPr>
          <w:p w14:paraId="7C0F24FE" w14:textId="77777777" w:rsidR="001F598E" w:rsidRDefault="001F598E" w:rsidP="00965A46">
            <w:pPr>
              <w:pStyle w:val="squish"/>
            </w:pPr>
            <w:r>
              <w:t>6960 lb.</w:t>
            </w:r>
          </w:p>
        </w:tc>
      </w:tr>
      <w:tr w:rsidR="001F598E" w14:paraId="36235E98" w14:textId="77777777" w:rsidTr="007424FF">
        <w:trPr>
          <w:jc w:val="center"/>
        </w:trPr>
        <w:tc>
          <w:tcPr>
            <w:tcW w:w="1911" w:type="dxa"/>
          </w:tcPr>
          <w:p w14:paraId="01721A48" w14:textId="77777777" w:rsidR="001F598E" w:rsidRDefault="001F598E" w:rsidP="00965A46">
            <w:pPr>
              <w:pStyle w:val="squish"/>
            </w:pPr>
            <w:r>
              <w:t>Passenger Middle</w:t>
            </w:r>
          </w:p>
        </w:tc>
        <w:tc>
          <w:tcPr>
            <w:tcW w:w="2280" w:type="dxa"/>
          </w:tcPr>
          <w:p w14:paraId="1166F721" w14:textId="77777777" w:rsidR="001F598E" w:rsidRDefault="001F598E" w:rsidP="00965A46">
            <w:pPr>
              <w:pStyle w:val="squish"/>
            </w:pPr>
            <w:r>
              <w:t>11680 lb.</w:t>
            </w:r>
          </w:p>
        </w:tc>
      </w:tr>
      <w:tr w:rsidR="001F598E" w14:paraId="6B162F01" w14:textId="77777777" w:rsidTr="007424FF">
        <w:trPr>
          <w:jc w:val="center"/>
        </w:trPr>
        <w:tc>
          <w:tcPr>
            <w:tcW w:w="1911" w:type="dxa"/>
          </w:tcPr>
          <w:p w14:paraId="05F0B5A4" w14:textId="77777777" w:rsidR="001F598E" w:rsidRDefault="001F598E" w:rsidP="00965A46">
            <w:pPr>
              <w:pStyle w:val="squish"/>
            </w:pPr>
            <w:r>
              <w:t>Passenger Rear</w:t>
            </w:r>
          </w:p>
        </w:tc>
        <w:tc>
          <w:tcPr>
            <w:tcW w:w="2280" w:type="dxa"/>
          </w:tcPr>
          <w:p w14:paraId="7E750A39" w14:textId="77777777" w:rsidR="001F598E" w:rsidRDefault="001F598E" w:rsidP="00965A46">
            <w:pPr>
              <w:pStyle w:val="squish"/>
            </w:pPr>
            <w:r>
              <w:t>12000 lb.</w:t>
            </w:r>
          </w:p>
        </w:tc>
      </w:tr>
      <w:tr w:rsidR="001F598E" w14:paraId="7B5F3396" w14:textId="77777777" w:rsidTr="007424FF">
        <w:trPr>
          <w:jc w:val="center"/>
        </w:trPr>
        <w:tc>
          <w:tcPr>
            <w:tcW w:w="1911" w:type="dxa"/>
          </w:tcPr>
          <w:p w14:paraId="4D1634C5" w14:textId="77777777" w:rsidR="001F598E" w:rsidRDefault="001F598E" w:rsidP="00965A46">
            <w:pPr>
              <w:pStyle w:val="squish"/>
            </w:pPr>
            <w:r>
              <w:t>Driver Front</w:t>
            </w:r>
          </w:p>
        </w:tc>
        <w:tc>
          <w:tcPr>
            <w:tcW w:w="2280" w:type="dxa"/>
          </w:tcPr>
          <w:p w14:paraId="67F349B3" w14:textId="77777777" w:rsidR="001F598E" w:rsidRDefault="001F598E" w:rsidP="00965A46">
            <w:pPr>
              <w:pStyle w:val="squish"/>
            </w:pPr>
            <w:r>
              <w:t>6500 lb.</w:t>
            </w:r>
          </w:p>
        </w:tc>
      </w:tr>
      <w:tr w:rsidR="001F598E" w14:paraId="6BD6B978" w14:textId="77777777" w:rsidTr="007424FF">
        <w:trPr>
          <w:jc w:val="center"/>
        </w:trPr>
        <w:tc>
          <w:tcPr>
            <w:tcW w:w="1911" w:type="dxa"/>
          </w:tcPr>
          <w:p w14:paraId="0E4B0059" w14:textId="77777777" w:rsidR="001F598E" w:rsidRDefault="001F598E" w:rsidP="00965A46">
            <w:pPr>
              <w:pStyle w:val="squish"/>
            </w:pPr>
            <w:r>
              <w:t>Driver Middle</w:t>
            </w:r>
          </w:p>
        </w:tc>
        <w:tc>
          <w:tcPr>
            <w:tcW w:w="2280" w:type="dxa"/>
          </w:tcPr>
          <w:p w14:paraId="6E591DBC" w14:textId="77777777" w:rsidR="001F598E" w:rsidRDefault="001F598E" w:rsidP="00965A46">
            <w:pPr>
              <w:pStyle w:val="squish"/>
            </w:pPr>
            <w:r>
              <w:t>12180 lb.</w:t>
            </w:r>
          </w:p>
        </w:tc>
      </w:tr>
      <w:tr w:rsidR="001F598E" w14:paraId="767A41B7" w14:textId="77777777" w:rsidTr="007424FF">
        <w:trPr>
          <w:jc w:val="center"/>
        </w:trPr>
        <w:tc>
          <w:tcPr>
            <w:tcW w:w="1911" w:type="dxa"/>
          </w:tcPr>
          <w:p w14:paraId="27961A52" w14:textId="77777777" w:rsidR="001F598E" w:rsidRDefault="001F598E" w:rsidP="00965A46">
            <w:pPr>
              <w:pStyle w:val="squish"/>
            </w:pPr>
            <w:r>
              <w:t>Driver Rear</w:t>
            </w:r>
          </w:p>
        </w:tc>
        <w:tc>
          <w:tcPr>
            <w:tcW w:w="2280" w:type="dxa"/>
          </w:tcPr>
          <w:p w14:paraId="447C7AA7" w14:textId="77777777" w:rsidR="001F598E" w:rsidRDefault="001F598E" w:rsidP="00965A46">
            <w:pPr>
              <w:pStyle w:val="squish"/>
            </w:pPr>
            <w:r>
              <w:t>12080 lb.</w:t>
            </w:r>
          </w:p>
        </w:tc>
      </w:tr>
    </w:tbl>
    <w:p w14:paraId="4B37FCA5" w14:textId="77777777" w:rsidR="001F598E" w:rsidRDefault="001F598E" w:rsidP="007D3582">
      <w:pPr>
        <w:keepNext/>
      </w:pPr>
      <w:r w:rsidRPr="00A16EAD">
        <w:rPr>
          <w:noProof/>
        </w:rPr>
        <w:drawing>
          <wp:inline distT="0" distB="0" distL="0" distR="0" wp14:anchorId="7EF40026" wp14:editId="71B6A4AB">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2" cstate="print">
                      <a:extLst>
                        <a:ext uri="{BEBA8EAE-BF5A-486C-A8C5-ECC9F3942E4B}">
                          <a14:imgProps xmlns:a14="http://schemas.microsoft.com/office/drawing/2010/main">
                            <a14:imgLayer r:embed="rId9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3DE426D3" w14:textId="77777777" w:rsidR="001F598E" w:rsidRDefault="001F598E" w:rsidP="007D3582">
      <w:pPr>
        <w:pStyle w:val="Caption"/>
      </w:pPr>
      <w:bookmarkStart w:id="202" w:name="_Toc5375494"/>
      <w:bookmarkStart w:id="203" w:name="_Toc184996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Photo of Test Truck</w:t>
      </w:r>
      <w:bookmarkEnd w:id="202"/>
      <w:bookmarkEnd w:id="203"/>
    </w:p>
    <w:p w14:paraId="74B2412B" w14:textId="77777777" w:rsidR="001F598E" w:rsidRDefault="001F598E" w:rsidP="005A4CCB">
      <w:r>
        <w:t>The test truck traversed the bridge 14 times. Vehicle speed and lane position were varied between runs but kept consistent throughout a single pass. Traffic conditions varied from free-flowing to heavily congested. Crossing events were marked in the data files by a passenger in the test truck by tapping a designated accelerometer just before entering the bridge and just after exiting it. This would appear as a spike in the data allowing for visual identification or programmatically with threshold identification scripts. The following table summarizes the meta data for each run.</w:t>
      </w:r>
    </w:p>
    <w:p w14:paraId="757B0AA0" w14:textId="77777777" w:rsidR="001F598E" w:rsidRDefault="001F598E" w:rsidP="005A4CCB"/>
    <w:p w14:paraId="0C538DA5" w14:textId="77777777" w:rsidR="001F598E" w:rsidRDefault="001F598E" w:rsidP="005A4CCB"/>
    <w:p w14:paraId="7C6DAD9B" w14:textId="77777777" w:rsidR="001F598E" w:rsidRDefault="001F598E" w:rsidP="007D3582">
      <w:pPr>
        <w:pStyle w:val="Caption"/>
        <w:keepNext/>
      </w:pPr>
      <w:bookmarkStart w:id="204" w:name="_Toc5375378"/>
      <w:bookmarkStart w:id="205" w:name="_Toc1849953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eta Data for Test Runs</w:t>
      </w:r>
      <w:bookmarkEnd w:id="204"/>
      <w:bookmarkEnd w:id="205"/>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1F598E" w14:paraId="585FF642" w14:textId="77777777" w:rsidTr="00B340CF">
        <w:trPr>
          <w:jc w:val="center"/>
        </w:trPr>
        <w:tc>
          <w:tcPr>
            <w:tcW w:w="648" w:type="dxa"/>
            <w:vAlign w:val="center"/>
          </w:tcPr>
          <w:p w14:paraId="16AA1C21" w14:textId="77777777" w:rsidR="001F598E" w:rsidRDefault="001F598E" w:rsidP="005A4CCB">
            <w:pPr>
              <w:pStyle w:val="squish"/>
              <w:jc w:val="center"/>
            </w:pPr>
            <w:r>
              <w:t>Run #</w:t>
            </w:r>
          </w:p>
        </w:tc>
        <w:tc>
          <w:tcPr>
            <w:tcW w:w="561" w:type="dxa"/>
            <w:vAlign w:val="center"/>
          </w:tcPr>
          <w:p w14:paraId="1705EB8B" w14:textId="77777777" w:rsidR="001F598E" w:rsidRDefault="001F598E" w:rsidP="005A4CCB">
            <w:pPr>
              <w:pStyle w:val="squish"/>
              <w:jc w:val="center"/>
            </w:pPr>
            <w:r>
              <w:t>Lane</w:t>
            </w:r>
          </w:p>
        </w:tc>
        <w:tc>
          <w:tcPr>
            <w:tcW w:w="1223" w:type="dxa"/>
            <w:vAlign w:val="center"/>
          </w:tcPr>
          <w:p w14:paraId="5929E6E5" w14:textId="77777777" w:rsidR="001F598E" w:rsidRDefault="001F598E" w:rsidP="005A4CCB">
            <w:pPr>
              <w:pStyle w:val="squish"/>
              <w:jc w:val="center"/>
            </w:pPr>
            <w:r>
              <w:t>Direction of Travel</w:t>
            </w:r>
          </w:p>
        </w:tc>
        <w:tc>
          <w:tcPr>
            <w:tcW w:w="1440" w:type="dxa"/>
            <w:vAlign w:val="center"/>
          </w:tcPr>
          <w:p w14:paraId="378BD042" w14:textId="77777777" w:rsidR="001F598E" w:rsidRDefault="001F598E" w:rsidP="005A4CCB">
            <w:pPr>
              <w:pStyle w:val="squish"/>
              <w:jc w:val="center"/>
            </w:pPr>
            <w:r>
              <w:t>Average Speed (mph)</w:t>
            </w:r>
          </w:p>
        </w:tc>
        <w:tc>
          <w:tcPr>
            <w:tcW w:w="2774" w:type="dxa"/>
            <w:vAlign w:val="center"/>
          </w:tcPr>
          <w:p w14:paraId="09C1517E" w14:textId="77777777" w:rsidR="001F598E" w:rsidRDefault="001F598E" w:rsidP="005A4CCB">
            <w:pPr>
              <w:pStyle w:val="squish"/>
              <w:jc w:val="center"/>
            </w:pPr>
            <w:r>
              <w:t>Traffic Conditions</w:t>
            </w:r>
          </w:p>
        </w:tc>
      </w:tr>
      <w:tr w:rsidR="001F598E" w14:paraId="109B77FD" w14:textId="77777777" w:rsidTr="00B340CF">
        <w:trPr>
          <w:jc w:val="center"/>
        </w:trPr>
        <w:tc>
          <w:tcPr>
            <w:tcW w:w="648" w:type="dxa"/>
          </w:tcPr>
          <w:p w14:paraId="7477379C" w14:textId="77777777" w:rsidR="001F598E" w:rsidRDefault="001F598E" w:rsidP="005A4CCB">
            <w:pPr>
              <w:pStyle w:val="squish"/>
              <w:jc w:val="center"/>
            </w:pPr>
            <w:r>
              <w:t>1</w:t>
            </w:r>
          </w:p>
        </w:tc>
        <w:tc>
          <w:tcPr>
            <w:tcW w:w="561" w:type="dxa"/>
          </w:tcPr>
          <w:p w14:paraId="1C9D629F" w14:textId="77777777" w:rsidR="001F598E" w:rsidRDefault="001F598E" w:rsidP="005A4CCB">
            <w:pPr>
              <w:pStyle w:val="squish"/>
              <w:jc w:val="center"/>
            </w:pPr>
            <w:r>
              <w:t>L</w:t>
            </w:r>
          </w:p>
        </w:tc>
        <w:tc>
          <w:tcPr>
            <w:tcW w:w="1223" w:type="dxa"/>
          </w:tcPr>
          <w:p w14:paraId="5CDD267B" w14:textId="77777777" w:rsidR="001F598E" w:rsidRDefault="001F598E" w:rsidP="005A4CCB">
            <w:pPr>
              <w:pStyle w:val="squish"/>
              <w:jc w:val="center"/>
            </w:pPr>
            <w:r>
              <w:t>WB</w:t>
            </w:r>
          </w:p>
        </w:tc>
        <w:tc>
          <w:tcPr>
            <w:tcW w:w="1440" w:type="dxa"/>
          </w:tcPr>
          <w:p w14:paraId="2B1A29C8" w14:textId="77777777" w:rsidR="001F598E" w:rsidRDefault="001F598E" w:rsidP="005A4CCB">
            <w:pPr>
              <w:pStyle w:val="squish"/>
              <w:jc w:val="center"/>
            </w:pPr>
            <w:r>
              <w:t>60 – 30</w:t>
            </w:r>
          </w:p>
        </w:tc>
        <w:tc>
          <w:tcPr>
            <w:tcW w:w="2774" w:type="dxa"/>
          </w:tcPr>
          <w:p w14:paraId="25C1A31E" w14:textId="77777777" w:rsidR="001F598E" w:rsidRDefault="001F598E" w:rsidP="005A4CCB">
            <w:pPr>
              <w:pStyle w:val="squish"/>
            </w:pPr>
            <w:r>
              <w:t>Stopped near end of bridge</w:t>
            </w:r>
          </w:p>
        </w:tc>
      </w:tr>
      <w:tr w:rsidR="001F598E" w14:paraId="1052707C" w14:textId="77777777" w:rsidTr="00B340CF">
        <w:trPr>
          <w:jc w:val="center"/>
        </w:trPr>
        <w:tc>
          <w:tcPr>
            <w:tcW w:w="648" w:type="dxa"/>
          </w:tcPr>
          <w:p w14:paraId="3756E054" w14:textId="77777777" w:rsidR="001F598E" w:rsidRDefault="001F598E" w:rsidP="005A4CCB">
            <w:pPr>
              <w:pStyle w:val="squish"/>
              <w:jc w:val="center"/>
            </w:pPr>
            <w:r>
              <w:t>2</w:t>
            </w:r>
          </w:p>
        </w:tc>
        <w:tc>
          <w:tcPr>
            <w:tcW w:w="561" w:type="dxa"/>
          </w:tcPr>
          <w:p w14:paraId="1AE8D1EE" w14:textId="77777777" w:rsidR="001F598E" w:rsidRDefault="001F598E" w:rsidP="005A4CCB">
            <w:pPr>
              <w:pStyle w:val="squish"/>
              <w:jc w:val="center"/>
            </w:pPr>
            <w:r>
              <w:t>R</w:t>
            </w:r>
          </w:p>
        </w:tc>
        <w:tc>
          <w:tcPr>
            <w:tcW w:w="1223" w:type="dxa"/>
          </w:tcPr>
          <w:p w14:paraId="70CA6203" w14:textId="77777777" w:rsidR="001F598E" w:rsidRDefault="001F598E" w:rsidP="005A4CCB">
            <w:pPr>
              <w:pStyle w:val="squish"/>
              <w:jc w:val="center"/>
            </w:pPr>
            <w:r>
              <w:t>EB</w:t>
            </w:r>
          </w:p>
        </w:tc>
        <w:tc>
          <w:tcPr>
            <w:tcW w:w="1440" w:type="dxa"/>
          </w:tcPr>
          <w:p w14:paraId="1F1F0308" w14:textId="77777777" w:rsidR="001F598E" w:rsidRDefault="001F598E" w:rsidP="005A4CCB">
            <w:pPr>
              <w:pStyle w:val="squish"/>
              <w:jc w:val="center"/>
            </w:pPr>
            <w:r>
              <w:t>35</w:t>
            </w:r>
          </w:p>
        </w:tc>
        <w:tc>
          <w:tcPr>
            <w:tcW w:w="2774" w:type="dxa"/>
          </w:tcPr>
          <w:p w14:paraId="03C3F9CA" w14:textId="77777777" w:rsidR="001F598E" w:rsidRDefault="001F598E" w:rsidP="005A4CCB">
            <w:pPr>
              <w:pStyle w:val="squish"/>
            </w:pPr>
            <w:r>
              <w:t>Light</w:t>
            </w:r>
          </w:p>
        </w:tc>
      </w:tr>
      <w:tr w:rsidR="001F598E" w14:paraId="7444C822" w14:textId="77777777" w:rsidTr="00B340CF">
        <w:trPr>
          <w:jc w:val="center"/>
        </w:trPr>
        <w:tc>
          <w:tcPr>
            <w:tcW w:w="648" w:type="dxa"/>
          </w:tcPr>
          <w:p w14:paraId="45B1FE11" w14:textId="77777777" w:rsidR="001F598E" w:rsidRDefault="001F598E" w:rsidP="005A4CCB">
            <w:pPr>
              <w:pStyle w:val="squish"/>
              <w:jc w:val="center"/>
            </w:pPr>
            <w:r>
              <w:t>3</w:t>
            </w:r>
          </w:p>
        </w:tc>
        <w:tc>
          <w:tcPr>
            <w:tcW w:w="561" w:type="dxa"/>
          </w:tcPr>
          <w:p w14:paraId="586CB4C8" w14:textId="77777777" w:rsidR="001F598E" w:rsidRDefault="001F598E" w:rsidP="005A4CCB">
            <w:pPr>
              <w:pStyle w:val="squish"/>
              <w:jc w:val="center"/>
            </w:pPr>
            <w:r>
              <w:t>R</w:t>
            </w:r>
          </w:p>
        </w:tc>
        <w:tc>
          <w:tcPr>
            <w:tcW w:w="1223" w:type="dxa"/>
          </w:tcPr>
          <w:p w14:paraId="5D6037FE" w14:textId="77777777" w:rsidR="001F598E" w:rsidRDefault="001F598E" w:rsidP="005A4CCB">
            <w:pPr>
              <w:pStyle w:val="squish"/>
              <w:jc w:val="center"/>
            </w:pPr>
            <w:r>
              <w:t>WB</w:t>
            </w:r>
          </w:p>
        </w:tc>
        <w:tc>
          <w:tcPr>
            <w:tcW w:w="1440" w:type="dxa"/>
          </w:tcPr>
          <w:p w14:paraId="4F50F539" w14:textId="77777777" w:rsidR="001F598E" w:rsidRDefault="001F598E" w:rsidP="005A4CCB">
            <w:pPr>
              <w:pStyle w:val="squish"/>
              <w:jc w:val="center"/>
            </w:pPr>
            <w:r>
              <w:t>42</w:t>
            </w:r>
          </w:p>
        </w:tc>
        <w:tc>
          <w:tcPr>
            <w:tcW w:w="2774" w:type="dxa"/>
          </w:tcPr>
          <w:p w14:paraId="6FDC5F66" w14:textId="77777777" w:rsidR="001F598E" w:rsidRDefault="001F598E" w:rsidP="005A4CCB">
            <w:pPr>
              <w:pStyle w:val="squish"/>
            </w:pPr>
            <w:r>
              <w:t>Moderate</w:t>
            </w:r>
          </w:p>
        </w:tc>
      </w:tr>
      <w:tr w:rsidR="001F598E" w14:paraId="37F62991" w14:textId="77777777" w:rsidTr="00B340CF">
        <w:trPr>
          <w:jc w:val="center"/>
        </w:trPr>
        <w:tc>
          <w:tcPr>
            <w:tcW w:w="648" w:type="dxa"/>
          </w:tcPr>
          <w:p w14:paraId="0DBEB8C4" w14:textId="77777777" w:rsidR="001F598E" w:rsidRDefault="001F598E" w:rsidP="005A4CCB">
            <w:pPr>
              <w:pStyle w:val="squish"/>
              <w:jc w:val="center"/>
            </w:pPr>
            <w:r>
              <w:t>4</w:t>
            </w:r>
          </w:p>
        </w:tc>
        <w:tc>
          <w:tcPr>
            <w:tcW w:w="561" w:type="dxa"/>
          </w:tcPr>
          <w:p w14:paraId="68C2E6C8" w14:textId="77777777" w:rsidR="001F598E" w:rsidRDefault="001F598E" w:rsidP="005A4CCB">
            <w:pPr>
              <w:pStyle w:val="squish"/>
              <w:jc w:val="center"/>
            </w:pPr>
            <w:r>
              <w:t>R</w:t>
            </w:r>
          </w:p>
        </w:tc>
        <w:tc>
          <w:tcPr>
            <w:tcW w:w="1223" w:type="dxa"/>
          </w:tcPr>
          <w:p w14:paraId="181C6D9C" w14:textId="77777777" w:rsidR="001F598E" w:rsidRDefault="001F598E" w:rsidP="005A4CCB">
            <w:pPr>
              <w:pStyle w:val="squish"/>
              <w:jc w:val="center"/>
            </w:pPr>
            <w:r>
              <w:t>EB</w:t>
            </w:r>
          </w:p>
        </w:tc>
        <w:tc>
          <w:tcPr>
            <w:tcW w:w="1440" w:type="dxa"/>
          </w:tcPr>
          <w:p w14:paraId="15A5C32E" w14:textId="77777777" w:rsidR="001F598E" w:rsidRDefault="001F598E" w:rsidP="005A4CCB">
            <w:pPr>
              <w:pStyle w:val="squish"/>
              <w:jc w:val="center"/>
            </w:pPr>
            <w:r>
              <w:t>25</w:t>
            </w:r>
          </w:p>
        </w:tc>
        <w:tc>
          <w:tcPr>
            <w:tcW w:w="2774" w:type="dxa"/>
          </w:tcPr>
          <w:p w14:paraId="133D7675" w14:textId="77777777" w:rsidR="001F598E" w:rsidRDefault="001F598E" w:rsidP="005A4CCB">
            <w:pPr>
              <w:pStyle w:val="squish"/>
            </w:pPr>
            <w:r>
              <w:t>Moderate</w:t>
            </w:r>
          </w:p>
        </w:tc>
      </w:tr>
      <w:tr w:rsidR="001F598E" w14:paraId="1F86F22A" w14:textId="77777777" w:rsidTr="00B340CF">
        <w:trPr>
          <w:jc w:val="center"/>
        </w:trPr>
        <w:tc>
          <w:tcPr>
            <w:tcW w:w="648" w:type="dxa"/>
          </w:tcPr>
          <w:p w14:paraId="79A568F4" w14:textId="77777777" w:rsidR="001F598E" w:rsidRDefault="001F598E" w:rsidP="005A4CCB">
            <w:pPr>
              <w:pStyle w:val="squish"/>
              <w:jc w:val="center"/>
            </w:pPr>
            <w:r>
              <w:t>5</w:t>
            </w:r>
          </w:p>
        </w:tc>
        <w:tc>
          <w:tcPr>
            <w:tcW w:w="561" w:type="dxa"/>
          </w:tcPr>
          <w:p w14:paraId="59B84B34" w14:textId="77777777" w:rsidR="001F598E" w:rsidRDefault="001F598E" w:rsidP="005A4CCB">
            <w:pPr>
              <w:pStyle w:val="squish"/>
              <w:jc w:val="center"/>
            </w:pPr>
            <w:r>
              <w:t>L</w:t>
            </w:r>
          </w:p>
        </w:tc>
        <w:tc>
          <w:tcPr>
            <w:tcW w:w="1223" w:type="dxa"/>
          </w:tcPr>
          <w:p w14:paraId="0E29FFC2" w14:textId="77777777" w:rsidR="001F598E" w:rsidRDefault="001F598E" w:rsidP="005A4CCB">
            <w:pPr>
              <w:pStyle w:val="squish"/>
              <w:jc w:val="center"/>
            </w:pPr>
            <w:r>
              <w:t>WB</w:t>
            </w:r>
          </w:p>
        </w:tc>
        <w:tc>
          <w:tcPr>
            <w:tcW w:w="1440" w:type="dxa"/>
          </w:tcPr>
          <w:p w14:paraId="7C455E3C" w14:textId="77777777" w:rsidR="001F598E" w:rsidRDefault="001F598E" w:rsidP="005A4CCB">
            <w:pPr>
              <w:pStyle w:val="squish"/>
              <w:jc w:val="center"/>
            </w:pPr>
            <w:r>
              <w:t>40 – 0</w:t>
            </w:r>
          </w:p>
        </w:tc>
        <w:tc>
          <w:tcPr>
            <w:tcW w:w="2774" w:type="dxa"/>
          </w:tcPr>
          <w:p w14:paraId="0C3D1CCF" w14:textId="77777777" w:rsidR="001F598E" w:rsidRDefault="001F598E" w:rsidP="005A4CCB">
            <w:pPr>
              <w:pStyle w:val="squish"/>
            </w:pPr>
            <w:r>
              <w:t>Heavy with stop at end</w:t>
            </w:r>
          </w:p>
        </w:tc>
      </w:tr>
      <w:tr w:rsidR="001F598E" w14:paraId="0E440918" w14:textId="77777777" w:rsidTr="00B340CF">
        <w:trPr>
          <w:jc w:val="center"/>
        </w:trPr>
        <w:tc>
          <w:tcPr>
            <w:tcW w:w="648" w:type="dxa"/>
          </w:tcPr>
          <w:p w14:paraId="1704FB3E" w14:textId="77777777" w:rsidR="001F598E" w:rsidRDefault="001F598E" w:rsidP="005A4CCB">
            <w:pPr>
              <w:pStyle w:val="squish"/>
              <w:jc w:val="center"/>
            </w:pPr>
            <w:r>
              <w:t>6</w:t>
            </w:r>
          </w:p>
        </w:tc>
        <w:tc>
          <w:tcPr>
            <w:tcW w:w="561" w:type="dxa"/>
          </w:tcPr>
          <w:p w14:paraId="35274607" w14:textId="77777777" w:rsidR="001F598E" w:rsidRDefault="001F598E" w:rsidP="005A4CCB">
            <w:pPr>
              <w:pStyle w:val="squish"/>
              <w:jc w:val="center"/>
            </w:pPr>
            <w:r>
              <w:t>L</w:t>
            </w:r>
          </w:p>
        </w:tc>
        <w:tc>
          <w:tcPr>
            <w:tcW w:w="1223" w:type="dxa"/>
          </w:tcPr>
          <w:p w14:paraId="3EB63F7A" w14:textId="77777777" w:rsidR="001F598E" w:rsidRDefault="001F598E" w:rsidP="005A4CCB">
            <w:pPr>
              <w:pStyle w:val="squish"/>
              <w:jc w:val="center"/>
            </w:pPr>
            <w:r>
              <w:t>EB</w:t>
            </w:r>
          </w:p>
        </w:tc>
        <w:tc>
          <w:tcPr>
            <w:tcW w:w="1440" w:type="dxa"/>
          </w:tcPr>
          <w:p w14:paraId="70AE095A" w14:textId="77777777" w:rsidR="001F598E" w:rsidRDefault="001F598E" w:rsidP="005A4CCB">
            <w:pPr>
              <w:pStyle w:val="squish"/>
              <w:jc w:val="center"/>
            </w:pPr>
            <w:r>
              <w:t>40</w:t>
            </w:r>
          </w:p>
        </w:tc>
        <w:tc>
          <w:tcPr>
            <w:tcW w:w="2774" w:type="dxa"/>
          </w:tcPr>
          <w:p w14:paraId="5FA9C053" w14:textId="77777777" w:rsidR="001F598E" w:rsidRDefault="001F598E" w:rsidP="005A4CCB">
            <w:pPr>
              <w:pStyle w:val="squish"/>
            </w:pPr>
            <w:r>
              <w:t>Light</w:t>
            </w:r>
          </w:p>
        </w:tc>
      </w:tr>
      <w:tr w:rsidR="001F598E" w14:paraId="2C936033" w14:textId="77777777" w:rsidTr="00B340CF">
        <w:trPr>
          <w:jc w:val="center"/>
        </w:trPr>
        <w:tc>
          <w:tcPr>
            <w:tcW w:w="648" w:type="dxa"/>
          </w:tcPr>
          <w:p w14:paraId="631DA87F" w14:textId="77777777" w:rsidR="001F598E" w:rsidRDefault="001F598E" w:rsidP="005A4CCB">
            <w:pPr>
              <w:pStyle w:val="squish"/>
              <w:jc w:val="center"/>
            </w:pPr>
            <w:r>
              <w:t>7</w:t>
            </w:r>
          </w:p>
        </w:tc>
        <w:tc>
          <w:tcPr>
            <w:tcW w:w="561" w:type="dxa"/>
          </w:tcPr>
          <w:p w14:paraId="03D5F49F" w14:textId="77777777" w:rsidR="001F598E" w:rsidRDefault="001F598E" w:rsidP="005A4CCB">
            <w:pPr>
              <w:pStyle w:val="squish"/>
              <w:jc w:val="center"/>
            </w:pPr>
            <w:r>
              <w:t>L</w:t>
            </w:r>
          </w:p>
        </w:tc>
        <w:tc>
          <w:tcPr>
            <w:tcW w:w="1223" w:type="dxa"/>
          </w:tcPr>
          <w:p w14:paraId="42161B21" w14:textId="77777777" w:rsidR="001F598E" w:rsidRDefault="001F598E" w:rsidP="005A4CCB">
            <w:pPr>
              <w:pStyle w:val="squish"/>
              <w:jc w:val="center"/>
            </w:pPr>
            <w:r>
              <w:t>WB</w:t>
            </w:r>
          </w:p>
        </w:tc>
        <w:tc>
          <w:tcPr>
            <w:tcW w:w="1440" w:type="dxa"/>
          </w:tcPr>
          <w:p w14:paraId="651B90A3" w14:textId="77777777" w:rsidR="001F598E" w:rsidRDefault="001F598E" w:rsidP="005A4CCB">
            <w:pPr>
              <w:pStyle w:val="squish"/>
              <w:jc w:val="center"/>
            </w:pPr>
            <w:r>
              <w:t>15</w:t>
            </w:r>
          </w:p>
        </w:tc>
        <w:tc>
          <w:tcPr>
            <w:tcW w:w="2774" w:type="dxa"/>
          </w:tcPr>
          <w:p w14:paraId="6D889A46" w14:textId="77777777" w:rsidR="001F598E" w:rsidRDefault="001F598E" w:rsidP="005A4CCB">
            <w:pPr>
              <w:pStyle w:val="squish"/>
            </w:pPr>
            <w:r>
              <w:t>Heavy</w:t>
            </w:r>
          </w:p>
        </w:tc>
      </w:tr>
      <w:tr w:rsidR="001F598E" w14:paraId="25CA323B" w14:textId="77777777" w:rsidTr="00B340CF">
        <w:trPr>
          <w:jc w:val="center"/>
        </w:trPr>
        <w:tc>
          <w:tcPr>
            <w:tcW w:w="648" w:type="dxa"/>
          </w:tcPr>
          <w:p w14:paraId="2CDE463E" w14:textId="77777777" w:rsidR="001F598E" w:rsidRDefault="001F598E" w:rsidP="005A4CCB">
            <w:pPr>
              <w:pStyle w:val="squish"/>
              <w:jc w:val="center"/>
            </w:pPr>
            <w:r>
              <w:t>8</w:t>
            </w:r>
          </w:p>
        </w:tc>
        <w:tc>
          <w:tcPr>
            <w:tcW w:w="561" w:type="dxa"/>
          </w:tcPr>
          <w:p w14:paraId="66397776" w14:textId="77777777" w:rsidR="001F598E" w:rsidRDefault="001F598E" w:rsidP="005A4CCB">
            <w:pPr>
              <w:pStyle w:val="squish"/>
              <w:jc w:val="center"/>
            </w:pPr>
            <w:r>
              <w:t>L</w:t>
            </w:r>
          </w:p>
        </w:tc>
        <w:tc>
          <w:tcPr>
            <w:tcW w:w="1223" w:type="dxa"/>
          </w:tcPr>
          <w:p w14:paraId="45A8D9E3" w14:textId="77777777" w:rsidR="001F598E" w:rsidRDefault="001F598E" w:rsidP="005A4CCB">
            <w:pPr>
              <w:pStyle w:val="squish"/>
              <w:jc w:val="center"/>
            </w:pPr>
            <w:r>
              <w:t>EB</w:t>
            </w:r>
          </w:p>
        </w:tc>
        <w:tc>
          <w:tcPr>
            <w:tcW w:w="1440" w:type="dxa"/>
          </w:tcPr>
          <w:p w14:paraId="79BBA224" w14:textId="77777777" w:rsidR="001F598E" w:rsidRDefault="001F598E" w:rsidP="005A4CCB">
            <w:pPr>
              <w:pStyle w:val="squish"/>
              <w:jc w:val="center"/>
            </w:pPr>
            <w:r>
              <w:t>47</w:t>
            </w:r>
          </w:p>
        </w:tc>
        <w:tc>
          <w:tcPr>
            <w:tcW w:w="2774" w:type="dxa"/>
          </w:tcPr>
          <w:p w14:paraId="2E4846A0" w14:textId="77777777" w:rsidR="001F598E" w:rsidRDefault="001F598E" w:rsidP="005A4CCB">
            <w:pPr>
              <w:pStyle w:val="squish"/>
            </w:pPr>
            <w:r>
              <w:t>Light</w:t>
            </w:r>
          </w:p>
        </w:tc>
      </w:tr>
      <w:tr w:rsidR="001F598E" w14:paraId="547988EE" w14:textId="77777777" w:rsidTr="00B340CF">
        <w:trPr>
          <w:jc w:val="center"/>
        </w:trPr>
        <w:tc>
          <w:tcPr>
            <w:tcW w:w="648" w:type="dxa"/>
          </w:tcPr>
          <w:p w14:paraId="58F5CD8F" w14:textId="77777777" w:rsidR="001F598E" w:rsidRDefault="001F598E" w:rsidP="005A4CCB">
            <w:pPr>
              <w:pStyle w:val="squish"/>
              <w:jc w:val="center"/>
            </w:pPr>
            <w:r>
              <w:t>9</w:t>
            </w:r>
          </w:p>
        </w:tc>
        <w:tc>
          <w:tcPr>
            <w:tcW w:w="561" w:type="dxa"/>
          </w:tcPr>
          <w:p w14:paraId="68DBD5C4" w14:textId="77777777" w:rsidR="001F598E" w:rsidRDefault="001F598E" w:rsidP="005A4CCB">
            <w:pPr>
              <w:pStyle w:val="squish"/>
              <w:jc w:val="center"/>
            </w:pPr>
            <w:r>
              <w:t>L</w:t>
            </w:r>
          </w:p>
        </w:tc>
        <w:tc>
          <w:tcPr>
            <w:tcW w:w="1223" w:type="dxa"/>
          </w:tcPr>
          <w:p w14:paraId="54A4B2D8" w14:textId="77777777" w:rsidR="001F598E" w:rsidRDefault="001F598E" w:rsidP="005A4CCB">
            <w:pPr>
              <w:pStyle w:val="squish"/>
              <w:jc w:val="center"/>
            </w:pPr>
            <w:r>
              <w:t>WB</w:t>
            </w:r>
          </w:p>
        </w:tc>
        <w:tc>
          <w:tcPr>
            <w:tcW w:w="1440" w:type="dxa"/>
          </w:tcPr>
          <w:p w14:paraId="4D6DDEDC" w14:textId="77777777" w:rsidR="001F598E" w:rsidRDefault="001F598E" w:rsidP="005A4CCB">
            <w:pPr>
              <w:pStyle w:val="squish"/>
              <w:jc w:val="center"/>
            </w:pPr>
            <w:r>
              <w:t>58</w:t>
            </w:r>
          </w:p>
        </w:tc>
        <w:tc>
          <w:tcPr>
            <w:tcW w:w="2774" w:type="dxa"/>
          </w:tcPr>
          <w:p w14:paraId="0B0B8853" w14:textId="77777777" w:rsidR="001F598E" w:rsidRDefault="001F598E" w:rsidP="005A4CCB">
            <w:pPr>
              <w:pStyle w:val="squish"/>
            </w:pPr>
            <w:r>
              <w:t>Light</w:t>
            </w:r>
          </w:p>
        </w:tc>
      </w:tr>
      <w:tr w:rsidR="001F598E" w14:paraId="34DE758F" w14:textId="77777777" w:rsidTr="00B340CF">
        <w:trPr>
          <w:jc w:val="center"/>
        </w:trPr>
        <w:tc>
          <w:tcPr>
            <w:tcW w:w="648" w:type="dxa"/>
          </w:tcPr>
          <w:p w14:paraId="5586F5D1" w14:textId="77777777" w:rsidR="001F598E" w:rsidRDefault="001F598E" w:rsidP="005A4CCB">
            <w:pPr>
              <w:pStyle w:val="squish"/>
              <w:jc w:val="center"/>
            </w:pPr>
            <w:r>
              <w:t>10</w:t>
            </w:r>
          </w:p>
        </w:tc>
        <w:tc>
          <w:tcPr>
            <w:tcW w:w="561" w:type="dxa"/>
          </w:tcPr>
          <w:p w14:paraId="35912739" w14:textId="77777777" w:rsidR="001F598E" w:rsidRDefault="001F598E" w:rsidP="005A4CCB">
            <w:pPr>
              <w:pStyle w:val="squish"/>
              <w:jc w:val="center"/>
            </w:pPr>
            <w:r>
              <w:t>R</w:t>
            </w:r>
          </w:p>
        </w:tc>
        <w:tc>
          <w:tcPr>
            <w:tcW w:w="1223" w:type="dxa"/>
          </w:tcPr>
          <w:p w14:paraId="1C9A7673" w14:textId="77777777" w:rsidR="001F598E" w:rsidRDefault="001F598E" w:rsidP="005A4CCB">
            <w:pPr>
              <w:pStyle w:val="squish"/>
              <w:jc w:val="center"/>
            </w:pPr>
            <w:r>
              <w:t>EB</w:t>
            </w:r>
          </w:p>
        </w:tc>
        <w:tc>
          <w:tcPr>
            <w:tcW w:w="1440" w:type="dxa"/>
          </w:tcPr>
          <w:p w14:paraId="6CBECADA" w14:textId="77777777" w:rsidR="001F598E" w:rsidRDefault="001F598E" w:rsidP="005A4CCB">
            <w:pPr>
              <w:pStyle w:val="squish"/>
              <w:jc w:val="center"/>
            </w:pPr>
            <w:r>
              <w:t>20</w:t>
            </w:r>
          </w:p>
        </w:tc>
        <w:tc>
          <w:tcPr>
            <w:tcW w:w="2774" w:type="dxa"/>
          </w:tcPr>
          <w:p w14:paraId="6E790C6C" w14:textId="77777777" w:rsidR="001F598E" w:rsidRDefault="001F598E" w:rsidP="005A4CCB">
            <w:pPr>
              <w:pStyle w:val="squish"/>
            </w:pPr>
            <w:r>
              <w:t>Light</w:t>
            </w:r>
          </w:p>
        </w:tc>
      </w:tr>
      <w:tr w:rsidR="001F598E" w14:paraId="3CC4BC10" w14:textId="77777777" w:rsidTr="00B340CF">
        <w:trPr>
          <w:jc w:val="center"/>
        </w:trPr>
        <w:tc>
          <w:tcPr>
            <w:tcW w:w="648" w:type="dxa"/>
          </w:tcPr>
          <w:p w14:paraId="5550BF32" w14:textId="77777777" w:rsidR="001F598E" w:rsidRDefault="001F598E" w:rsidP="005A4CCB">
            <w:pPr>
              <w:pStyle w:val="squish"/>
              <w:jc w:val="center"/>
            </w:pPr>
            <w:r>
              <w:t>11</w:t>
            </w:r>
          </w:p>
        </w:tc>
        <w:tc>
          <w:tcPr>
            <w:tcW w:w="561" w:type="dxa"/>
          </w:tcPr>
          <w:p w14:paraId="15C3CF9C" w14:textId="77777777" w:rsidR="001F598E" w:rsidRDefault="001F598E" w:rsidP="005A4CCB">
            <w:pPr>
              <w:pStyle w:val="squish"/>
              <w:jc w:val="center"/>
            </w:pPr>
            <w:r>
              <w:t>R</w:t>
            </w:r>
          </w:p>
        </w:tc>
        <w:tc>
          <w:tcPr>
            <w:tcW w:w="1223" w:type="dxa"/>
          </w:tcPr>
          <w:p w14:paraId="14006379" w14:textId="77777777" w:rsidR="001F598E" w:rsidRDefault="001F598E" w:rsidP="005A4CCB">
            <w:pPr>
              <w:pStyle w:val="squish"/>
              <w:jc w:val="center"/>
            </w:pPr>
            <w:r>
              <w:t>WB</w:t>
            </w:r>
          </w:p>
        </w:tc>
        <w:tc>
          <w:tcPr>
            <w:tcW w:w="1440" w:type="dxa"/>
          </w:tcPr>
          <w:p w14:paraId="6DF4DD97" w14:textId="77777777" w:rsidR="001F598E" w:rsidRDefault="001F598E" w:rsidP="005A4CCB">
            <w:pPr>
              <w:pStyle w:val="squish"/>
              <w:jc w:val="center"/>
            </w:pPr>
            <w:r>
              <w:t>10</w:t>
            </w:r>
          </w:p>
        </w:tc>
        <w:tc>
          <w:tcPr>
            <w:tcW w:w="2774" w:type="dxa"/>
          </w:tcPr>
          <w:p w14:paraId="65E5D261" w14:textId="77777777" w:rsidR="001F598E" w:rsidRDefault="001F598E" w:rsidP="005A4CCB">
            <w:pPr>
              <w:pStyle w:val="squish"/>
            </w:pPr>
            <w:r>
              <w:t>Moderate to light</w:t>
            </w:r>
          </w:p>
        </w:tc>
      </w:tr>
      <w:tr w:rsidR="001F598E" w14:paraId="6B424E16" w14:textId="77777777" w:rsidTr="00B340CF">
        <w:trPr>
          <w:jc w:val="center"/>
        </w:trPr>
        <w:tc>
          <w:tcPr>
            <w:tcW w:w="648" w:type="dxa"/>
          </w:tcPr>
          <w:p w14:paraId="626F9012" w14:textId="77777777" w:rsidR="001F598E" w:rsidRDefault="001F598E" w:rsidP="005A4CCB">
            <w:pPr>
              <w:pStyle w:val="squish"/>
              <w:jc w:val="center"/>
            </w:pPr>
            <w:r>
              <w:t>12</w:t>
            </w:r>
          </w:p>
        </w:tc>
        <w:tc>
          <w:tcPr>
            <w:tcW w:w="561" w:type="dxa"/>
          </w:tcPr>
          <w:p w14:paraId="6CF6EFB5" w14:textId="77777777" w:rsidR="001F598E" w:rsidRDefault="001F598E" w:rsidP="005A4CCB">
            <w:pPr>
              <w:pStyle w:val="squish"/>
              <w:jc w:val="center"/>
            </w:pPr>
            <w:r>
              <w:t>L</w:t>
            </w:r>
          </w:p>
        </w:tc>
        <w:tc>
          <w:tcPr>
            <w:tcW w:w="1223" w:type="dxa"/>
          </w:tcPr>
          <w:p w14:paraId="5856E58B" w14:textId="77777777" w:rsidR="001F598E" w:rsidRDefault="001F598E" w:rsidP="005A4CCB">
            <w:pPr>
              <w:pStyle w:val="squish"/>
              <w:jc w:val="center"/>
            </w:pPr>
            <w:r>
              <w:t>EB</w:t>
            </w:r>
          </w:p>
        </w:tc>
        <w:tc>
          <w:tcPr>
            <w:tcW w:w="1440" w:type="dxa"/>
          </w:tcPr>
          <w:p w14:paraId="18B0E9D4" w14:textId="77777777" w:rsidR="001F598E" w:rsidRDefault="001F598E" w:rsidP="005A4CCB">
            <w:pPr>
              <w:pStyle w:val="squish"/>
              <w:jc w:val="center"/>
            </w:pPr>
            <w:r>
              <w:t>40</w:t>
            </w:r>
          </w:p>
        </w:tc>
        <w:tc>
          <w:tcPr>
            <w:tcW w:w="2774" w:type="dxa"/>
          </w:tcPr>
          <w:p w14:paraId="560725CF" w14:textId="77777777" w:rsidR="001F598E" w:rsidRDefault="001F598E" w:rsidP="005A4CCB">
            <w:pPr>
              <w:pStyle w:val="squish"/>
            </w:pPr>
            <w:r>
              <w:t>Light</w:t>
            </w:r>
          </w:p>
        </w:tc>
      </w:tr>
      <w:tr w:rsidR="001F598E" w14:paraId="136B7536" w14:textId="77777777" w:rsidTr="00B340CF">
        <w:trPr>
          <w:jc w:val="center"/>
        </w:trPr>
        <w:tc>
          <w:tcPr>
            <w:tcW w:w="648" w:type="dxa"/>
          </w:tcPr>
          <w:p w14:paraId="69BAA4AA" w14:textId="77777777" w:rsidR="001F598E" w:rsidRDefault="001F598E" w:rsidP="005A4CCB">
            <w:pPr>
              <w:pStyle w:val="squish"/>
              <w:jc w:val="center"/>
            </w:pPr>
            <w:r>
              <w:t>13</w:t>
            </w:r>
          </w:p>
        </w:tc>
        <w:tc>
          <w:tcPr>
            <w:tcW w:w="561" w:type="dxa"/>
          </w:tcPr>
          <w:p w14:paraId="384C0592" w14:textId="77777777" w:rsidR="001F598E" w:rsidRDefault="001F598E" w:rsidP="005A4CCB">
            <w:pPr>
              <w:pStyle w:val="squish"/>
              <w:jc w:val="center"/>
            </w:pPr>
            <w:r>
              <w:t>R</w:t>
            </w:r>
          </w:p>
        </w:tc>
        <w:tc>
          <w:tcPr>
            <w:tcW w:w="1223" w:type="dxa"/>
          </w:tcPr>
          <w:p w14:paraId="577E7686" w14:textId="77777777" w:rsidR="001F598E" w:rsidRDefault="001F598E" w:rsidP="005A4CCB">
            <w:pPr>
              <w:pStyle w:val="squish"/>
              <w:jc w:val="center"/>
            </w:pPr>
            <w:r>
              <w:t>WB</w:t>
            </w:r>
          </w:p>
        </w:tc>
        <w:tc>
          <w:tcPr>
            <w:tcW w:w="1440" w:type="dxa"/>
          </w:tcPr>
          <w:p w14:paraId="2995CD45" w14:textId="77777777" w:rsidR="001F598E" w:rsidRDefault="001F598E" w:rsidP="005A4CCB">
            <w:pPr>
              <w:pStyle w:val="squish"/>
              <w:jc w:val="center"/>
            </w:pPr>
            <w:r>
              <w:t>35</w:t>
            </w:r>
          </w:p>
        </w:tc>
        <w:tc>
          <w:tcPr>
            <w:tcW w:w="2774" w:type="dxa"/>
          </w:tcPr>
          <w:p w14:paraId="72F09AB1" w14:textId="77777777" w:rsidR="001F598E" w:rsidRDefault="001F598E" w:rsidP="005A4CCB">
            <w:pPr>
              <w:pStyle w:val="squish"/>
            </w:pPr>
            <w:r>
              <w:t>Light</w:t>
            </w:r>
          </w:p>
        </w:tc>
      </w:tr>
      <w:tr w:rsidR="001F598E" w14:paraId="6B14D8F4" w14:textId="77777777" w:rsidTr="00B340CF">
        <w:trPr>
          <w:jc w:val="center"/>
        </w:trPr>
        <w:tc>
          <w:tcPr>
            <w:tcW w:w="648" w:type="dxa"/>
          </w:tcPr>
          <w:p w14:paraId="1C7C444E" w14:textId="77777777" w:rsidR="001F598E" w:rsidRDefault="001F598E" w:rsidP="005A4CCB">
            <w:pPr>
              <w:pStyle w:val="squish"/>
              <w:jc w:val="center"/>
            </w:pPr>
            <w:r>
              <w:t>14</w:t>
            </w:r>
          </w:p>
        </w:tc>
        <w:tc>
          <w:tcPr>
            <w:tcW w:w="561" w:type="dxa"/>
          </w:tcPr>
          <w:p w14:paraId="665513D7" w14:textId="77777777" w:rsidR="001F598E" w:rsidRDefault="001F598E" w:rsidP="005A4CCB">
            <w:pPr>
              <w:pStyle w:val="squish"/>
              <w:jc w:val="center"/>
            </w:pPr>
            <w:r>
              <w:t>R</w:t>
            </w:r>
          </w:p>
        </w:tc>
        <w:tc>
          <w:tcPr>
            <w:tcW w:w="1223" w:type="dxa"/>
          </w:tcPr>
          <w:p w14:paraId="68E6FF16" w14:textId="77777777" w:rsidR="001F598E" w:rsidRDefault="001F598E" w:rsidP="005A4CCB">
            <w:pPr>
              <w:pStyle w:val="squish"/>
              <w:jc w:val="center"/>
            </w:pPr>
            <w:r>
              <w:t>EB</w:t>
            </w:r>
          </w:p>
        </w:tc>
        <w:tc>
          <w:tcPr>
            <w:tcW w:w="1440" w:type="dxa"/>
          </w:tcPr>
          <w:p w14:paraId="00D4E2FC" w14:textId="77777777" w:rsidR="001F598E" w:rsidRDefault="001F598E" w:rsidP="005A4CCB">
            <w:pPr>
              <w:pStyle w:val="squish"/>
              <w:jc w:val="center"/>
            </w:pPr>
            <w:r>
              <w:t>40</w:t>
            </w:r>
          </w:p>
        </w:tc>
        <w:tc>
          <w:tcPr>
            <w:tcW w:w="2774" w:type="dxa"/>
          </w:tcPr>
          <w:p w14:paraId="021497EC" w14:textId="77777777" w:rsidR="001F598E" w:rsidRDefault="001F598E" w:rsidP="005A4CCB">
            <w:pPr>
              <w:pStyle w:val="squish"/>
            </w:pPr>
            <w:r>
              <w:t>Light</w:t>
            </w:r>
          </w:p>
        </w:tc>
      </w:tr>
    </w:tbl>
    <w:p w14:paraId="19D3F207" w14:textId="77777777" w:rsidR="001F598E" w:rsidRDefault="001F598E" w:rsidP="005A4CCB">
      <w:r>
        <w:t>The 14 runs took less than 2 hours. Accelerometers were removed from the test truck at the conclusion of testing. All sensors were removed from the structure the following day.</w:t>
      </w:r>
    </w:p>
    <w:p w14:paraId="72F8B88D" w14:textId="77777777" w:rsidR="001F598E" w:rsidRDefault="001F598E" w:rsidP="009310B2">
      <w:pPr>
        <w:pStyle w:val="Heading4"/>
      </w:pPr>
      <w:r>
        <w:t>Profile Measurement</w:t>
      </w:r>
    </w:p>
    <w:p w14:paraId="4ACCFA66" w14:textId="77777777" w:rsidR="001F598E" w:rsidRDefault="001F598E" w:rsidP="009310B2">
      <w:r>
        <w:t xml:space="preserve">The profile was recorded using an </w:t>
      </w:r>
      <w:r w:rsidRPr="00170818">
        <w:t>Ames Engineering Model 8300 Portable Profiler</w:t>
      </w:r>
      <w:r>
        <w:t xml:space="preserve"> at normal traffic speeds. Two passes were made on each lane. Both wheel lines of the profile were sampled at 1-inch intervals. The profiler specifications are provided in the following table.</w:t>
      </w:r>
    </w:p>
    <w:p w14:paraId="34AEFA97" w14:textId="77777777" w:rsidR="001F598E" w:rsidRDefault="001F598E" w:rsidP="007D3582">
      <w:pPr>
        <w:pStyle w:val="Caption"/>
        <w:keepNext/>
      </w:pPr>
      <w:bookmarkStart w:id="206" w:name="_Toc5375379"/>
      <w:bookmarkStart w:id="207" w:name="_Toc1849954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Ames Model 8300 Profiler Specifications</w:t>
      </w:r>
      <w:bookmarkEnd w:id="206"/>
      <w:bookmarkEnd w:id="207"/>
    </w:p>
    <w:tbl>
      <w:tblPr>
        <w:tblStyle w:val="TableGrid"/>
        <w:tblW w:w="0" w:type="auto"/>
        <w:jc w:val="center"/>
        <w:tblLook w:val="04A0" w:firstRow="1" w:lastRow="0" w:firstColumn="1" w:lastColumn="0" w:noHBand="0" w:noVBand="1"/>
      </w:tblPr>
      <w:tblGrid>
        <w:gridCol w:w="3093"/>
        <w:gridCol w:w="1157"/>
      </w:tblGrid>
      <w:tr w:rsidR="001F598E" w14:paraId="1C51BB7C" w14:textId="77777777" w:rsidTr="009E1522">
        <w:trPr>
          <w:jc w:val="center"/>
        </w:trPr>
        <w:tc>
          <w:tcPr>
            <w:tcW w:w="3093" w:type="dxa"/>
          </w:tcPr>
          <w:p w14:paraId="37D03D09" w14:textId="77777777" w:rsidR="001F598E" w:rsidRDefault="001F598E" w:rsidP="009E1522">
            <w:pPr>
              <w:pStyle w:val="squish"/>
            </w:pPr>
            <w:r>
              <w:t>Laser Height Sensor Range</w:t>
            </w:r>
          </w:p>
        </w:tc>
        <w:tc>
          <w:tcPr>
            <w:tcW w:w="1157" w:type="dxa"/>
          </w:tcPr>
          <w:p w14:paraId="4AC2555D" w14:textId="77777777" w:rsidR="001F598E" w:rsidRDefault="001F598E" w:rsidP="009E1522">
            <w:pPr>
              <w:pStyle w:val="squish"/>
            </w:pPr>
            <w:r>
              <w:t>8 in</w:t>
            </w:r>
          </w:p>
        </w:tc>
      </w:tr>
      <w:tr w:rsidR="001F598E" w14:paraId="39050E59" w14:textId="77777777" w:rsidTr="009E1522">
        <w:trPr>
          <w:jc w:val="center"/>
        </w:trPr>
        <w:tc>
          <w:tcPr>
            <w:tcW w:w="3093" w:type="dxa"/>
          </w:tcPr>
          <w:p w14:paraId="069250B4" w14:textId="77777777" w:rsidR="001F598E" w:rsidRDefault="001F598E" w:rsidP="009E1522">
            <w:pPr>
              <w:pStyle w:val="squish"/>
            </w:pPr>
            <w:r>
              <w:t>Laser Height Sensor Resolution</w:t>
            </w:r>
          </w:p>
        </w:tc>
        <w:tc>
          <w:tcPr>
            <w:tcW w:w="1157" w:type="dxa"/>
          </w:tcPr>
          <w:p w14:paraId="362EB5E6" w14:textId="77777777" w:rsidR="001F598E" w:rsidRDefault="001F598E" w:rsidP="009E1522">
            <w:pPr>
              <w:pStyle w:val="squish"/>
            </w:pPr>
            <w:r>
              <w:t>0.002 in</w:t>
            </w:r>
          </w:p>
        </w:tc>
      </w:tr>
      <w:tr w:rsidR="001F598E" w14:paraId="1CCB94A0" w14:textId="77777777" w:rsidTr="009E1522">
        <w:trPr>
          <w:jc w:val="center"/>
        </w:trPr>
        <w:tc>
          <w:tcPr>
            <w:tcW w:w="3093" w:type="dxa"/>
          </w:tcPr>
          <w:p w14:paraId="1204455A" w14:textId="77777777" w:rsidR="001F598E" w:rsidRDefault="001F598E" w:rsidP="009E1522">
            <w:pPr>
              <w:pStyle w:val="squish"/>
            </w:pPr>
            <w:r>
              <w:t>Elevation Sample Rate</w:t>
            </w:r>
          </w:p>
        </w:tc>
        <w:tc>
          <w:tcPr>
            <w:tcW w:w="1157" w:type="dxa"/>
          </w:tcPr>
          <w:p w14:paraId="48E53914" w14:textId="77777777" w:rsidR="001F598E" w:rsidRDefault="001F598E" w:rsidP="009E1522">
            <w:pPr>
              <w:pStyle w:val="squish"/>
            </w:pPr>
            <w:r>
              <w:t>16000 Hz</w:t>
            </w:r>
          </w:p>
        </w:tc>
      </w:tr>
      <w:tr w:rsidR="001F598E" w14:paraId="705C5BC4" w14:textId="77777777" w:rsidTr="009E1522">
        <w:trPr>
          <w:jc w:val="center"/>
        </w:trPr>
        <w:tc>
          <w:tcPr>
            <w:tcW w:w="3093" w:type="dxa"/>
          </w:tcPr>
          <w:p w14:paraId="4911883B" w14:textId="77777777" w:rsidR="001F598E" w:rsidRDefault="001F598E" w:rsidP="009E1522">
            <w:pPr>
              <w:pStyle w:val="squish"/>
            </w:pPr>
            <w:r>
              <w:t>Horizontal Location Accuracy</w:t>
            </w:r>
          </w:p>
        </w:tc>
        <w:tc>
          <w:tcPr>
            <w:tcW w:w="1157" w:type="dxa"/>
          </w:tcPr>
          <w:p w14:paraId="40A40B90" w14:textId="77777777" w:rsidR="001F598E" w:rsidRDefault="001F598E" w:rsidP="009E1522">
            <w:pPr>
              <w:pStyle w:val="squish"/>
            </w:pPr>
            <w:r>
              <w:t>0.05%</w:t>
            </w:r>
          </w:p>
        </w:tc>
      </w:tr>
      <w:tr w:rsidR="001F598E" w14:paraId="0B43E611" w14:textId="77777777" w:rsidTr="009E1522">
        <w:trPr>
          <w:jc w:val="center"/>
        </w:trPr>
        <w:tc>
          <w:tcPr>
            <w:tcW w:w="3093" w:type="dxa"/>
          </w:tcPr>
          <w:p w14:paraId="223960D8" w14:textId="77777777" w:rsidR="001F598E" w:rsidRDefault="001F598E" w:rsidP="009E1522">
            <w:pPr>
              <w:pStyle w:val="squish"/>
            </w:pPr>
            <w:r>
              <w:t>Horizontal Location Resolution</w:t>
            </w:r>
          </w:p>
        </w:tc>
        <w:tc>
          <w:tcPr>
            <w:tcW w:w="1157" w:type="dxa"/>
          </w:tcPr>
          <w:p w14:paraId="0E451504" w14:textId="77777777" w:rsidR="001F598E" w:rsidRDefault="001F598E" w:rsidP="009E1522">
            <w:pPr>
              <w:pStyle w:val="squish"/>
            </w:pPr>
            <w:r>
              <w:t>0.15 in</w:t>
            </w:r>
          </w:p>
        </w:tc>
      </w:tr>
    </w:tbl>
    <w:p w14:paraId="46DDC2B6" w14:textId="77777777" w:rsidR="001F598E" w:rsidRDefault="001F598E" w:rsidP="005A4CCB">
      <w:pPr>
        <w:pStyle w:val="Heading3"/>
      </w:pPr>
      <w:r>
        <w:t>Results &amp; Interpretation</w:t>
      </w:r>
    </w:p>
    <w:p w14:paraId="4483A439" w14:textId="77777777" w:rsidR="001F598E" w:rsidRDefault="001F598E" w:rsidP="00B24191">
      <w:pPr>
        <w:pStyle w:val="Heading4"/>
      </w:pPr>
      <w:r>
        <w:t>Vehicle Response</w:t>
      </w:r>
    </w:p>
    <w:p w14:paraId="093FEBF6" w14:textId="77777777" w:rsidR="001F598E" w:rsidRDefault="001F598E" w:rsidP="00E113ED">
      <w:r>
        <w:t xml:space="preserve">The acceleration record for the vehicle is plotted below for run 6. This run was chosen because the truck maintained a consistent and relatively high speed and was accompanied by very little other traffic, thereby isolating the effect of the test truck. From the following plot it is evident that the front accelerometers are experiencing much more acceleration than are the rear ones. </w:t>
      </w:r>
    </w:p>
    <w:p w14:paraId="744BFA41" w14:textId="77777777" w:rsidR="001F598E" w:rsidRDefault="001F598E" w:rsidP="00926E33">
      <w:pPr>
        <w:keepNext/>
        <w:jc w:val="center"/>
      </w:pPr>
      <w:r w:rsidRPr="00A713F9">
        <w:rPr>
          <w:noProof/>
        </w:rPr>
        <w:drawing>
          <wp:inline distT="0" distB="0" distL="0" distR="0" wp14:anchorId="06D81F7F" wp14:editId="2C3D09DA">
            <wp:extent cx="4572000" cy="227965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21CC912B" w14:textId="77777777" w:rsidR="001F598E" w:rsidRDefault="001F598E" w:rsidP="00095F2D">
      <w:pPr>
        <w:pStyle w:val="Caption"/>
      </w:pPr>
      <w:bookmarkStart w:id="208" w:name="_Toc5375495"/>
      <w:bookmarkStart w:id="209" w:name="_Toc184996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uck Raw Acceleration Time History for Run 6</w:t>
      </w:r>
      <w:bookmarkEnd w:id="208"/>
      <w:bookmarkEnd w:id="209"/>
    </w:p>
    <w:p w14:paraId="3FE9D458" w14:textId="77777777" w:rsidR="001F598E" w:rsidRDefault="001F598E" w:rsidP="00E113ED">
      <w:r>
        <w:t xml:space="preserve">Spectral analysis of the signals revealed that the front sensors were experiencing much more high frequency vibration than the rear sensors. The following PSD estimate was performed with Welch’s improved periodogram with (7) 10-second segments with 25% overlap providing a frequency resolution of 0.05 Hz.  The same PSD estimate is plotted twice with different y-axis limits to better visualize high and low frequency content. </w:t>
      </w:r>
    </w:p>
    <w:p w14:paraId="088416E1" w14:textId="77777777" w:rsidR="001F598E" w:rsidRDefault="001F598E" w:rsidP="00926E33">
      <w:pPr>
        <w:keepNext/>
        <w:jc w:val="center"/>
      </w:pPr>
      <w:r w:rsidRPr="001369D3">
        <w:rPr>
          <w:noProof/>
        </w:rPr>
        <w:drawing>
          <wp:inline distT="0" distB="0" distL="0" distR="0" wp14:anchorId="3CAFCB4F" wp14:editId="3F176ABE">
            <wp:extent cx="4572000" cy="22796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4E6E6039" w14:textId="77777777" w:rsidR="001F598E" w:rsidRDefault="001F598E" w:rsidP="00416504">
      <w:pPr>
        <w:pStyle w:val="Caption"/>
      </w:pPr>
      <w:bookmarkStart w:id="210" w:name="_Toc5375496"/>
      <w:bookmarkStart w:id="211" w:name="_Toc184996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PSD Estimate of Test Truck Acceleration (Full Bandwidth)</w:t>
      </w:r>
      <w:bookmarkEnd w:id="210"/>
      <w:bookmarkEnd w:id="211"/>
    </w:p>
    <w:p w14:paraId="7B6E442B" w14:textId="77777777" w:rsidR="001F598E" w:rsidRDefault="001F598E" w:rsidP="00416504">
      <w:pPr>
        <w:keepNext/>
      </w:pPr>
      <w:r w:rsidRPr="001369D3">
        <w:rPr>
          <w:noProof/>
        </w:rPr>
        <w:drawing>
          <wp:inline distT="0" distB="0" distL="0" distR="0" wp14:anchorId="0066DB16" wp14:editId="04EF893A">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03A212D" w14:textId="77777777" w:rsidR="001F598E" w:rsidRDefault="001F598E" w:rsidP="00416504">
      <w:pPr>
        <w:pStyle w:val="Caption"/>
      </w:pPr>
      <w:bookmarkStart w:id="212" w:name="_Ref5619266"/>
      <w:bookmarkStart w:id="213" w:name="_Toc5375497"/>
      <w:bookmarkStart w:id="214" w:name="_Toc184996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bookmarkEnd w:id="212"/>
      <w:r>
        <w:t>: PSD Estimate of Test Truck Acceleration (&lt;10 Hz)</w:t>
      </w:r>
      <w:bookmarkEnd w:id="213"/>
      <w:bookmarkEnd w:id="214"/>
    </w:p>
    <w:p w14:paraId="6117A96A" w14:textId="77777777" w:rsidR="001F598E" w:rsidRDefault="001F598E" w:rsidP="00E113ED">
      <w:r>
        <w:t xml:space="preserve">It is likely that this high frequency content is due to banging/rattling of some part of the chassis. Examination of the PSD estimate at low frequencies reveals that although the front sensors are experiencing higher acceleration, it is actually the rear sensors which are experiencing more low frequency vibrations as evidenced by </w:t>
      </w:r>
      <w:r>
        <w:fldChar w:fldCharType="begin"/>
      </w:r>
      <w:r>
        <w:instrText xml:space="preserve"> REF _Ref5619266 \h </w:instrText>
      </w:r>
      <w:r>
        <w:fldChar w:fldCharType="separate"/>
      </w:r>
      <w:r>
        <w:t xml:space="preserve">Figure </w:t>
      </w:r>
      <w:r>
        <w:rPr>
          <w:noProof/>
        </w:rPr>
        <w:t>1.7.8</w:t>
      </w:r>
      <w:r>
        <w:fldChar w:fldCharType="end"/>
      </w:r>
      <w:r>
        <w:t xml:space="preserve">. </w:t>
      </w:r>
      <w:r w:rsidRPr="001369D3">
        <w:t>To</w:t>
      </w:r>
      <w:r>
        <w:t xml:space="preserve"> visualize and compare truck vibration in the time domain this high frequency content was removed with an elliptic low-pass filter. The filter was assigned a cut-off frequency of 20 Hz, a pass-band ripple of 0.5 decibels, and 40 decibels of stop-band attenuation. The frequency response function of the resulting low pass filter is provided in the following plots.</w:t>
      </w:r>
    </w:p>
    <w:p w14:paraId="63CB4131" w14:textId="77777777" w:rsidR="001F598E" w:rsidRDefault="001F598E" w:rsidP="00416504">
      <w:pPr>
        <w:keepNext/>
      </w:pPr>
      <w:r w:rsidRPr="00AD70DE">
        <w:rPr>
          <w:noProof/>
        </w:rPr>
        <w:drawing>
          <wp:inline distT="0" distB="0" distL="0" distR="0" wp14:anchorId="74702C51" wp14:editId="0E611B1F">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0790CE0B" w14:textId="77777777" w:rsidR="001F598E" w:rsidRDefault="001F598E" w:rsidP="00416504">
      <w:pPr>
        <w:pStyle w:val="Caption"/>
      </w:pPr>
      <w:bookmarkStart w:id="215" w:name="_Toc5375498"/>
      <w:bookmarkStart w:id="216" w:name="_Toc1849966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requency response of 6</w:t>
      </w:r>
      <w:r w:rsidRPr="00D70D8F">
        <w:rPr>
          <w:vertAlign w:val="superscript"/>
        </w:rPr>
        <w:t>th</w:t>
      </w:r>
      <w:r>
        <w:t xml:space="preserve"> order Elliptic filter</w:t>
      </w:r>
      <w:bookmarkEnd w:id="215"/>
      <w:bookmarkEnd w:id="216"/>
    </w:p>
    <w:p w14:paraId="593D3C49" w14:textId="77777777" w:rsidR="001F598E" w:rsidRDefault="001F598E" w:rsidP="00E113ED">
      <w:r>
        <w:t>The above filter was applied to the truck acceleration time history for run 6. The resulting time history is plotted below.</w:t>
      </w:r>
    </w:p>
    <w:p w14:paraId="1D3E9084" w14:textId="77777777" w:rsidR="001F598E" w:rsidRDefault="001F598E" w:rsidP="00416504">
      <w:pPr>
        <w:keepNext/>
      </w:pPr>
      <w:r w:rsidRPr="004C7C6B">
        <w:rPr>
          <w:noProof/>
        </w:rPr>
        <w:drawing>
          <wp:inline distT="0" distB="0" distL="0" distR="0" wp14:anchorId="3E5A32FA" wp14:editId="25627BEF">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043AE32F" w14:textId="77777777" w:rsidR="001F598E" w:rsidRDefault="001F598E" w:rsidP="00416504">
      <w:pPr>
        <w:pStyle w:val="Caption"/>
      </w:pPr>
      <w:bookmarkStart w:id="217" w:name="_Toc5375499"/>
      <w:bookmarkStart w:id="218" w:name="_Toc184996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Filtered Truck Acceleration Time History (Before and On Bridge)</w:t>
      </w:r>
      <w:bookmarkEnd w:id="217"/>
      <w:bookmarkEnd w:id="218"/>
    </w:p>
    <w:p w14:paraId="622A43A2" w14:textId="77777777" w:rsidR="001F598E" w:rsidRDefault="001F598E" w:rsidP="00DC5325">
      <w:r>
        <w:t>As can be seen in the previous plot, the truck’s acceleration increases significantly after it enters the bridge. The boxes in the plot isolate the portions of data for the period before the truck enters the bridge (Portion A) and while the truck is on the bridge (Portion B). The time history of each portion is plotted below.</w:t>
      </w:r>
    </w:p>
    <w:p w14:paraId="0A719B96" w14:textId="77777777" w:rsidR="001F598E" w:rsidRDefault="001F598E" w:rsidP="00D648D4">
      <w:pPr>
        <w:keepNext/>
        <w:jc w:val="center"/>
      </w:pPr>
      <w:r w:rsidRPr="00472365">
        <w:rPr>
          <w:noProof/>
        </w:rPr>
        <w:drawing>
          <wp:inline distT="0" distB="0" distL="0" distR="0" wp14:anchorId="4E3954DE" wp14:editId="0879A8B6">
            <wp:extent cx="4572000" cy="2586753"/>
            <wp:effectExtent l="0" t="0" r="0" b="4445"/>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a:extLst>
                        <a:ext uri="{28A0092B-C50C-407E-A947-70E740481C1C}">
                          <a14:useLocalDpi xmlns:a14="http://schemas.microsoft.com/office/drawing/2010/main" val="0"/>
                        </a:ext>
                      </a:extLst>
                    </a:blip>
                    <a:srcRect l="5418" r="7895"/>
                    <a:stretch/>
                  </pic:blipFill>
                  <pic:spPr bwMode="auto">
                    <a:xfrm>
                      <a:off x="0" y="0"/>
                      <a:ext cx="4572000" cy="2586753"/>
                    </a:xfrm>
                    <a:prstGeom prst="rect">
                      <a:avLst/>
                    </a:prstGeom>
                    <a:noFill/>
                    <a:ln>
                      <a:noFill/>
                    </a:ln>
                    <a:extLst>
                      <a:ext uri="{53640926-AAD7-44D8-BBD7-CCE9431645EC}">
                        <a14:shadowObscured xmlns:a14="http://schemas.microsoft.com/office/drawing/2010/main"/>
                      </a:ext>
                    </a:extLst>
                  </pic:spPr>
                </pic:pic>
              </a:graphicData>
            </a:graphic>
          </wp:inline>
        </w:drawing>
      </w:r>
    </w:p>
    <w:p w14:paraId="436A7507" w14:textId="77777777" w:rsidR="001F598E" w:rsidRDefault="001F598E" w:rsidP="00472365">
      <w:pPr>
        <w:pStyle w:val="Caption"/>
      </w:pPr>
      <w:bookmarkStart w:id="219" w:name="_Toc5375500"/>
      <w:bookmarkStart w:id="220" w:name="_Toc184996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Filtered Truck Acceleration Time History for Period before Bridge (A)</w:t>
      </w:r>
      <w:bookmarkEnd w:id="219"/>
      <w:bookmarkEnd w:id="220"/>
    </w:p>
    <w:p w14:paraId="66185579" w14:textId="77777777" w:rsidR="001F598E" w:rsidRDefault="001F598E" w:rsidP="00D648D4">
      <w:pPr>
        <w:keepNext/>
        <w:jc w:val="center"/>
      </w:pPr>
      <w:r w:rsidRPr="00472365">
        <w:rPr>
          <w:b/>
          <w:noProof/>
        </w:rPr>
        <w:drawing>
          <wp:inline distT="0" distB="0" distL="0" distR="0" wp14:anchorId="3E49FC59" wp14:editId="3762BEF2">
            <wp:extent cx="4572000" cy="2608193"/>
            <wp:effectExtent l="0" t="0" r="0" b="1905"/>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a:extLst>
                        <a:ext uri="{28A0092B-C50C-407E-A947-70E740481C1C}">
                          <a14:useLocalDpi xmlns:a14="http://schemas.microsoft.com/office/drawing/2010/main" val="0"/>
                        </a:ext>
                      </a:extLst>
                    </a:blip>
                    <a:srcRect l="6807" t="5955" r="8597"/>
                    <a:stretch/>
                  </pic:blipFill>
                  <pic:spPr bwMode="auto">
                    <a:xfrm>
                      <a:off x="0" y="0"/>
                      <a:ext cx="4572000" cy="2608193"/>
                    </a:xfrm>
                    <a:prstGeom prst="rect">
                      <a:avLst/>
                    </a:prstGeom>
                    <a:noFill/>
                    <a:ln>
                      <a:noFill/>
                    </a:ln>
                    <a:extLst>
                      <a:ext uri="{53640926-AAD7-44D8-BBD7-CCE9431645EC}">
                        <a14:shadowObscured xmlns:a14="http://schemas.microsoft.com/office/drawing/2010/main"/>
                      </a:ext>
                    </a:extLst>
                  </pic:spPr>
                </pic:pic>
              </a:graphicData>
            </a:graphic>
          </wp:inline>
        </w:drawing>
      </w:r>
    </w:p>
    <w:p w14:paraId="4E93EB2F" w14:textId="77777777" w:rsidR="001F598E" w:rsidRDefault="001F598E" w:rsidP="00472365">
      <w:pPr>
        <w:pStyle w:val="Caption"/>
        <w:rPr>
          <w:b w:val="0"/>
        </w:rPr>
      </w:pPr>
      <w:bookmarkStart w:id="221" w:name="_Toc5375501"/>
      <w:bookmarkStart w:id="222" w:name="_Toc1849966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Filtered Truck Acceleration Time History for Period on Bridge (B)</w:t>
      </w:r>
      <w:bookmarkEnd w:id="221"/>
      <w:bookmarkEnd w:id="222"/>
    </w:p>
    <w:p w14:paraId="1BB236F4" w14:textId="77777777" w:rsidR="001F598E" w:rsidRDefault="001F598E" w:rsidP="005E0F8C">
      <w:r>
        <w:t>The RMS for the truck accelerometers off and on the bridge (Portion A and B respectively) are summarized in the following table.</w:t>
      </w:r>
    </w:p>
    <w:p w14:paraId="1EF2F00E" w14:textId="77777777" w:rsidR="001F598E" w:rsidRDefault="001F598E" w:rsidP="005E0F8C">
      <w:pPr>
        <w:pStyle w:val="Caption"/>
        <w:keepNext/>
      </w:pPr>
      <w:bookmarkStart w:id="223" w:name="_Toc5375380"/>
      <w:bookmarkStart w:id="224" w:name="_Toc1849954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RMS Values for (Run 6) Truck Acceleration Before and On Bridge</w:t>
      </w:r>
      <w:bookmarkEnd w:id="223"/>
      <w:bookmarkEnd w:id="224"/>
    </w:p>
    <w:tbl>
      <w:tblPr>
        <w:tblStyle w:val="TableGrid"/>
        <w:tblW w:w="0" w:type="auto"/>
        <w:jc w:val="center"/>
        <w:tblLook w:val="04A0" w:firstRow="1" w:lastRow="0" w:firstColumn="1" w:lastColumn="0" w:noHBand="0" w:noVBand="1"/>
      </w:tblPr>
      <w:tblGrid>
        <w:gridCol w:w="2214"/>
        <w:gridCol w:w="1860"/>
        <w:gridCol w:w="1515"/>
        <w:gridCol w:w="1284"/>
      </w:tblGrid>
      <w:tr w:rsidR="001F598E" w14:paraId="4AF5EF60" w14:textId="77777777" w:rsidTr="00DF2EDD">
        <w:trPr>
          <w:jc w:val="center"/>
        </w:trPr>
        <w:tc>
          <w:tcPr>
            <w:tcW w:w="2214" w:type="dxa"/>
          </w:tcPr>
          <w:p w14:paraId="68F01283" w14:textId="77777777" w:rsidR="001F598E" w:rsidRDefault="001F598E" w:rsidP="00DF2EDD">
            <w:pPr>
              <w:pStyle w:val="squish"/>
            </w:pPr>
          </w:p>
        </w:tc>
        <w:tc>
          <w:tcPr>
            <w:tcW w:w="1860" w:type="dxa"/>
          </w:tcPr>
          <w:p w14:paraId="5D032C17" w14:textId="77777777" w:rsidR="001F598E" w:rsidRDefault="001F598E" w:rsidP="00DF2EDD">
            <w:pPr>
              <w:pStyle w:val="squish"/>
              <w:jc w:val="center"/>
            </w:pPr>
            <w:r>
              <w:t>Before Bridge (A)</w:t>
            </w:r>
          </w:p>
        </w:tc>
        <w:tc>
          <w:tcPr>
            <w:tcW w:w="1515" w:type="dxa"/>
          </w:tcPr>
          <w:p w14:paraId="5DBF5BE6" w14:textId="77777777" w:rsidR="001F598E" w:rsidRDefault="001F598E" w:rsidP="00DF2EDD">
            <w:pPr>
              <w:pStyle w:val="squish"/>
              <w:jc w:val="center"/>
            </w:pPr>
            <w:r>
              <w:t>On Bridge (B)</w:t>
            </w:r>
          </w:p>
        </w:tc>
        <w:tc>
          <w:tcPr>
            <w:tcW w:w="1284" w:type="dxa"/>
          </w:tcPr>
          <w:p w14:paraId="113575D4" w14:textId="77777777" w:rsidR="001F598E" w:rsidRDefault="001F598E" w:rsidP="00DF2EDD">
            <w:pPr>
              <w:pStyle w:val="squish"/>
              <w:jc w:val="center"/>
            </w:pPr>
            <w:r>
              <w:t>% Increase</w:t>
            </w:r>
          </w:p>
        </w:tc>
      </w:tr>
      <w:tr w:rsidR="001F598E" w14:paraId="4A032E49" w14:textId="77777777" w:rsidTr="00DF2EDD">
        <w:trPr>
          <w:jc w:val="center"/>
        </w:trPr>
        <w:tc>
          <w:tcPr>
            <w:tcW w:w="2214" w:type="dxa"/>
            <w:vAlign w:val="bottom"/>
          </w:tcPr>
          <w:p w14:paraId="57ED19E7" w14:textId="77777777" w:rsidR="001F598E" w:rsidRDefault="001F598E" w:rsidP="00DF2EDD">
            <w:pPr>
              <w:pStyle w:val="squish"/>
            </w:pPr>
            <w:r>
              <w:rPr>
                <w:rFonts w:ascii="Calibri" w:hAnsi="Calibri" w:cs="Calibri"/>
                <w:color w:val="000000"/>
              </w:rPr>
              <w:t>Driver Front</w:t>
            </w:r>
          </w:p>
        </w:tc>
        <w:tc>
          <w:tcPr>
            <w:tcW w:w="1860" w:type="dxa"/>
            <w:vAlign w:val="bottom"/>
          </w:tcPr>
          <w:p w14:paraId="3E079F90" w14:textId="77777777" w:rsidR="001F598E" w:rsidRDefault="001F598E" w:rsidP="00DF2EDD">
            <w:pPr>
              <w:pStyle w:val="squish"/>
              <w:jc w:val="center"/>
            </w:pPr>
            <w:r>
              <w:rPr>
                <w:rFonts w:ascii="Calibri" w:hAnsi="Calibri" w:cs="Calibri"/>
                <w:color w:val="000000"/>
              </w:rPr>
              <w:t>0.042 g</w:t>
            </w:r>
          </w:p>
        </w:tc>
        <w:tc>
          <w:tcPr>
            <w:tcW w:w="1515" w:type="dxa"/>
            <w:vAlign w:val="bottom"/>
          </w:tcPr>
          <w:p w14:paraId="45813FB0" w14:textId="77777777" w:rsidR="001F598E" w:rsidRDefault="001F598E" w:rsidP="00DF2EDD">
            <w:pPr>
              <w:pStyle w:val="squish"/>
              <w:jc w:val="center"/>
            </w:pPr>
            <w:r>
              <w:rPr>
                <w:rFonts w:ascii="Calibri" w:hAnsi="Calibri" w:cs="Calibri"/>
                <w:color w:val="000000"/>
              </w:rPr>
              <w:t>0.101 g</w:t>
            </w:r>
          </w:p>
        </w:tc>
        <w:tc>
          <w:tcPr>
            <w:tcW w:w="1284" w:type="dxa"/>
            <w:vAlign w:val="bottom"/>
          </w:tcPr>
          <w:p w14:paraId="0A751DC1" w14:textId="77777777" w:rsidR="001F598E" w:rsidRDefault="001F598E" w:rsidP="00DF2EDD">
            <w:pPr>
              <w:pStyle w:val="squish"/>
              <w:jc w:val="center"/>
            </w:pPr>
            <w:r>
              <w:rPr>
                <w:rFonts w:ascii="Calibri" w:hAnsi="Calibri" w:cs="Calibri"/>
                <w:color w:val="000000"/>
              </w:rPr>
              <w:t>140.0%</w:t>
            </w:r>
          </w:p>
        </w:tc>
      </w:tr>
      <w:tr w:rsidR="001F598E" w14:paraId="0E5BB395" w14:textId="77777777" w:rsidTr="00DF2EDD">
        <w:trPr>
          <w:jc w:val="center"/>
        </w:trPr>
        <w:tc>
          <w:tcPr>
            <w:tcW w:w="2214" w:type="dxa"/>
            <w:vAlign w:val="bottom"/>
          </w:tcPr>
          <w:p w14:paraId="771370B2" w14:textId="77777777" w:rsidR="001F598E" w:rsidRDefault="001F598E" w:rsidP="00DF2EDD">
            <w:pPr>
              <w:pStyle w:val="squish"/>
            </w:pPr>
            <w:r>
              <w:rPr>
                <w:rFonts w:ascii="Calibri" w:hAnsi="Calibri" w:cs="Calibri"/>
                <w:color w:val="000000"/>
              </w:rPr>
              <w:t>Driver Rear</w:t>
            </w:r>
          </w:p>
        </w:tc>
        <w:tc>
          <w:tcPr>
            <w:tcW w:w="1860" w:type="dxa"/>
            <w:vAlign w:val="bottom"/>
          </w:tcPr>
          <w:p w14:paraId="3FD75620" w14:textId="77777777" w:rsidR="001F598E" w:rsidRDefault="001F598E" w:rsidP="00DF2EDD">
            <w:pPr>
              <w:pStyle w:val="squish"/>
              <w:jc w:val="center"/>
            </w:pPr>
            <w:r>
              <w:rPr>
                <w:rFonts w:ascii="Calibri" w:hAnsi="Calibri" w:cs="Calibri"/>
                <w:color w:val="000000"/>
              </w:rPr>
              <w:t>0.078 g</w:t>
            </w:r>
          </w:p>
        </w:tc>
        <w:tc>
          <w:tcPr>
            <w:tcW w:w="1515" w:type="dxa"/>
            <w:vAlign w:val="bottom"/>
          </w:tcPr>
          <w:p w14:paraId="430FCE09" w14:textId="77777777" w:rsidR="001F598E" w:rsidRDefault="001F598E" w:rsidP="00DF2EDD">
            <w:pPr>
              <w:pStyle w:val="squish"/>
              <w:jc w:val="center"/>
            </w:pPr>
            <w:r>
              <w:rPr>
                <w:rFonts w:ascii="Calibri" w:hAnsi="Calibri" w:cs="Calibri"/>
                <w:color w:val="000000"/>
              </w:rPr>
              <w:t>0.244 g</w:t>
            </w:r>
          </w:p>
        </w:tc>
        <w:tc>
          <w:tcPr>
            <w:tcW w:w="1284" w:type="dxa"/>
            <w:vAlign w:val="bottom"/>
          </w:tcPr>
          <w:p w14:paraId="506002E4" w14:textId="77777777" w:rsidR="001F598E" w:rsidRDefault="001F598E" w:rsidP="00DF2EDD">
            <w:pPr>
              <w:pStyle w:val="squish"/>
              <w:jc w:val="center"/>
            </w:pPr>
            <w:r>
              <w:rPr>
                <w:rFonts w:ascii="Calibri" w:hAnsi="Calibri" w:cs="Calibri"/>
                <w:color w:val="000000"/>
              </w:rPr>
              <w:t>213.2%</w:t>
            </w:r>
          </w:p>
        </w:tc>
      </w:tr>
      <w:tr w:rsidR="001F598E" w14:paraId="1EB2C90E" w14:textId="77777777" w:rsidTr="00DF2EDD">
        <w:trPr>
          <w:jc w:val="center"/>
        </w:trPr>
        <w:tc>
          <w:tcPr>
            <w:tcW w:w="2214" w:type="dxa"/>
            <w:vAlign w:val="bottom"/>
          </w:tcPr>
          <w:p w14:paraId="6F050AEE" w14:textId="77777777" w:rsidR="001F598E" w:rsidRDefault="001F598E" w:rsidP="00DF2EDD">
            <w:pPr>
              <w:pStyle w:val="squish"/>
            </w:pPr>
            <w:r>
              <w:rPr>
                <w:rFonts w:ascii="Calibri" w:hAnsi="Calibri" w:cs="Calibri"/>
                <w:color w:val="000000"/>
              </w:rPr>
              <w:t>Passenger Front</w:t>
            </w:r>
          </w:p>
        </w:tc>
        <w:tc>
          <w:tcPr>
            <w:tcW w:w="1860" w:type="dxa"/>
            <w:vAlign w:val="bottom"/>
          </w:tcPr>
          <w:p w14:paraId="2F814852" w14:textId="77777777" w:rsidR="001F598E" w:rsidRDefault="001F598E" w:rsidP="00DF2EDD">
            <w:pPr>
              <w:pStyle w:val="squish"/>
              <w:jc w:val="center"/>
            </w:pPr>
            <w:r>
              <w:rPr>
                <w:rFonts w:ascii="Calibri" w:hAnsi="Calibri" w:cs="Calibri"/>
                <w:color w:val="000000"/>
              </w:rPr>
              <w:t>0.040 g</w:t>
            </w:r>
          </w:p>
        </w:tc>
        <w:tc>
          <w:tcPr>
            <w:tcW w:w="1515" w:type="dxa"/>
            <w:vAlign w:val="bottom"/>
          </w:tcPr>
          <w:p w14:paraId="0DC02F02" w14:textId="77777777" w:rsidR="001F598E" w:rsidRDefault="001F598E" w:rsidP="00DF2EDD">
            <w:pPr>
              <w:pStyle w:val="squish"/>
              <w:jc w:val="center"/>
            </w:pPr>
            <w:r>
              <w:rPr>
                <w:rFonts w:ascii="Calibri" w:hAnsi="Calibri" w:cs="Calibri"/>
                <w:color w:val="000000"/>
              </w:rPr>
              <w:t>0.095 g</w:t>
            </w:r>
          </w:p>
        </w:tc>
        <w:tc>
          <w:tcPr>
            <w:tcW w:w="1284" w:type="dxa"/>
            <w:vAlign w:val="bottom"/>
          </w:tcPr>
          <w:p w14:paraId="20D82291" w14:textId="77777777" w:rsidR="001F598E" w:rsidRDefault="001F598E" w:rsidP="00DF2EDD">
            <w:pPr>
              <w:pStyle w:val="squish"/>
              <w:jc w:val="center"/>
            </w:pPr>
            <w:r>
              <w:rPr>
                <w:rFonts w:ascii="Calibri" w:hAnsi="Calibri" w:cs="Calibri"/>
                <w:color w:val="000000"/>
              </w:rPr>
              <w:t>134.8%</w:t>
            </w:r>
          </w:p>
        </w:tc>
      </w:tr>
      <w:tr w:rsidR="001F598E" w14:paraId="6A2907FC" w14:textId="77777777" w:rsidTr="00DF2EDD">
        <w:trPr>
          <w:jc w:val="center"/>
        </w:trPr>
        <w:tc>
          <w:tcPr>
            <w:tcW w:w="2214" w:type="dxa"/>
            <w:vAlign w:val="bottom"/>
          </w:tcPr>
          <w:p w14:paraId="4BD7D04A" w14:textId="77777777" w:rsidR="001F598E" w:rsidRDefault="001F598E" w:rsidP="00DF2EDD">
            <w:pPr>
              <w:pStyle w:val="squish"/>
            </w:pPr>
            <w:r>
              <w:rPr>
                <w:rFonts w:ascii="Calibri" w:hAnsi="Calibri" w:cs="Calibri"/>
                <w:color w:val="000000"/>
              </w:rPr>
              <w:t>Passenger Rear</w:t>
            </w:r>
          </w:p>
        </w:tc>
        <w:tc>
          <w:tcPr>
            <w:tcW w:w="1860" w:type="dxa"/>
            <w:vAlign w:val="bottom"/>
          </w:tcPr>
          <w:p w14:paraId="315E752F" w14:textId="77777777" w:rsidR="001F598E" w:rsidRDefault="001F598E" w:rsidP="00DF2EDD">
            <w:pPr>
              <w:pStyle w:val="squish"/>
              <w:jc w:val="center"/>
            </w:pPr>
            <w:r>
              <w:rPr>
                <w:rFonts w:ascii="Calibri" w:hAnsi="Calibri" w:cs="Calibri"/>
                <w:color w:val="000000"/>
              </w:rPr>
              <w:t>0.076 g</w:t>
            </w:r>
          </w:p>
        </w:tc>
        <w:tc>
          <w:tcPr>
            <w:tcW w:w="1515" w:type="dxa"/>
            <w:vAlign w:val="bottom"/>
          </w:tcPr>
          <w:p w14:paraId="0FC25ECC" w14:textId="77777777" w:rsidR="001F598E" w:rsidRDefault="001F598E" w:rsidP="00DF2EDD">
            <w:pPr>
              <w:pStyle w:val="squish"/>
              <w:jc w:val="center"/>
            </w:pPr>
            <w:r>
              <w:rPr>
                <w:rFonts w:ascii="Calibri" w:hAnsi="Calibri" w:cs="Calibri"/>
                <w:color w:val="000000"/>
              </w:rPr>
              <w:t>0.231 g</w:t>
            </w:r>
          </w:p>
        </w:tc>
        <w:tc>
          <w:tcPr>
            <w:tcW w:w="1284" w:type="dxa"/>
            <w:vAlign w:val="bottom"/>
          </w:tcPr>
          <w:p w14:paraId="2EBB7FF8" w14:textId="77777777" w:rsidR="001F598E" w:rsidRDefault="001F598E" w:rsidP="00DF2EDD">
            <w:pPr>
              <w:pStyle w:val="squish"/>
              <w:keepNext/>
              <w:jc w:val="center"/>
            </w:pPr>
            <w:r>
              <w:rPr>
                <w:rFonts w:ascii="Calibri" w:hAnsi="Calibri" w:cs="Calibri"/>
                <w:color w:val="000000"/>
              </w:rPr>
              <w:t>203.4%</w:t>
            </w:r>
          </w:p>
        </w:tc>
      </w:tr>
    </w:tbl>
    <w:p w14:paraId="432445E8" w14:textId="77777777" w:rsidR="001F598E" w:rsidRDefault="001F598E" w:rsidP="00966A97">
      <w:r>
        <w:t>Spectral analysis of each portion was performed to identify and compare the frequency content of the recorded vibrations. Because the two portions are of unequal length the PSD was estimated to facilitate comparison between the signals. Welch’s periodogram was again used. Portion A was analyzed with (8) 5-second segments with 25% overlap. Portion B was analyzed with (4) 5-second segments with 25% overlap. Each estimate therefore has a frequency resolution of 0.1 Hz. The PSD estimates of the two portions are compared in the following plot.</w:t>
      </w:r>
    </w:p>
    <w:p w14:paraId="619ABCAE" w14:textId="77777777" w:rsidR="001F598E" w:rsidRDefault="001F598E" w:rsidP="00DB1DD1">
      <w:pPr>
        <w:keepNext/>
      </w:pPr>
      <w:r w:rsidRPr="007C0160">
        <w:rPr>
          <w:noProof/>
        </w:rPr>
        <w:drawing>
          <wp:inline distT="0" distB="0" distL="0" distR="0" wp14:anchorId="624410DF" wp14:editId="68481560">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08455288" w14:textId="77777777" w:rsidR="001F598E" w:rsidRDefault="001F598E" w:rsidP="00DB1DD1">
      <w:pPr>
        <w:pStyle w:val="Caption"/>
      </w:pPr>
      <w:bookmarkStart w:id="225" w:name="_Toc5375502"/>
      <w:bookmarkStart w:id="226" w:name="_Toc1849966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SD Estimate for Acceleration from Front Sensors, On and Off Bridge</w:t>
      </w:r>
      <w:bookmarkEnd w:id="225"/>
      <w:bookmarkEnd w:id="226"/>
    </w:p>
    <w:p w14:paraId="667BCD6C" w14:textId="77777777" w:rsidR="001F598E" w:rsidRDefault="001F598E" w:rsidP="00DB1DD1">
      <w:pPr>
        <w:keepNext/>
      </w:pPr>
      <w:r w:rsidRPr="007C0160">
        <w:rPr>
          <w:noProof/>
        </w:rPr>
        <w:drawing>
          <wp:inline distT="0" distB="0" distL="0" distR="0" wp14:anchorId="3068DFF7" wp14:editId="4264C346">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368493E8" w14:textId="77777777" w:rsidR="001F598E" w:rsidRDefault="001F598E" w:rsidP="00DB1DD1">
      <w:pPr>
        <w:pStyle w:val="Caption"/>
      </w:pPr>
      <w:bookmarkStart w:id="227" w:name="_Toc5375503"/>
      <w:bookmarkStart w:id="228" w:name="_Toc1849966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SD Estimate for Acceleration from Rear Sensors, On and Off Bridge</w:t>
      </w:r>
      <w:bookmarkEnd w:id="227"/>
      <w:bookmarkEnd w:id="228"/>
    </w:p>
    <w:p w14:paraId="172B05CC" w14:textId="77777777" w:rsidR="001F598E" w:rsidRDefault="001F598E" w:rsidP="00966A97">
      <w:r>
        <w:t>It is clear from the above plots that the truck is experiencing much greater acceleration when it is on the bridge and it is occurring at frequencies between 1.5 and 5 Hz. Furthermore, the rear accelerometers are experiencing greater acceleration at these low frequencies than are the front accelerometers. This is likely because the front sensors are closer to the front suspension system with higher damping.</w:t>
      </w:r>
    </w:p>
    <w:p w14:paraId="688A26C4" w14:textId="77777777" w:rsidR="001F598E" w:rsidRDefault="001F598E" w:rsidP="0063173D">
      <w:r>
        <w:t xml:space="preserve">The PSD was also estimated with data that was recorded while the truck was traveling to the bridge site to eliminate the influence of bridge vibrations. Welch’s improved PSD estimator was used with (4) 10-second segments with 25% overlap, providing a frequency resolution of 0.05 Hz. </w:t>
      </w:r>
    </w:p>
    <w:p w14:paraId="16FE2E3C" w14:textId="77777777" w:rsidR="001F598E" w:rsidRDefault="001F598E" w:rsidP="005C14E1">
      <w:pPr>
        <w:keepNext/>
      </w:pPr>
      <w:r w:rsidRPr="005A6A5D">
        <w:rPr>
          <w:noProof/>
        </w:rPr>
        <w:drawing>
          <wp:inline distT="0" distB="0" distL="0" distR="0" wp14:anchorId="2EA42547" wp14:editId="6A36EE41">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0405F08" w14:textId="77777777" w:rsidR="001F598E" w:rsidRDefault="001F598E" w:rsidP="00877A42">
      <w:pPr>
        <w:pStyle w:val="Caption"/>
      </w:pPr>
      <w:bookmarkStart w:id="229" w:name="_Ref5620353"/>
      <w:bookmarkStart w:id="230" w:name="_Toc184996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bookmarkEnd w:id="229"/>
      <w:r>
        <w:t>: PSD Estimate from Truck Acceleration</w:t>
      </w:r>
      <w:bookmarkEnd w:id="230"/>
    </w:p>
    <w:p w14:paraId="308A8854" w14:textId="77777777" w:rsidR="001F598E" w:rsidRDefault="001F598E" w:rsidP="005A6A5D">
      <w:r>
        <w:t>The above frequency response suggests that the truck has a natural frequency of approximately 2.7 Hz. This assumes the vehicle was excited with white noise (uniform frequency content of input), but without knowledge of the profile experienced during this record, the character of the input cannot be known.</w:t>
      </w:r>
    </w:p>
    <w:p w14:paraId="4D9CD0DC" w14:textId="77777777" w:rsidR="001F598E" w:rsidRDefault="001F598E" w:rsidP="00966A97">
      <w:r>
        <w:t>The Root-Mean-Square (RMS) of the filtered truck acceleration was computed for select runs over the time period when the truck was on the bridge. The values for the rear accelerometers were averaged and are plotted below versus vehicle speed (as reported by the truck passenger). Runs 1 and 5 were excluded from the following plot because the test truck was unable to maintain a consistent speed over the bridge. Runs 8 and 9 were also excluded due to corruption of the data files.</w:t>
      </w:r>
    </w:p>
    <w:p w14:paraId="140579AB" w14:textId="77777777" w:rsidR="001F598E" w:rsidRDefault="001F598E" w:rsidP="003C1BEB">
      <w:pPr>
        <w:keepNext/>
      </w:pPr>
      <w:r w:rsidRPr="005B4430">
        <w:rPr>
          <w:noProof/>
        </w:rPr>
        <w:drawing>
          <wp:inline distT="0" distB="0" distL="0" distR="0" wp14:anchorId="585F2F2B" wp14:editId="56A1729D">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31193E42" w14:textId="77777777" w:rsidR="001F598E" w:rsidRDefault="001F598E" w:rsidP="003C1BEB">
      <w:pPr>
        <w:pStyle w:val="Caption"/>
      </w:pPr>
      <w:bookmarkStart w:id="231" w:name="_Toc5375504"/>
      <w:bookmarkStart w:id="232" w:name="_Toc1849966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RMS of Filtered Truck Acceleration while on Bridge versus Truck Speed</w:t>
      </w:r>
      <w:bookmarkEnd w:id="231"/>
      <w:bookmarkEnd w:id="232"/>
    </w:p>
    <w:p w14:paraId="3076391A" w14:textId="77777777" w:rsidR="001F598E" w:rsidRDefault="001F598E" w:rsidP="00E113ED">
      <w:r>
        <w:t>The above plot strongly suggests that vehicle acceleration increases with an increase in its (horizontal) speed. Furthermore, the data provides no indication that the lane of travel had significant influence on the magnitude of truck acceleration.</w:t>
      </w:r>
    </w:p>
    <w:p w14:paraId="42796D17" w14:textId="77777777" w:rsidR="001F598E" w:rsidRPr="006E0295" w:rsidRDefault="001F598E" w:rsidP="00DC5325">
      <w:pPr>
        <w:pStyle w:val="Heading4"/>
      </w:pPr>
      <w:r>
        <w:t>Bridge Response</w:t>
      </w:r>
    </w:p>
    <w:p w14:paraId="475AF29B" w14:textId="77777777" w:rsidR="001F598E" w:rsidRDefault="001F598E" w:rsidP="005A4CCB">
      <w:r>
        <w:t>Acceleration time history for the bridge is plotted below for run 6. This run was chosen for examination because the truck maintained a consistent and relatively high speed and was accompanied by very little other traffic, thereby isolating the effect of the test truck. Girder 5 responses are displayed because run 6 occurred in the East-bound left lane which is located over girders 5 and 6 (Girder 6 was not instrumented). A low-pass filter was applied to remove content greater than 20 Hz to better visualize the vibration associated with bridge deformation. Explanation and justification of this was provided in the previous phase of testing. It is evident in the following plots that the bridge is excited by the test truck.</w:t>
      </w:r>
    </w:p>
    <w:p w14:paraId="071A09B1" w14:textId="77777777" w:rsidR="001F598E" w:rsidRDefault="001F598E" w:rsidP="00CD55DE">
      <w:pPr>
        <w:keepNext/>
      </w:pPr>
      <w:r w:rsidRPr="00CD55DE">
        <w:rPr>
          <w:noProof/>
        </w:rPr>
        <w:drawing>
          <wp:inline distT="0" distB="0" distL="0" distR="0" wp14:anchorId="0AB6E3C1" wp14:editId="254C1A1D">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F27590" w14:textId="77777777" w:rsidR="001F598E" w:rsidRDefault="001F598E" w:rsidP="007643FA">
      <w:pPr>
        <w:pStyle w:val="Caption"/>
      </w:pPr>
      <w:bookmarkStart w:id="233" w:name="_Toc5375505"/>
      <w:bookmarkStart w:id="234" w:name="_Toc1849966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rsidRPr="00CD55DE">
        <w:t xml:space="preserve">: </w:t>
      </w:r>
      <w:r>
        <w:t>Acceleration Time History (Filtered) for Girder 5 at the Middle of Spans 2</w:t>
      </w:r>
      <w:bookmarkEnd w:id="233"/>
      <w:bookmarkEnd w:id="234"/>
    </w:p>
    <w:p w14:paraId="4C94D9DF" w14:textId="77777777" w:rsidR="001F598E" w:rsidRDefault="001F598E" w:rsidP="00594A3E">
      <w:pPr>
        <w:keepNext/>
      </w:pPr>
      <w:r w:rsidRPr="007643FA">
        <w:rPr>
          <w:noProof/>
        </w:rPr>
        <w:drawing>
          <wp:inline distT="0" distB="0" distL="0" distR="0" wp14:anchorId="73928A72" wp14:editId="57D6354B">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5772192" w14:textId="77777777" w:rsidR="001F598E" w:rsidRDefault="001F598E" w:rsidP="00594A3E">
      <w:pPr>
        <w:pStyle w:val="Caption"/>
      </w:pPr>
      <w:bookmarkStart w:id="235" w:name="_Toc5375506"/>
      <w:bookmarkStart w:id="236" w:name="_Toc1849967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Acceleration Time History (Filtered) for Girder 5 at the Middle of Spans 3 &amp; 4</w:t>
      </w:r>
      <w:bookmarkEnd w:id="235"/>
      <w:bookmarkEnd w:id="236"/>
    </w:p>
    <w:p w14:paraId="464FA48C" w14:textId="77777777" w:rsidR="001F598E" w:rsidRDefault="001F598E" w:rsidP="00594A3E">
      <w:pPr>
        <w:keepNext/>
      </w:pPr>
      <w:r w:rsidRPr="007643FA">
        <w:rPr>
          <w:noProof/>
        </w:rPr>
        <w:drawing>
          <wp:inline distT="0" distB="0" distL="0" distR="0" wp14:anchorId="4FC75E14" wp14:editId="2E710B52">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86865C6" w14:textId="77777777" w:rsidR="001F598E" w:rsidRPr="007643FA" w:rsidRDefault="001F598E" w:rsidP="00594A3E">
      <w:pPr>
        <w:pStyle w:val="Caption"/>
      </w:pPr>
      <w:bookmarkStart w:id="237" w:name="_Toc5375507"/>
      <w:bookmarkStart w:id="238" w:name="_Toc1849967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Acceleration Time History (Filtered) for Girder 5 at the Middle of Spans 7 &amp; 8</w:t>
      </w:r>
      <w:bookmarkEnd w:id="237"/>
      <w:bookmarkEnd w:id="238"/>
    </w:p>
    <w:p w14:paraId="581551BE" w14:textId="77777777" w:rsidR="001F598E" w:rsidRDefault="001F598E" w:rsidP="00CC13A6">
      <w:r>
        <w:t>The PSD was estimated for these acceleration time histories. In each case only a single segment was specified, defined by the period when the truck is on the span/s. Due to the short duration of these segments, the estimates have poor frequency resolution.</w:t>
      </w:r>
    </w:p>
    <w:p w14:paraId="44EDC6C2" w14:textId="77777777" w:rsidR="001F598E" w:rsidRDefault="001F598E" w:rsidP="00E6781A">
      <w:pPr>
        <w:keepNext/>
      </w:pPr>
      <w:r w:rsidRPr="00E6781A">
        <w:rPr>
          <w:noProof/>
        </w:rPr>
        <w:drawing>
          <wp:inline distT="0" distB="0" distL="0" distR="0" wp14:anchorId="41CC0B67" wp14:editId="4BDE3440">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0EEC70E" w14:textId="77777777" w:rsidR="001F598E" w:rsidRDefault="001F598E" w:rsidP="00E6781A">
      <w:pPr>
        <w:pStyle w:val="Caption"/>
        <w:jc w:val="left"/>
      </w:pPr>
      <w:bookmarkStart w:id="239" w:name="_Toc5375508"/>
      <w:bookmarkStart w:id="240" w:name="_Toc1849967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PSD Estimate for Acceleration of Girder 5 at the Middle of Span 2 over Period That Truck is on the Span</w:t>
      </w:r>
      <w:bookmarkEnd w:id="239"/>
      <w:bookmarkEnd w:id="240"/>
    </w:p>
    <w:p w14:paraId="13576856" w14:textId="77777777" w:rsidR="001F598E" w:rsidRDefault="001F598E" w:rsidP="00E6781A">
      <w:pPr>
        <w:keepNext/>
      </w:pPr>
      <w:r w:rsidRPr="00E6781A">
        <w:rPr>
          <w:noProof/>
        </w:rPr>
        <w:drawing>
          <wp:inline distT="0" distB="0" distL="0" distR="0" wp14:anchorId="2687602E" wp14:editId="328191E3">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B4A75A6" w14:textId="77777777" w:rsidR="001F598E" w:rsidRDefault="001F598E" w:rsidP="00E6781A">
      <w:pPr>
        <w:pStyle w:val="Caption"/>
        <w:jc w:val="left"/>
      </w:pPr>
      <w:bookmarkStart w:id="241" w:name="_Toc5375509"/>
      <w:bookmarkStart w:id="242" w:name="_Toc1849967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PSD Estimate for Acceleration of Girder 5 at the Middle of Spans 3 &amp; 4 over Period the Truck is on the Spans</w:t>
      </w:r>
      <w:bookmarkEnd w:id="241"/>
      <w:bookmarkEnd w:id="242"/>
    </w:p>
    <w:p w14:paraId="129022F2" w14:textId="77777777" w:rsidR="001F598E" w:rsidRDefault="001F598E" w:rsidP="00E6781A">
      <w:pPr>
        <w:keepNext/>
      </w:pPr>
      <w:r w:rsidRPr="00E6781A">
        <w:rPr>
          <w:noProof/>
        </w:rPr>
        <w:drawing>
          <wp:inline distT="0" distB="0" distL="0" distR="0" wp14:anchorId="2FC68EC0" wp14:editId="6F5F3B0E">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E9955E3" w14:textId="77777777" w:rsidR="001F598E" w:rsidRDefault="001F598E" w:rsidP="00E6781A">
      <w:pPr>
        <w:pStyle w:val="Caption"/>
        <w:jc w:val="left"/>
      </w:pPr>
      <w:bookmarkStart w:id="243" w:name="_Toc5375510"/>
      <w:bookmarkStart w:id="244" w:name="_Toc1849967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bookmarkEnd w:id="243"/>
      <w:bookmarkEnd w:id="244"/>
    </w:p>
    <w:p w14:paraId="1B80B33E" w14:textId="77777777" w:rsidR="001F598E" w:rsidRPr="00792E79" w:rsidRDefault="001F598E" w:rsidP="00CC13A6">
      <w:r>
        <w:t xml:space="preserve">The above PSD estimates show that the truck is inducing vibrations in the bridge in the same frequency range as the bridge’s natural frequencies (as determined in phase 2 testing). It is therefore reasonable to conclude that the truck is exciting the bridge’s natural frequencies.  </w:t>
      </w:r>
    </w:p>
    <w:p w14:paraId="336919D5" w14:textId="77777777" w:rsidR="001F598E" w:rsidRDefault="001F598E" w:rsidP="005A4CCB">
      <w:r>
        <w:t>The acceleration of the structure for different runs is compared by plotting the RMS of the acceleration over the period that the truck is on the bridge.</w:t>
      </w:r>
    </w:p>
    <w:p w14:paraId="6210BEB8" w14:textId="77777777" w:rsidR="001F598E" w:rsidRDefault="001F598E" w:rsidP="00A2000F">
      <w:pPr>
        <w:keepNext/>
      </w:pPr>
      <w:r w:rsidRPr="00A2000F">
        <w:rPr>
          <w:noProof/>
        </w:rPr>
        <w:drawing>
          <wp:inline distT="0" distB="0" distL="0" distR="0" wp14:anchorId="33698A16" wp14:editId="72E34D86">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3771777B" w14:textId="77777777" w:rsidR="001F598E" w:rsidRDefault="001F598E" w:rsidP="00A2000F">
      <w:pPr>
        <w:pStyle w:val="Caption"/>
      </w:pPr>
      <w:bookmarkStart w:id="245" w:name="_Toc5375511"/>
      <w:bookmarkStart w:id="246" w:name="_Toc1849967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w:t>
      </w:r>
      <w:r w:rsidRPr="00A2000F">
        <w:rPr>
          <w:noProof/>
        </w:rPr>
        <w:t xml:space="preserve"> </w:t>
      </w:r>
      <w:r>
        <w:t>RMS of Filtered Midspan Acceleration of Span 2</w:t>
      </w:r>
      <w:bookmarkEnd w:id="245"/>
      <w:bookmarkEnd w:id="246"/>
    </w:p>
    <w:p w14:paraId="17016CF9" w14:textId="77777777" w:rsidR="001F598E" w:rsidRDefault="001F598E" w:rsidP="00403E59">
      <w:r>
        <w:t>The RMS values for the spans 3 and 4 were averaged in the following plot.</w:t>
      </w:r>
    </w:p>
    <w:p w14:paraId="2CBE4448" w14:textId="77777777" w:rsidR="001F598E" w:rsidRDefault="001F598E" w:rsidP="00A2000F">
      <w:pPr>
        <w:keepNext/>
      </w:pPr>
      <w:r w:rsidRPr="00D919D6">
        <w:rPr>
          <w:noProof/>
        </w:rPr>
        <w:drawing>
          <wp:inline distT="0" distB="0" distL="0" distR="0" wp14:anchorId="1521FE3A" wp14:editId="5422A3F4">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1A4E3DFF" w14:textId="77777777" w:rsidR="001F598E" w:rsidRDefault="001F598E" w:rsidP="00A2000F">
      <w:pPr>
        <w:pStyle w:val="Caption"/>
      </w:pPr>
      <w:bookmarkStart w:id="247" w:name="_Toc5375512"/>
      <w:bookmarkStart w:id="248" w:name="_Toc1849967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Average RMS Value for Filtered Midspan Acceleration of Spans 3 &amp; 4</w:t>
      </w:r>
      <w:bookmarkEnd w:id="247"/>
      <w:bookmarkEnd w:id="248"/>
    </w:p>
    <w:p w14:paraId="46AD302F" w14:textId="77777777" w:rsidR="001F598E" w:rsidRDefault="001F598E" w:rsidP="00A2000F">
      <w:r>
        <w:t>The above plots suggest that bridge acceleration increases with an increase in truck (horizontal) speed. The girder closest to the lane of travel was reported in the above RMS plots. The girders reported for each lane are summarized in the following plot.</w:t>
      </w:r>
    </w:p>
    <w:p w14:paraId="7D1E5F06" w14:textId="77777777" w:rsidR="001F598E" w:rsidRDefault="001F598E" w:rsidP="00403E59">
      <w:pPr>
        <w:pStyle w:val="Caption"/>
        <w:keepNext/>
      </w:pPr>
      <w:bookmarkStart w:id="249" w:name="_Toc5375381"/>
      <w:bookmarkStart w:id="250" w:name="_Toc1849954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Girders Reported Corresponding to Lane of Travel</w:t>
      </w:r>
      <w:bookmarkEnd w:id="249"/>
      <w:bookmarkEnd w:id="250"/>
    </w:p>
    <w:tbl>
      <w:tblPr>
        <w:tblStyle w:val="TableGrid"/>
        <w:tblW w:w="0" w:type="auto"/>
        <w:jc w:val="center"/>
        <w:tblLook w:val="04A0" w:firstRow="1" w:lastRow="0" w:firstColumn="1" w:lastColumn="0" w:noHBand="0" w:noVBand="1"/>
      </w:tblPr>
      <w:tblGrid>
        <w:gridCol w:w="2444"/>
        <w:gridCol w:w="1055"/>
      </w:tblGrid>
      <w:tr w:rsidR="001F598E" w14:paraId="2C3ADF6B" w14:textId="77777777" w:rsidTr="00A2000F">
        <w:trPr>
          <w:jc w:val="center"/>
        </w:trPr>
        <w:tc>
          <w:tcPr>
            <w:tcW w:w="2444" w:type="dxa"/>
          </w:tcPr>
          <w:p w14:paraId="11307539" w14:textId="77777777" w:rsidR="001F598E" w:rsidRDefault="001F598E" w:rsidP="00A2000F">
            <w:pPr>
              <w:pStyle w:val="squish"/>
            </w:pPr>
            <w:r>
              <w:t>East-Bound Right-Lane</w:t>
            </w:r>
          </w:p>
        </w:tc>
        <w:tc>
          <w:tcPr>
            <w:tcW w:w="1055" w:type="dxa"/>
          </w:tcPr>
          <w:p w14:paraId="0B0DD1EB" w14:textId="77777777" w:rsidR="001F598E" w:rsidRDefault="001F598E" w:rsidP="00A2000F">
            <w:pPr>
              <w:pStyle w:val="squish"/>
            </w:pPr>
            <w:r>
              <w:t>Girder 8</w:t>
            </w:r>
          </w:p>
        </w:tc>
      </w:tr>
      <w:tr w:rsidR="001F598E" w14:paraId="0CEB9F52" w14:textId="77777777" w:rsidTr="00A2000F">
        <w:trPr>
          <w:jc w:val="center"/>
        </w:trPr>
        <w:tc>
          <w:tcPr>
            <w:tcW w:w="2444" w:type="dxa"/>
          </w:tcPr>
          <w:p w14:paraId="6999C471" w14:textId="77777777" w:rsidR="001F598E" w:rsidRDefault="001F598E" w:rsidP="00A2000F">
            <w:pPr>
              <w:pStyle w:val="squish"/>
            </w:pPr>
            <w:r>
              <w:t>East-Bound Left-Lane</w:t>
            </w:r>
          </w:p>
        </w:tc>
        <w:tc>
          <w:tcPr>
            <w:tcW w:w="1055" w:type="dxa"/>
          </w:tcPr>
          <w:p w14:paraId="4B120236" w14:textId="77777777" w:rsidR="001F598E" w:rsidRDefault="001F598E" w:rsidP="00A2000F">
            <w:pPr>
              <w:pStyle w:val="squish"/>
            </w:pPr>
            <w:r>
              <w:t>Girder 5</w:t>
            </w:r>
          </w:p>
        </w:tc>
      </w:tr>
      <w:tr w:rsidR="001F598E" w14:paraId="6BDF3C09" w14:textId="77777777" w:rsidTr="00A2000F">
        <w:trPr>
          <w:jc w:val="center"/>
        </w:trPr>
        <w:tc>
          <w:tcPr>
            <w:tcW w:w="2444" w:type="dxa"/>
          </w:tcPr>
          <w:p w14:paraId="464BCE20" w14:textId="77777777" w:rsidR="001F598E" w:rsidRDefault="001F598E" w:rsidP="00A2000F">
            <w:pPr>
              <w:pStyle w:val="squish"/>
            </w:pPr>
            <w:r>
              <w:t>West-Bound Right-Lane</w:t>
            </w:r>
          </w:p>
        </w:tc>
        <w:tc>
          <w:tcPr>
            <w:tcW w:w="1055" w:type="dxa"/>
          </w:tcPr>
          <w:p w14:paraId="652F8A73" w14:textId="77777777" w:rsidR="001F598E" w:rsidRDefault="001F598E" w:rsidP="00A2000F">
            <w:pPr>
              <w:pStyle w:val="squish"/>
            </w:pPr>
            <w:r>
              <w:t>Girder 1</w:t>
            </w:r>
          </w:p>
        </w:tc>
      </w:tr>
      <w:tr w:rsidR="001F598E" w14:paraId="56D01D98" w14:textId="77777777" w:rsidTr="00A2000F">
        <w:trPr>
          <w:jc w:val="center"/>
        </w:trPr>
        <w:tc>
          <w:tcPr>
            <w:tcW w:w="2444" w:type="dxa"/>
          </w:tcPr>
          <w:p w14:paraId="6E0F1270" w14:textId="77777777" w:rsidR="001F598E" w:rsidRDefault="001F598E" w:rsidP="00A2000F">
            <w:pPr>
              <w:pStyle w:val="squish"/>
            </w:pPr>
            <w:r>
              <w:t>West-Bound Left-Lane</w:t>
            </w:r>
          </w:p>
        </w:tc>
        <w:tc>
          <w:tcPr>
            <w:tcW w:w="1055" w:type="dxa"/>
          </w:tcPr>
          <w:p w14:paraId="5343458D" w14:textId="77777777" w:rsidR="001F598E" w:rsidRDefault="001F598E" w:rsidP="00A2000F">
            <w:pPr>
              <w:pStyle w:val="squish"/>
            </w:pPr>
            <w:r>
              <w:t>Girder 4</w:t>
            </w:r>
          </w:p>
        </w:tc>
      </w:tr>
    </w:tbl>
    <w:p w14:paraId="090C353A" w14:textId="77777777" w:rsidR="001F598E" w:rsidRDefault="001F598E" w:rsidP="007E52F7">
      <w:pPr>
        <w:pStyle w:val="Heading3"/>
      </w:pPr>
      <w:r>
        <w:t>Test Conclusions</w:t>
      </w:r>
    </w:p>
    <w:p w14:paraId="34629FDA" w14:textId="77777777" w:rsidR="001F598E" w:rsidRDefault="001F598E" w:rsidP="005A4CCB">
      <w:r>
        <w:t xml:space="preserve">By capturing the motion of the bridge and test truck synchronously with accelerometers, this phase of testing </w:t>
      </w:r>
      <w:bookmarkStart w:id="251" w:name="_Hlk5699047"/>
      <w:r>
        <w:t>demonstrated that a single truck is capable of inducing vibrations in the bridge that lead to dynamic amplification of bridge responses</w:t>
      </w:r>
      <w:bookmarkEnd w:id="251"/>
      <w:r>
        <w:t>. Processing of the recorded data revealed the following:</w:t>
      </w:r>
    </w:p>
    <w:p w14:paraId="469B475C" w14:textId="77777777" w:rsidR="001F598E" w:rsidRDefault="001F598E" w:rsidP="001F598E">
      <w:pPr>
        <w:pStyle w:val="ListParagraph"/>
        <w:numPr>
          <w:ilvl w:val="0"/>
          <w:numId w:val="9"/>
        </w:numPr>
      </w:pPr>
      <w:r>
        <w:t>The acceleration of the truck increases immediately after entering the bridge as low frequency (1.5-4Hz) vibrations are excited.</w:t>
      </w:r>
    </w:p>
    <w:p w14:paraId="4E0D741B" w14:textId="77777777" w:rsidR="001F598E" w:rsidRDefault="001F598E" w:rsidP="001F598E">
      <w:pPr>
        <w:pStyle w:val="ListParagraph"/>
        <w:numPr>
          <w:ilvl w:val="0"/>
          <w:numId w:val="9"/>
        </w:numPr>
      </w:pPr>
      <w:r>
        <w:t xml:space="preserve">Similarly, the acceleration of the bridge increases very soon after the truck enters the respective span as low frequency (2-4Hz) vibrations are excited. </w:t>
      </w:r>
    </w:p>
    <w:p w14:paraId="752C07EC" w14:textId="77777777" w:rsidR="001F598E" w:rsidRDefault="001F598E" w:rsidP="001F598E">
      <w:pPr>
        <w:pStyle w:val="ListParagraph"/>
        <w:numPr>
          <w:ilvl w:val="0"/>
          <w:numId w:val="9"/>
        </w:numPr>
      </w:pPr>
      <w:r>
        <w:t>The magnitude of vehicle vibrations increases with increased vehicle (horizontal) speed.</w:t>
      </w:r>
    </w:p>
    <w:p w14:paraId="3538D9F4" w14:textId="77777777" w:rsidR="001F598E" w:rsidRDefault="001F598E" w:rsidP="001F598E">
      <w:pPr>
        <w:pStyle w:val="ListParagraph"/>
        <w:numPr>
          <w:ilvl w:val="0"/>
          <w:numId w:val="9"/>
        </w:numPr>
      </w:pPr>
      <w:r>
        <w:t>The magnitude of bridge vibrations increases with increased vehicle (horizontal) speed.</w:t>
      </w:r>
    </w:p>
    <w:p w14:paraId="610E2ACC" w14:textId="77777777" w:rsidR="001F598E" w:rsidRDefault="001F598E" w:rsidP="001F598E">
      <w:pPr>
        <w:pStyle w:val="ListParagraph"/>
        <w:numPr>
          <w:ilvl w:val="0"/>
          <w:numId w:val="9"/>
        </w:numPr>
      </w:pPr>
      <w:r>
        <w:t xml:space="preserve">The lane and direction of travel of the truck does not have a significant influence on the magnitude of either vehicle or bridge vibrations. </w:t>
      </w:r>
    </w:p>
    <w:p w14:paraId="778CC70C" w14:textId="77777777" w:rsidR="001F598E" w:rsidRPr="00D275D4" w:rsidRDefault="001F598E" w:rsidP="005A4CCB">
      <w:bookmarkStart w:id="252" w:name="_Hlk5699102"/>
      <w:r>
        <w:t>Simulation is required to provide understanding of the mechanisms and influential parameters associated with dynamic amplification</w:t>
      </w:r>
      <w:bookmarkEnd w:id="252"/>
      <w:r>
        <w:t xml:space="preserve">. </w:t>
      </w:r>
    </w:p>
    <w:p w14:paraId="6EBD099F" w14:textId="77777777" w:rsidR="001F598E" w:rsidRDefault="001F598E">
      <w:pPr>
        <w:spacing w:before="0" w:after="200" w:line="276" w:lineRule="auto"/>
        <w:rPr>
          <w:rFonts w:asciiTheme="majorHAnsi" w:eastAsiaTheme="majorEastAsia" w:hAnsiTheme="majorHAnsi" w:cstheme="majorBidi"/>
          <w:b/>
          <w:bCs/>
          <w:sz w:val="26"/>
          <w:szCs w:val="26"/>
        </w:rPr>
      </w:pPr>
      <w:bookmarkStart w:id="253" w:name="_Toc5375214"/>
      <w:r>
        <w:br w:type="page"/>
      </w:r>
    </w:p>
    <w:p w14:paraId="6527191D" w14:textId="77777777" w:rsidR="001F598E" w:rsidRDefault="001F598E" w:rsidP="006646DF">
      <w:pPr>
        <w:pStyle w:val="Heading2"/>
        <w:numPr>
          <w:ilvl w:val="0"/>
          <w:numId w:val="43"/>
        </w:numPr>
      </w:pPr>
      <w:bookmarkStart w:id="254" w:name="_Toc5869236"/>
      <w:bookmarkStart w:id="255" w:name="_Toc18499451"/>
      <w:r>
        <w:t>VBI Model Validation</w:t>
      </w:r>
      <w:bookmarkEnd w:id="253"/>
      <w:bookmarkEnd w:id="254"/>
      <w:bookmarkEnd w:id="255"/>
    </w:p>
    <w:p w14:paraId="27FB4D38" w14:textId="77777777" w:rsidR="001F598E" w:rsidRDefault="001F598E" w:rsidP="00DF2EDD">
      <w:r>
        <w:t xml:space="preserve">The three phases of testing provided valuable information on the behavior of the bridge and the ability of a truck to induce vibration in the bridge. However, the data was unable to identify the role of bridge or vehicle attributes in that behavior. </w:t>
      </w:r>
      <w:bookmarkStart w:id="256" w:name="_Hlk5699199"/>
      <w:r>
        <w:t xml:space="preserve">It was therefore the goal of the simulation efforts presented in this section, to identify the bridge and vehicle attributes that were responsible for the observed bridge vibrations and dynamic amplification. It was therefore first necessary to develop a model that was capable of reproducing the responses observed in the field. </w:t>
      </w:r>
    </w:p>
    <w:p w14:paraId="6ECE3575" w14:textId="77777777" w:rsidR="001F598E" w:rsidRDefault="001F598E" w:rsidP="00DF2EDD">
      <w:r>
        <w:t xml:space="preserve">An FE software package was chosen (LUSAS) that was capable of simulating vehicle-bridge interaction. This required the ability to model the geometry and dynamics of the bridge as well as the dynamics of a vehicle traveling over the bridge model. A plate and eccentric-beam (PEB) modelling approach was employed to reduce model complexity in anticipation of computationally heavy simulations. The geometry and material properties were assigned to match those of the 3D FE model that had already been validated. The two-span model detailed in the following pages was replicated to produce a model of all 11 spans of the bridge. </w:t>
      </w:r>
    </w:p>
    <w:bookmarkEnd w:id="256"/>
    <w:p w14:paraId="77E5BAB8" w14:textId="77777777" w:rsidR="001F598E" w:rsidRDefault="001F598E" w:rsidP="00DF2EDD">
      <w:pPr>
        <w:pStyle w:val="Heading3"/>
      </w:pPr>
      <w:r>
        <w:t>Plate Eccentric-Beam Modeling</w:t>
      </w:r>
    </w:p>
    <w:p w14:paraId="4339105E" w14:textId="77777777" w:rsidR="001F598E" w:rsidRDefault="001F598E" w:rsidP="006646DF">
      <w:bookmarkStart w:id="257"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was implicitly enforced at each node since they were coincident. The cross-girders, in contrast, were modeled at the elevation of their centroidal axis</w:t>
      </w:r>
      <w:r w:rsidRPr="00E01D52">
        <w:t xml:space="preserve"> </w:t>
      </w:r>
      <w:r>
        <w:t>thereby allowing for correct placement of boundary conditions and making it easier for a given box-girder to support adjacent discontinuous spans.</w:t>
      </w:r>
      <w:bookmarkEnd w:id="257"/>
      <w:r>
        <w:t xml:space="preserve"> </w:t>
      </w:r>
    </w:p>
    <w:p w14:paraId="7F35B2CC" w14:textId="77777777" w:rsidR="001F598E" w:rsidRDefault="001F598E" w:rsidP="006646DF">
      <w:pPr>
        <w:jc w:val="center"/>
      </w:pPr>
      <w:r>
        <w:rPr>
          <w:noProof/>
        </w:rPr>
        <w:drawing>
          <wp:inline distT="0" distB="0" distL="0" distR="0" wp14:anchorId="4FF899E9" wp14:editId="0F356A6C">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491740"/>
                    </a:xfrm>
                    <a:prstGeom prst="rect">
                      <a:avLst/>
                    </a:prstGeom>
                  </pic:spPr>
                </pic:pic>
              </a:graphicData>
            </a:graphic>
          </wp:inline>
        </w:drawing>
      </w:r>
    </w:p>
    <w:p w14:paraId="4A193558" w14:textId="77777777" w:rsidR="001F598E" w:rsidRDefault="001F598E" w:rsidP="0078687F">
      <w:pPr>
        <w:pStyle w:val="Caption"/>
      </w:pPr>
      <w:bookmarkStart w:id="258" w:name="_Toc5375513"/>
      <w:bookmarkStart w:id="259" w:name="_Toc1849967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 xml:space="preserve">Schematic of </w:t>
      </w:r>
      <w:r>
        <w:t>Plate Eccentric-Beam</w:t>
      </w:r>
      <w:r w:rsidRPr="00246EFB">
        <w:t xml:space="preserve"> FEM Model</w:t>
      </w:r>
      <w:bookmarkEnd w:id="258"/>
      <w:bookmarkEnd w:id="259"/>
    </w:p>
    <w:p w14:paraId="442046E9" w14:textId="77777777" w:rsidR="001F598E" w:rsidRDefault="001F598E" w:rsidP="00DF2EDD">
      <w:bookmarkStart w:id="260"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260"/>
      <w:r>
        <w:t>The image below shows the effective elevation of components when rendered with specified eccentricities.</w:t>
      </w:r>
    </w:p>
    <w:p w14:paraId="254D3F99" w14:textId="77777777" w:rsidR="001F598E" w:rsidRDefault="001F598E" w:rsidP="006646DF">
      <w:pPr>
        <w:keepNext/>
        <w:jc w:val="center"/>
      </w:pPr>
      <w:r>
        <w:rPr>
          <w:noProof/>
        </w:rPr>
        <w:drawing>
          <wp:inline distT="0" distB="0" distL="0" distR="0" wp14:anchorId="0F405E7F" wp14:editId="3375D68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86400" cy="2173605"/>
                    </a:xfrm>
                    <a:prstGeom prst="rect">
                      <a:avLst/>
                    </a:prstGeom>
                  </pic:spPr>
                </pic:pic>
              </a:graphicData>
            </a:graphic>
          </wp:inline>
        </w:drawing>
      </w:r>
    </w:p>
    <w:p w14:paraId="1F8D9A17" w14:textId="77777777" w:rsidR="001F598E" w:rsidRDefault="001F598E" w:rsidP="0078687F">
      <w:pPr>
        <w:pStyle w:val="Caption"/>
      </w:pPr>
      <w:bookmarkStart w:id="261" w:name="_Toc5375514"/>
      <w:bookmarkStart w:id="262" w:name="_Toc184996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late Eccentric-Beam Representation and 3D Rendering with Assigned Eccentricities</w:t>
      </w:r>
      <w:bookmarkEnd w:id="261"/>
      <w:bookmarkEnd w:id="262"/>
    </w:p>
    <w:p w14:paraId="165D1F1A" w14:textId="77777777" w:rsidR="001F598E" w:rsidRDefault="001F598E" w:rsidP="0078687F">
      <w:pPr>
        <w:pStyle w:val="Heading3"/>
      </w:pPr>
      <w:r>
        <w:t xml:space="preserve">Diaphragms </w:t>
      </w:r>
    </w:p>
    <w:p w14:paraId="0D7EEB82" w14:textId="77777777" w:rsidR="001F598E" w:rsidRDefault="001F598E"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591DA381" w14:textId="77777777" w:rsidR="001F598E" w:rsidRDefault="001F598E" w:rsidP="0078687F">
      <w:pPr>
        <w:keepNext/>
        <w:jc w:val="center"/>
      </w:pPr>
      <w:r>
        <w:rPr>
          <w:noProof/>
        </w:rPr>
        <w:drawing>
          <wp:inline distT="0" distB="0" distL="0" distR="0" wp14:anchorId="4AB3A8D9" wp14:editId="69616253">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5">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61167E6D" w14:textId="77777777" w:rsidR="001F598E" w:rsidRDefault="001F598E" w:rsidP="0078687F">
      <w:pPr>
        <w:pStyle w:val="Caption"/>
      </w:pPr>
      <w:bookmarkStart w:id="263" w:name="_Toc5375515"/>
      <w:bookmarkStart w:id="264" w:name="_Toc184996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FE Representation of Diaphragms</w:t>
      </w:r>
      <w:bookmarkEnd w:id="263"/>
      <w:bookmarkEnd w:id="264"/>
    </w:p>
    <w:p w14:paraId="36FD1163" w14:textId="77777777" w:rsidR="001F598E" w:rsidRDefault="001F598E"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2590CB1F" w14:textId="77777777" w:rsidR="001F598E" w:rsidRDefault="001F598E" w:rsidP="0078687F">
      <w:r>
        <w:t>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are located in the interior of spans and therefore have greater influence on the global deformation and behavior of the bridge. In contrast, the chevron diaphragms are located at the ends of the spans where deformation is already restrained by boundary conditions.</w:t>
      </w:r>
    </w:p>
    <w:p w14:paraId="3ECD3B07" w14:textId="77777777" w:rsidR="001F598E" w:rsidRDefault="001F598E" w:rsidP="0078687F">
      <w:r>
        <w:t>The following table compares the displacements at the location of load application for the three diaphragm types.</w:t>
      </w:r>
    </w:p>
    <w:p w14:paraId="625E626B" w14:textId="77777777" w:rsidR="001F598E" w:rsidRDefault="001F598E" w:rsidP="0078687F">
      <w:pPr>
        <w:pStyle w:val="Caption"/>
        <w:keepNext/>
      </w:pPr>
      <w:bookmarkStart w:id="265" w:name="_Toc5375382"/>
      <w:bookmarkStart w:id="266" w:name="_Toc1849954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Comparison for Different Representations of Diaphragms</w:t>
      </w:r>
      <w:bookmarkEnd w:id="265"/>
      <w:bookmarkEnd w:id="266"/>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1F598E" w14:paraId="086D99B2" w14:textId="77777777" w:rsidTr="0078687F">
        <w:trPr>
          <w:jc w:val="center"/>
        </w:trPr>
        <w:tc>
          <w:tcPr>
            <w:tcW w:w="2007" w:type="dxa"/>
            <w:vAlign w:val="bottom"/>
          </w:tcPr>
          <w:p w14:paraId="59F28BC5" w14:textId="77777777" w:rsidR="001F598E" w:rsidRDefault="001F598E" w:rsidP="0078687F">
            <w:pPr>
              <w:pStyle w:val="squish"/>
            </w:pPr>
          </w:p>
        </w:tc>
        <w:tc>
          <w:tcPr>
            <w:tcW w:w="1181" w:type="dxa"/>
            <w:vAlign w:val="center"/>
          </w:tcPr>
          <w:p w14:paraId="48E8E9CB" w14:textId="77777777" w:rsidR="001F598E" w:rsidRDefault="001F598E" w:rsidP="0078687F">
            <w:pPr>
              <w:pStyle w:val="squish"/>
              <w:jc w:val="center"/>
            </w:pPr>
            <w:r>
              <w:rPr>
                <w:rFonts w:ascii="Calibri" w:hAnsi="Calibri" w:cs="Calibri"/>
                <w:color w:val="000000"/>
              </w:rPr>
              <w:t>X-Frame</w:t>
            </w:r>
          </w:p>
        </w:tc>
        <w:tc>
          <w:tcPr>
            <w:tcW w:w="1181" w:type="dxa"/>
            <w:vAlign w:val="center"/>
          </w:tcPr>
          <w:p w14:paraId="2A5DF9CC" w14:textId="77777777" w:rsidR="001F598E" w:rsidRDefault="001F598E" w:rsidP="0078687F">
            <w:pPr>
              <w:pStyle w:val="squish"/>
              <w:jc w:val="center"/>
            </w:pPr>
            <w:r>
              <w:rPr>
                <w:rFonts w:ascii="Calibri" w:hAnsi="Calibri" w:cs="Calibri"/>
                <w:color w:val="000000"/>
              </w:rPr>
              <w:t>Chevron</w:t>
            </w:r>
          </w:p>
        </w:tc>
        <w:tc>
          <w:tcPr>
            <w:tcW w:w="1181" w:type="dxa"/>
            <w:vAlign w:val="center"/>
          </w:tcPr>
          <w:p w14:paraId="7244D3E8" w14:textId="77777777" w:rsidR="001F598E" w:rsidRDefault="001F598E" w:rsidP="0078687F">
            <w:pPr>
              <w:pStyle w:val="squish"/>
              <w:jc w:val="center"/>
            </w:pPr>
            <w:r>
              <w:rPr>
                <w:rFonts w:ascii="Calibri" w:hAnsi="Calibri" w:cs="Calibri"/>
                <w:color w:val="000000"/>
              </w:rPr>
              <w:t>Beam</w:t>
            </w:r>
          </w:p>
        </w:tc>
        <w:tc>
          <w:tcPr>
            <w:tcW w:w="1248" w:type="dxa"/>
            <w:vAlign w:val="center"/>
          </w:tcPr>
          <w:p w14:paraId="55827273" w14:textId="77777777" w:rsidR="001F598E" w:rsidRDefault="001F598E" w:rsidP="0078687F">
            <w:pPr>
              <w:pStyle w:val="squish"/>
              <w:jc w:val="center"/>
            </w:pPr>
            <w:r>
              <w:rPr>
                <w:rFonts w:ascii="Calibri" w:hAnsi="Calibri" w:cs="Calibri"/>
                <w:color w:val="000000"/>
              </w:rPr>
              <w:t>% diff from X-Frame</w:t>
            </w:r>
          </w:p>
        </w:tc>
      </w:tr>
      <w:tr w:rsidR="001F598E" w14:paraId="6D12CE84" w14:textId="77777777" w:rsidTr="0078687F">
        <w:trPr>
          <w:jc w:val="center"/>
        </w:trPr>
        <w:tc>
          <w:tcPr>
            <w:tcW w:w="2007" w:type="dxa"/>
            <w:vAlign w:val="bottom"/>
          </w:tcPr>
          <w:p w14:paraId="6FADF510" w14:textId="77777777" w:rsidR="001F598E" w:rsidRDefault="001F598E" w:rsidP="0078687F">
            <w:pPr>
              <w:pStyle w:val="squish"/>
            </w:pPr>
            <w:r>
              <w:rPr>
                <w:rFonts w:ascii="Calibri" w:hAnsi="Calibri" w:cs="Calibri"/>
                <w:color w:val="000000"/>
              </w:rPr>
              <w:t>Unrestrained</w:t>
            </w:r>
          </w:p>
        </w:tc>
        <w:tc>
          <w:tcPr>
            <w:tcW w:w="1181" w:type="dxa"/>
            <w:vAlign w:val="center"/>
          </w:tcPr>
          <w:p w14:paraId="7F9F57E0" w14:textId="77777777" w:rsidR="001F598E" w:rsidRDefault="001F598E" w:rsidP="0078687F">
            <w:pPr>
              <w:pStyle w:val="squish"/>
              <w:jc w:val="center"/>
            </w:pPr>
            <w:r>
              <w:rPr>
                <w:rFonts w:ascii="Calibri" w:hAnsi="Calibri" w:cs="Calibri"/>
                <w:color w:val="000000"/>
              </w:rPr>
              <w:t>-4.28E-06</w:t>
            </w:r>
          </w:p>
        </w:tc>
        <w:tc>
          <w:tcPr>
            <w:tcW w:w="1181" w:type="dxa"/>
            <w:vAlign w:val="center"/>
          </w:tcPr>
          <w:p w14:paraId="1EFB3053" w14:textId="77777777" w:rsidR="001F598E" w:rsidRDefault="001F598E" w:rsidP="0078687F">
            <w:pPr>
              <w:pStyle w:val="squish"/>
              <w:jc w:val="center"/>
            </w:pPr>
            <w:r>
              <w:rPr>
                <w:rFonts w:ascii="Calibri" w:hAnsi="Calibri" w:cs="Calibri"/>
                <w:color w:val="000000"/>
              </w:rPr>
              <w:t>-3.95E-06</w:t>
            </w:r>
          </w:p>
        </w:tc>
        <w:tc>
          <w:tcPr>
            <w:tcW w:w="1181" w:type="dxa"/>
            <w:vAlign w:val="center"/>
          </w:tcPr>
          <w:p w14:paraId="2579B50C" w14:textId="77777777" w:rsidR="001F598E" w:rsidRDefault="001F598E" w:rsidP="0078687F">
            <w:pPr>
              <w:pStyle w:val="squish"/>
              <w:jc w:val="center"/>
            </w:pPr>
            <w:r>
              <w:rPr>
                <w:rFonts w:ascii="Calibri" w:hAnsi="Calibri" w:cs="Calibri"/>
                <w:color w:val="000000"/>
              </w:rPr>
              <w:t>-4.27E-06</w:t>
            </w:r>
          </w:p>
        </w:tc>
        <w:tc>
          <w:tcPr>
            <w:tcW w:w="1248" w:type="dxa"/>
            <w:vAlign w:val="center"/>
          </w:tcPr>
          <w:p w14:paraId="49235F7B" w14:textId="77777777" w:rsidR="001F598E" w:rsidRDefault="001F598E" w:rsidP="0078687F">
            <w:pPr>
              <w:pStyle w:val="squish"/>
              <w:jc w:val="center"/>
            </w:pPr>
            <w:r>
              <w:rPr>
                <w:rFonts w:ascii="Calibri" w:hAnsi="Calibri" w:cs="Calibri"/>
                <w:color w:val="000000"/>
              </w:rPr>
              <w:t>-0.12%</w:t>
            </w:r>
          </w:p>
        </w:tc>
      </w:tr>
      <w:tr w:rsidR="001F598E" w14:paraId="65237D3F" w14:textId="77777777" w:rsidTr="0078687F">
        <w:trPr>
          <w:jc w:val="center"/>
        </w:trPr>
        <w:tc>
          <w:tcPr>
            <w:tcW w:w="2007" w:type="dxa"/>
            <w:vAlign w:val="bottom"/>
          </w:tcPr>
          <w:p w14:paraId="0589A02F" w14:textId="77777777" w:rsidR="001F598E" w:rsidRDefault="001F598E" w:rsidP="0078687F">
            <w:pPr>
              <w:pStyle w:val="squish"/>
            </w:pPr>
            <w:r>
              <w:rPr>
                <w:rFonts w:ascii="Calibri" w:hAnsi="Calibri" w:cs="Calibri"/>
                <w:color w:val="000000"/>
              </w:rPr>
              <w:t>Rotation Restrained</w:t>
            </w:r>
          </w:p>
        </w:tc>
        <w:tc>
          <w:tcPr>
            <w:tcW w:w="1181" w:type="dxa"/>
            <w:vAlign w:val="center"/>
          </w:tcPr>
          <w:p w14:paraId="0BD2D2DD" w14:textId="77777777" w:rsidR="001F598E" w:rsidRDefault="001F598E" w:rsidP="0078687F">
            <w:pPr>
              <w:pStyle w:val="squish"/>
              <w:jc w:val="center"/>
            </w:pPr>
            <w:r>
              <w:rPr>
                <w:rFonts w:ascii="Calibri" w:hAnsi="Calibri" w:cs="Calibri"/>
                <w:color w:val="000000"/>
              </w:rPr>
              <w:t>-3.87E-06</w:t>
            </w:r>
          </w:p>
        </w:tc>
        <w:tc>
          <w:tcPr>
            <w:tcW w:w="1181" w:type="dxa"/>
            <w:vAlign w:val="center"/>
          </w:tcPr>
          <w:p w14:paraId="31F02D12" w14:textId="77777777" w:rsidR="001F598E" w:rsidRDefault="001F598E" w:rsidP="0078687F">
            <w:pPr>
              <w:pStyle w:val="squish"/>
              <w:jc w:val="center"/>
            </w:pPr>
            <w:r>
              <w:rPr>
                <w:rFonts w:ascii="Calibri" w:hAnsi="Calibri" w:cs="Calibri"/>
                <w:color w:val="000000"/>
              </w:rPr>
              <w:t>-3.19E-06</w:t>
            </w:r>
          </w:p>
        </w:tc>
        <w:tc>
          <w:tcPr>
            <w:tcW w:w="1181" w:type="dxa"/>
            <w:vAlign w:val="center"/>
          </w:tcPr>
          <w:p w14:paraId="65FDDBA3" w14:textId="77777777" w:rsidR="001F598E" w:rsidRDefault="001F598E" w:rsidP="0078687F">
            <w:pPr>
              <w:pStyle w:val="squish"/>
              <w:jc w:val="center"/>
            </w:pPr>
            <w:r>
              <w:rPr>
                <w:rFonts w:ascii="Calibri" w:hAnsi="Calibri" w:cs="Calibri"/>
                <w:color w:val="000000"/>
              </w:rPr>
              <w:t>-3.87E-06</w:t>
            </w:r>
          </w:p>
        </w:tc>
        <w:tc>
          <w:tcPr>
            <w:tcW w:w="1248" w:type="dxa"/>
            <w:vAlign w:val="center"/>
          </w:tcPr>
          <w:p w14:paraId="56DFDCB9" w14:textId="77777777" w:rsidR="001F598E" w:rsidRDefault="001F598E" w:rsidP="0078687F">
            <w:pPr>
              <w:pStyle w:val="squish"/>
              <w:jc w:val="center"/>
            </w:pPr>
            <w:r>
              <w:rPr>
                <w:rFonts w:ascii="Calibri" w:hAnsi="Calibri" w:cs="Calibri"/>
                <w:color w:val="000000"/>
              </w:rPr>
              <w:t>-0.04%</w:t>
            </w:r>
          </w:p>
        </w:tc>
      </w:tr>
    </w:tbl>
    <w:p w14:paraId="1D88C423" w14:textId="77777777" w:rsidR="001F598E" w:rsidRDefault="001F598E"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22D93BEC" w14:textId="77777777" w:rsidR="001F598E" w:rsidRDefault="001F598E" w:rsidP="0078687F">
      <w:pPr>
        <w:pStyle w:val="Caption"/>
        <w:keepNext/>
      </w:pPr>
      <w:bookmarkStart w:id="267" w:name="_Toc5375383"/>
      <w:bookmarkStart w:id="268" w:name="_Toc1849954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aphragm Equivalent Beam Element Section Properties</w:t>
      </w:r>
      <w:bookmarkEnd w:id="267"/>
      <w:bookmarkEnd w:id="268"/>
    </w:p>
    <w:tbl>
      <w:tblPr>
        <w:tblStyle w:val="TableGrid"/>
        <w:tblW w:w="0" w:type="auto"/>
        <w:jc w:val="center"/>
        <w:tblLook w:val="04A0" w:firstRow="1" w:lastRow="0" w:firstColumn="1" w:lastColumn="0" w:noHBand="0" w:noVBand="1"/>
      </w:tblPr>
      <w:tblGrid>
        <w:gridCol w:w="2436"/>
        <w:gridCol w:w="772"/>
        <w:gridCol w:w="563"/>
      </w:tblGrid>
      <w:tr w:rsidR="001F598E" w14:paraId="6ACE43B6" w14:textId="77777777" w:rsidTr="0078687F">
        <w:trPr>
          <w:jc w:val="center"/>
        </w:trPr>
        <w:tc>
          <w:tcPr>
            <w:tcW w:w="2436" w:type="dxa"/>
            <w:vAlign w:val="bottom"/>
          </w:tcPr>
          <w:p w14:paraId="02DC91F9" w14:textId="77777777" w:rsidR="001F598E" w:rsidRDefault="001F598E" w:rsidP="0078687F">
            <w:pPr>
              <w:pStyle w:val="squish"/>
            </w:pPr>
            <w:r>
              <w:rPr>
                <w:rFonts w:ascii="Calibri" w:hAnsi="Calibri" w:cs="Calibri"/>
                <w:color w:val="000000"/>
              </w:rPr>
              <w:t>Area</w:t>
            </w:r>
          </w:p>
        </w:tc>
        <w:tc>
          <w:tcPr>
            <w:tcW w:w="772" w:type="dxa"/>
            <w:vAlign w:val="bottom"/>
          </w:tcPr>
          <w:p w14:paraId="62D8AAA3" w14:textId="77777777" w:rsidR="001F598E" w:rsidRDefault="001F598E" w:rsidP="0078687F">
            <w:pPr>
              <w:pStyle w:val="squish"/>
              <w:jc w:val="right"/>
            </w:pPr>
            <w:r>
              <w:rPr>
                <w:rFonts w:ascii="Calibri" w:hAnsi="Calibri" w:cs="Calibri"/>
                <w:color w:val="000000"/>
              </w:rPr>
              <w:t>200</w:t>
            </w:r>
          </w:p>
        </w:tc>
        <w:tc>
          <w:tcPr>
            <w:tcW w:w="563" w:type="dxa"/>
          </w:tcPr>
          <w:p w14:paraId="2D171D5D" w14:textId="77777777" w:rsidR="001F598E" w:rsidRDefault="001F598E" w:rsidP="0078687F">
            <w:pPr>
              <w:pStyle w:val="squish"/>
              <w:rPr>
                <w:rFonts w:ascii="Calibri" w:hAnsi="Calibri" w:cs="Calibri"/>
                <w:color w:val="000000"/>
              </w:rPr>
            </w:pPr>
            <w:r>
              <w:t>in</w:t>
            </w:r>
            <w:r w:rsidRPr="00440EDD">
              <w:rPr>
                <w:vertAlign w:val="superscript"/>
              </w:rPr>
              <w:t>2</w:t>
            </w:r>
          </w:p>
        </w:tc>
      </w:tr>
      <w:tr w:rsidR="001F598E" w14:paraId="414322C9" w14:textId="77777777" w:rsidTr="0078687F">
        <w:trPr>
          <w:jc w:val="center"/>
        </w:trPr>
        <w:tc>
          <w:tcPr>
            <w:tcW w:w="2436" w:type="dxa"/>
            <w:vAlign w:val="bottom"/>
          </w:tcPr>
          <w:p w14:paraId="06088F89" w14:textId="77777777" w:rsidR="001F598E" w:rsidRDefault="001F598E" w:rsidP="0078687F">
            <w:pPr>
              <w:pStyle w:val="squish"/>
            </w:pPr>
            <w:r>
              <w:rPr>
                <w:rFonts w:ascii="Calibri" w:hAnsi="Calibri" w:cs="Calibri"/>
                <w:color w:val="000000"/>
              </w:rPr>
              <w:t>Moment of Inertia (I11)</w:t>
            </w:r>
          </w:p>
        </w:tc>
        <w:tc>
          <w:tcPr>
            <w:tcW w:w="772" w:type="dxa"/>
            <w:vAlign w:val="bottom"/>
          </w:tcPr>
          <w:p w14:paraId="11773C56" w14:textId="77777777" w:rsidR="001F598E" w:rsidRDefault="001F598E" w:rsidP="0078687F">
            <w:pPr>
              <w:pStyle w:val="squish"/>
              <w:jc w:val="right"/>
            </w:pPr>
            <w:r>
              <w:rPr>
                <w:rFonts w:ascii="Calibri" w:hAnsi="Calibri" w:cs="Calibri"/>
                <w:color w:val="000000"/>
              </w:rPr>
              <w:t>1500</w:t>
            </w:r>
          </w:p>
        </w:tc>
        <w:tc>
          <w:tcPr>
            <w:tcW w:w="563" w:type="dxa"/>
          </w:tcPr>
          <w:p w14:paraId="2652603F" w14:textId="77777777" w:rsidR="001F598E" w:rsidRDefault="001F598E" w:rsidP="0078687F">
            <w:pPr>
              <w:pStyle w:val="squish"/>
              <w:rPr>
                <w:rFonts w:ascii="Calibri" w:hAnsi="Calibri" w:cs="Calibri"/>
                <w:color w:val="000000"/>
              </w:rPr>
            </w:pPr>
            <w:r>
              <w:t>in</w:t>
            </w:r>
            <w:r w:rsidRPr="00440EDD">
              <w:rPr>
                <w:vertAlign w:val="superscript"/>
              </w:rPr>
              <w:t>4</w:t>
            </w:r>
          </w:p>
        </w:tc>
      </w:tr>
      <w:tr w:rsidR="001F598E" w14:paraId="5401D96F" w14:textId="77777777" w:rsidTr="0078687F">
        <w:trPr>
          <w:jc w:val="center"/>
        </w:trPr>
        <w:tc>
          <w:tcPr>
            <w:tcW w:w="2436" w:type="dxa"/>
            <w:vAlign w:val="bottom"/>
          </w:tcPr>
          <w:p w14:paraId="479A40F3" w14:textId="77777777" w:rsidR="001F598E" w:rsidRDefault="001F598E" w:rsidP="0078687F">
            <w:pPr>
              <w:pStyle w:val="squish"/>
            </w:pPr>
            <w:r>
              <w:rPr>
                <w:rFonts w:ascii="Calibri" w:hAnsi="Calibri" w:cs="Calibri"/>
                <w:color w:val="000000"/>
              </w:rPr>
              <w:t>Shear Area (A1)</w:t>
            </w:r>
          </w:p>
        </w:tc>
        <w:tc>
          <w:tcPr>
            <w:tcW w:w="772" w:type="dxa"/>
            <w:vAlign w:val="bottom"/>
          </w:tcPr>
          <w:p w14:paraId="03BA9282" w14:textId="77777777" w:rsidR="001F598E" w:rsidRDefault="001F598E" w:rsidP="0078687F">
            <w:pPr>
              <w:pStyle w:val="squish"/>
              <w:jc w:val="right"/>
            </w:pPr>
            <w:r>
              <w:rPr>
                <w:rFonts w:ascii="Calibri" w:hAnsi="Calibri" w:cs="Calibri"/>
                <w:color w:val="000000"/>
              </w:rPr>
              <w:t>4.8</w:t>
            </w:r>
          </w:p>
        </w:tc>
        <w:tc>
          <w:tcPr>
            <w:tcW w:w="563" w:type="dxa"/>
          </w:tcPr>
          <w:p w14:paraId="27932BBE" w14:textId="77777777" w:rsidR="001F598E" w:rsidRDefault="001F598E" w:rsidP="0078687F">
            <w:pPr>
              <w:pStyle w:val="squish"/>
              <w:rPr>
                <w:rFonts w:ascii="Calibri" w:hAnsi="Calibri" w:cs="Calibri"/>
                <w:color w:val="000000"/>
              </w:rPr>
            </w:pPr>
            <w:r>
              <w:t>in</w:t>
            </w:r>
            <w:r w:rsidRPr="00440EDD">
              <w:rPr>
                <w:vertAlign w:val="superscript"/>
              </w:rPr>
              <w:t>2</w:t>
            </w:r>
          </w:p>
        </w:tc>
      </w:tr>
      <w:tr w:rsidR="001F598E" w14:paraId="6F886CD4" w14:textId="77777777" w:rsidTr="0078687F">
        <w:trPr>
          <w:jc w:val="center"/>
        </w:trPr>
        <w:tc>
          <w:tcPr>
            <w:tcW w:w="2436" w:type="dxa"/>
            <w:vAlign w:val="bottom"/>
          </w:tcPr>
          <w:p w14:paraId="65FF671E" w14:textId="77777777" w:rsidR="001F598E" w:rsidRDefault="001F598E" w:rsidP="0078687F">
            <w:pPr>
              <w:pStyle w:val="squish"/>
            </w:pPr>
            <w:r>
              <w:rPr>
                <w:rFonts w:ascii="Calibri" w:hAnsi="Calibri" w:cs="Calibri"/>
                <w:color w:val="000000"/>
              </w:rPr>
              <w:t>Shear Area (A2)</w:t>
            </w:r>
          </w:p>
        </w:tc>
        <w:tc>
          <w:tcPr>
            <w:tcW w:w="772" w:type="dxa"/>
            <w:vAlign w:val="bottom"/>
          </w:tcPr>
          <w:p w14:paraId="1223C40A" w14:textId="77777777" w:rsidR="001F598E" w:rsidRDefault="001F598E" w:rsidP="0078687F">
            <w:pPr>
              <w:pStyle w:val="squish"/>
              <w:jc w:val="right"/>
            </w:pPr>
            <w:r>
              <w:rPr>
                <w:rFonts w:ascii="Calibri" w:hAnsi="Calibri" w:cs="Calibri"/>
                <w:color w:val="000000"/>
              </w:rPr>
              <w:t>8.5</w:t>
            </w:r>
          </w:p>
        </w:tc>
        <w:tc>
          <w:tcPr>
            <w:tcW w:w="563" w:type="dxa"/>
          </w:tcPr>
          <w:p w14:paraId="01247AD2" w14:textId="77777777" w:rsidR="001F598E" w:rsidRDefault="001F598E" w:rsidP="0078687F">
            <w:pPr>
              <w:pStyle w:val="squish"/>
              <w:rPr>
                <w:rFonts w:ascii="Calibri" w:hAnsi="Calibri" w:cs="Calibri"/>
                <w:color w:val="000000"/>
              </w:rPr>
            </w:pPr>
            <w:r>
              <w:t>in</w:t>
            </w:r>
            <w:r w:rsidRPr="00440EDD">
              <w:rPr>
                <w:vertAlign w:val="superscript"/>
              </w:rPr>
              <w:t>2</w:t>
            </w:r>
          </w:p>
        </w:tc>
      </w:tr>
    </w:tbl>
    <w:p w14:paraId="5FC3F71A" w14:textId="77777777" w:rsidR="001F598E" w:rsidRDefault="001F598E" w:rsidP="0078687F"/>
    <w:p w14:paraId="7BEB9003" w14:textId="77777777" w:rsidR="001F598E" w:rsidRDefault="001F598E" w:rsidP="00DF2EDD"/>
    <w:p w14:paraId="1700AEB1" w14:textId="77777777" w:rsidR="001F598E" w:rsidRDefault="001F598E" w:rsidP="00DF2EDD">
      <w:pPr>
        <w:pStyle w:val="Heading3"/>
      </w:pPr>
      <w:r>
        <w:t>Bearings and Pedestals</w:t>
      </w:r>
    </w:p>
    <w:p w14:paraId="103A697C" w14:textId="77777777" w:rsidR="001F598E" w:rsidRDefault="001F598E" w:rsidP="00DF2EDD">
      <w:r>
        <w:t xml:space="preserve">Beam elements with very high stiffness and zero density (weightless) were used in place of rigid links to connect the cross-girder beam nodes to the stringer nodes since LUSAS does not include rigid links in their element library. The elements were therefore assigned section properties as summarized in the following table. </w:t>
      </w:r>
    </w:p>
    <w:p w14:paraId="2BED81D4" w14:textId="77777777" w:rsidR="001F598E" w:rsidRDefault="001F598E" w:rsidP="0078687F">
      <w:pPr>
        <w:pStyle w:val="Caption"/>
        <w:keepNext/>
      </w:pPr>
      <w:bookmarkStart w:id="269" w:name="_Toc5375384"/>
      <w:bookmarkStart w:id="270" w:name="_Toc1849954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Pedestal Beam Element Attributes</w:t>
      </w:r>
      <w:bookmarkEnd w:id="269"/>
      <w:bookmarkEnd w:id="270"/>
    </w:p>
    <w:tbl>
      <w:tblPr>
        <w:tblStyle w:val="TableGrid"/>
        <w:tblW w:w="0" w:type="auto"/>
        <w:jc w:val="center"/>
        <w:tblLook w:val="04A0" w:firstRow="1" w:lastRow="0" w:firstColumn="1" w:lastColumn="0" w:noHBand="0" w:noVBand="1"/>
      </w:tblPr>
      <w:tblGrid>
        <w:gridCol w:w="2952"/>
        <w:gridCol w:w="995"/>
        <w:gridCol w:w="814"/>
      </w:tblGrid>
      <w:tr w:rsidR="001F598E" w14:paraId="0C3FA019" w14:textId="77777777" w:rsidTr="00174C40">
        <w:trPr>
          <w:jc w:val="center"/>
        </w:trPr>
        <w:tc>
          <w:tcPr>
            <w:tcW w:w="2952" w:type="dxa"/>
          </w:tcPr>
          <w:p w14:paraId="519A7C4E" w14:textId="77777777" w:rsidR="001F598E" w:rsidRDefault="001F598E" w:rsidP="00440EDD">
            <w:pPr>
              <w:pStyle w:val="squish"/>
            </w:pPr>
            <w:r>
              <w:t>Cross-Sectional Area</w:t>
            </w:r>
          </w:p>
        </w:tc>
        <w:tc>
          <w:tcPr>
            <w:tcW w:w="995" w:type="dxa"/>
          </w:tcPr>
          <w:p w14:paraId="2E9F9175" w14:textId="77777777" w:rsidR="001F598E" w:rsidRDefault="001F598E" w:rsidP="00440EDD">
            <w:pPr>
              <w:pStyle w:val="squish"/>
            </w:pPr>
            <w:r>
              <w:t>1000</w:t>
            </w:r>
          </w:p>
        </w:tc>
        <w:tc>
          <w:tcPr>
            <w:tcW w:w="814" w:type="dxa"/>
          </w:tcPr>
          <w:p w14:paraId="3A9BF62B" w14:textId="77777777" w:rsidR="001F598E" w:rsidRDefault="001F598E" w:rsidP="00440EDD">
            <w:pPr>
              <w:pStyle w:val="squish"/>
            </w:pPr>
            <w:r>
              <w:t>in</w:t>
            </w:r>
            <w:r w:rsidRPr="00440EDD">
              <w:rPr>
                <w:vertAlign w:val="superscript"/>
              </w:rPr>
              <w:t>2</w:t>
            </w:r>
          </w:p>
        </w:tc>
      </w:tr>
      <w:tr w:rsidR="001F598E" w14:paraId="7AB2F8E8" w14:textId="77777777" w:rsidTr="00174C40">
        <w:trPr>
          <w:jc w:val="center"/>
        </w:trPr>
        <w:tc>
          <w:tcPr>
            <w:tcW w:w="2952" w:type="dxa"/>
          </w:tcPr>
          <w:p w14:paraId="7FED95B4" w14:textId="77777777" w:rsidR="001F598E" w:rsidRDefault="001F598E" w:rsidP="00440EDD">
            <w:pPr>
              <w:pStyle w:val="squish"/>
            </w:pPr>
            <w:r>
              <w:t>Moments of Inertia (I11&amp;I22)</w:t>
            </w:r>
          </w:p>
        </w:tc>
        <w:tc>
          <w:tcPr>
            <w:tcW w:w="995" w:type="dxa"/>
          </w:tcPr>
          <w:p w14:paraId="58950430" w14:textId="77777777" w:rsidR="001F598E" w:rsidRDefault="001F598E" w:rsidP="00440EDD">
            <w:pPr>
              <w:pStyle w:val="squish"/>
            </w:pPr>
            <w:r>
              <w:t>87000</w:t>
            </w:r>
          </w:p>
        </w:tc>
        <w:tc>
          <w:tcPr>
            <w:tcW w:w="814" w:type="dxa"/>
          </w:tcPr>
          <w:p w14:paraId="67CE918F" w14:textId="77777777" w:rsidR="001F598E" w:rsidRDefault="001F598E" w:rsidP="00440EDD">
            <w:pPr>
              <w:pStyle w:val="squish"/>
            </w:pPr>
            <w:r>
              <w:t>in</w:t>
            </w:r>
            <w:r w:rsidRPr="00440EDD">
              <w:rPr>
                <w:vertAlign w:val="superscript"/>
              </w:rPr>
              <w:t>4</w:t>
            </w:r>
          </w:p>
        </w:tc>
      </w:tr>
      <w:tr w:rsidR="001F598E" w14:paraId="16001CCD" w14:textId="77777777" w:rsidTr="00174C40">
        <w:trPr>
          <w:jc w:val="center"/>
        </w:trPr>
        <w:tc>
          <w:tcPr>
            <w:tcW w:w="2952" w:type="dxa"/>
          </w:tcPr>
          <w:p w14:paraId="3F03D3F1" w14:textId="77777777" w:rsidR="001F598E" w:rsidRDefault="001F598E" w:rsidP="00440EDD">
            <w:pPr>
              <w:pStyle w:val="squish"/>
            </w:pPr>
            <w:r>
              <w:t>Torsional Constant</w:t>
            </w:r>
          </w:p>
        </w:tc>
        <w:tc>
          <w:tcPr>
            <w:tcW w:w="995" w:type="dxa"/>
          </w:tcPr>
          <w:p w14:paraId="10E6A18A" w14:textId="77777777" w:rsidR="001F598E" w:rsidRDefault="001F598E" w:rsidP="00440EDD">
            <w:pPr>
              <w:pStyle w:val="squish"/>
            </w:pPr>
            <w:r>
              <w:t>148000</w:t>
            </w:r>
          </w:p>
        </w:tc>
        <w:tc>
          <w:tcPr>
            <w:tcW w:w="814" w:type="dxa"/>
          </w:tcPr>
          <w:p w14:paraId="7ACFEE91" w14:textId="77777777" w:rsidR="001F598E" w:rsidRDefault="001F598E" w:rsidP="00440EDD">
            <w:pPr>
              <w:pStyle w:val="squish"/>
            </w:pPr>
            <w:r>
              <w:t>in</w:t>
            </w:r>
            <w:r w:rsidRPr="00440EDD">
              <w:rPr>
                <w:vertAlign w:val="superscript"/>
              </w:rPr>
              <w:t>4</w:t>
            </w:r>
          </w:p>
        </w:tc>
      </w:tr>
      <w:tr w:rsidR="001F598E" w14:paraId="61B196B3" w14:textId="77777777" w:rsidTr="00174C40">
        <w:trPr>
          <w:jc w:val="center"/>
        </w:trPr>
        <w:tc>
          <w:tcPr>
            <w:tcW w:w="2952" w:type="dxa"/>
          </w:tcPr>
          <w:p w14:paraId="1D5D9C26" w14:textId="77777777" w:rsidR="001F598E" w:rsidRDefault="001F598E" w:rsidP="00174C40">
            <w:pPr>
              <w:pStyle w:val="squish"/>
            </w:pPr>
            <w:r>
              <w:t>Shear Areas (A1&amp;A2)</w:t>
            </w:r>
          </w:p>
        </w:tc>
        <w:tc>
          <w:tcPr>
            <w:tcW w:w="995" w:type="dxa"/>
          </w:tcPr>
          <w:p w14:paraId="2B3C0FB5" w14:textId="77777777" w:rsidR="001F598E" w:rsidRDefault="001F598E" w:rsidP="00174C40">
            <w:pPr>
              <w:pStyle w:val="squish"/>
            </w:pPr>
            <w:r>
              <w:t>850</w:t>
            </w:r>
          </w:p>
        </w:tc>
        <w:tc>
          <w:tcPr>
            <w:tcW w:w="814" w:type="dxa"/>
          </w:tcPr>
          <w:p w14:paraId="3A336B8B" w14:textId="77777777" w:rsidR="001F598E" w:rsidRDefault="001F598E" w:rsidP="00174C40">
            <w:pPr>
              <w:pStyle w:val="squish"/>
            </w:pPr>
            <w:r>
              <w:t>in</w:t>
            </w:r>
            <w:r w:rsidRPr="00440EDD">
              <w:rPr>
                <w:vertAlign w:val="superscript"/>
              </w:rPr>
              <w:t>2</w:t>
            </w:r>
          </w:p>
        </w:tc>
      </w:tr>
      <w:tr w:rsidR="001F598E" w14:paraId="747534C6" w14:textId="77777777" w:rsidTr="00174C40">
        <w:trPr>
          <w:jc w:val="center"/>
        </w:trPr>
        <w:tc>
          <w:tcPr>
            <w:tcW w:w="2952" w:type="dxa"/>
          </w:tcPr>
          <w:p w14:paraId="74EF3DBF" w14:textId="77777777" w:rsidR="001F598E" w:rsidRDefault="001F598E" w:rsidP="00174C40">
            <w:pPr>
              <w:pStyle w:val="squish"/>
            </w:pPr>
            <w:r>
              <w:t>Modulus of Elasticity (E)</w:t>
            </w:r>
          </w:p>
        </w:tc>
        <w:tc>
          <w:tcPr>
            <w:tcW w:w="995" w:type="dxa"/>
          </w:tcPr>
          <w:p w14:paraId="1920B7BC" w14:textId="77777777" w:rsidR="001F598E" w:rsidRDefault="001F598E" w:rsidP="00174C40">
            <w:pPr>
              <w:pStyle w:val="squish"/>
            </w:pPr>
            <w:r>
              <w:t>2.9E7</w:t>
            </w:r>
          </w:p>
        </w:tc>
        <w:tc>
          <w:tcPr>
            <w:tcW w:w="814" w:type="dxa"/>
          </w:tcPr>
          <w:p w14:paraId="173557C7" w14:textId="77777777" w:rsidR="001F598E" w:rsidRDefault="001F598E" w:rsidP="00174C40">
            <w:pPr>
              <w:pStyle w:val="squish"/>
            </w:pPr>
            <w:r>
              <w:t>lb/in</w:t>
            </w:r>
            <w:r w:rsidRPr="00174C40">
              <w:rPr>
                <w:vertAlign w:val="superscript"/>
              </w:rPr>
              <w:t>2</w:t>
            </w:r>
          </w:p>
        </w:tc>
      </w:tr>
    </w:tbl>
    <w:p w14:paraId="4F7674B5" w14:textId="77777777" w:rsidR="001F598E" w:rsidRDefault="001F598E" w:rsidP="00DF2EDD">
      <w:r>
        <w:t xml:space="preserve">These beam elements had all rotation released at the top end. The following table summarizes the additional translational releases assigned. Girders 4 &amp; 5 were also restrained transversely to represent what is commonly referred to as an alignment bearing. </w:t>
      </w:r>
    </w:p>
    <w:p w14:paraId="0E68296F" w14:textId="77777777" w:rsidR="001F598E" w:rsidRDefault="001F598E" w:rsidP="00F71B5E">
      <w:pPr>
        <w:pStyle w:val="Caption"/>
        <w:keepNext/>
      </w:pPr>
      <w:bookmarkStart w:id="271" w:name="_Toc5375385"/>
      <w:bookmarkStart w:id="272" w:name="_Toc1849954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Pedestal Element End Releases (Translational)</w:t>
      </w:r>
      <w:bookmarkEnd w:id="271"/>
      <w:bookmarkEnd w:id="272"/>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1F598E" w14:paraId="22D01B80" w14:textId="77777777" w:rsidTr="009459EF">
        <w:trPr>
          <w:trHeight w:val="216"/>
          <w:jc w:val="center"/>
        </w:trPr>
        <w:tc>
          <w:tcPr>
            <w:tcW w:w="2461" w:type="dxa"/>
            <w:vAlign w:val="bottom"/>
          </w:tcPr>
          <w:p w14:paraId="4D0A4D75" w14:textId="77777777" w:rsidR="001F598E" w:rsidRDefault="001F598E" w:rsidP="00DF2EDD">
            <w:pPr>
              <w:pStyle w:val="squish"/>
              <w:jc w:val="right"/>
            </w:pPr>
          </w:p>
        </w:tc>
        <w:tc>
          <w:tcPr>
            <w:tcW w:w="925" w:type="dxa"/>
            <w:vAlign w:val="bottom"/>
          </w:tcPr>
          <w:p w14:paraId="1F4A5BF2" w14:textId="77777777" w:rsidR="001F598E" w:rsidRDefault="001F598E" w:rsidP="00DF2EDD">
            <w:pPr>
              <w:pStyle w:val="squish"/>
              <w:jc w:val="center"/>
            </w:pPr>
            <w:r>
              <w:t>TX</w:t>
            </w:r>
          </w:p>
        </w:tc>
        <w:tc>
          <w:tcPr>
            <w:tcW w:w="905" w:type="dxa"/>
            <w:vAlign w:val="bottom"/>
          </w:tcPr>
          <w:p w14:paraId="02B60F9C" w14:textId="77777777" w:rsidR="001F598E" w:rsidRDefault="001F598E" w:rsidP="00DF2EDD">
            <w:pPr>
              <w:pStyle w:val="squish"/>
              <w:jc w:val="center"/>
            </w:pPr>
            <w:r>
              <w:t>TY</w:t>
            </w:r>
          </w:p>
        </w:tc>
        <w:tc>
          <w:tcPr>
            <w:tcW w:w="883" w:type="dxa"/>
            <w:tcBorders>
              <w:right w:val="nil"/>
            </w:tcBorders>
            <w:vAlign w:val="bottom"/>
          </w:tcPr>
          <w:p w14:paraId="1D818C18" w14:textId="77777777" w:rsidR="001F598E" w:rsidRDefault="001F598E" w:rsidP="00DF2EDD">
            <w:pPr>
              <w:pStyle w:val="squish"/>
              <w:jc w:val="center"/>
            </w:pPr>
            <w:r>
              <w:t>TZ</w:t>
            </w:r>
          </w:p>
        </w:tc>
        <w:tc>
          <w:tcPr>
            <w:tcW w:w="3437" w:type="dxa"/>
            <w:vMerge w:val="restart"/>
            <w:tcBorders>
              <w:top w:val="nil"/>
              <w:left w:val="nil"/>
              <w:bottom w:val="single" w:sz="4" w:space="0" w:color="auto"/>
              <w:right w:val="nil"/>
            </w:tcBorders>
            <w:vAlign w:val="bottom"/>
          </w:tcPr>
          <w:p w14:paraId="0DE845F2" w14:textId="77777777" w:rsidR="001F598E" w:rsidRDefault="001F598E" w:rsidP="00DF2EDD">
            <w:pPr>
              <w:pStyle w:val="squish"/>
              <w:jc w:val="right"/>
              <w:rPr>
                <w:noProof/>
              </w:rPr>
            </w:pPr>
            <w:r>
              <w:rPr>
                <w:noProof/>
              </w:rPr>
              <w:drawing>
                <wp:inline distT="0" distB="0" distL="0" distR="0" wp14:anchorId="5805EDA8" wp14:editId="767B2842">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1F598E" w14:paraId="3E9A4137" w14:textId="77777777" w:rsidTr="009459EF">
        <w:trPr>
          <w:trHeight w:val="216"/>
          <w:jc w:val="center"/>
        </w:trPr>
        <w:tc>
          <w:tcPr>
            <w:tcW w:w="2461" w:type="dxa"/>
            <w:vAlign w:val="bottom"/>
          </w:tcPr>
          <w:p w14:paraId="24BBB506" w14:textId="77777777" w:rsidR="001F598E" w:rsidRDefault="001F598E" w:rsidP="00DF2EDD">
            <w:pPr>
              <w:pStyle w:val="squish"/>
            </w:pPr>
            <w:r>
              <w:t>Fixed (Pedestals)</w:t>
            </w:r>
          </w:p>
        </w:tc>
        <w:tc>
          <w:tcPr>
            <w:tcW w:w="925" w:type="dxa"/>
            <w:vAlign w:val="bottom"/>
          </w:tcPr>
          <w:p w14:paraId="501C7182" w14:textId="77777777" w:rsidR="001F598E" w:rsidRDefault="001F598E" w:rsidP="00DF2EDD">
            <w:pPr>
              <w:pStyle w:val="squish"/>
              <w:jc w:val="center"/>
            </w:pPr>
            <w:r>
              <w:t>F</w:t>
            </w:r>
          </w:p>
        </w:tc>
        <w:tc>
          <w:tcPr>
            <w:tcW w:w="905" w:type="dxa"/>
            <w:vAlign w:val="bottom"/>
          </w:tcPr>
          <w:p w14:paraId="6E3B6942" w14:textId="77777777" w:rsidR="001F598E" w:rsidRDefault="001F598E" w:rsidP="00DF2EDD">
            <w:pPr>
              <w:pStyle w:val="squish"/>
              <w:jc w:val="center"/>
            </w:pPr>
            <w:r>
              <w:t>F</w:t>
            </w:r>
          </w:p>
        </w:tc>
        <w:tc>
          <w:tcPr>
            <w:tcW w:w="883" w:type="dxa"/>
            <w:tcBorders>
              <w:right w:val="nil"/>
            </w:tcBorders>
            <w:vAlign w:val="bottom"/>
          </w:tcPr>
          <w:p w14:paraId="7841EB6E" w14:textId="77777777" w:rsidR="001F598E" w:rsidRDefault="001F598E"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13F1CEE1" w14:textId="77777777" w:rsidR="001F598E" w:rsidRDefault="001F598E" w:rsidP="00DF2EDD">
            <w:pPr>
              <w:pStyle w:val="squish"/>
              <w:jc w:val="right"/>
            </w:pPr>
          </w:p>
        </w:tc>
      </w:tr>
      <w:tr w:rsidR="001F598E" w14:paraId="5373169E" w14:textId="77777777" w:rsidTr="009459EF">
        <w:trPr>
          <w:trHeight w:val="216"/>
          <w:jc w:val="center"/>
        </w:trPr>
        <w:tc>
          <w:tcPr>
            <w:tcW w:w="2461" w:type="dxa"/>
            <w:vAlign w:val="bottom"/>
          </w:tcPr>
          <w:p w14:paraId="3EC4ACA7" w14:textId="77777777" w:rsidR="001F598E" w:rsidRDefault="001F598E" w:rsidP="00DF2EDD">
            <w:pPr>
              <w:pStyle w:val="squish"/>
            </w:pPr>
            <w:r>
              <w:t>Expansion (Elastomeric)</w:t>
            </w:r>
          </w:p>
        </w:tc>
        <w:tc>
          <w:tcPr>
            <w:tcW w:w="925" w:type="dxa"/>
            <w:vAlign w:val="bottom"/>
          </w:tcPr>
          <w:p w14:paraId="1A205C0F" w14:textId="77777777" w:rsidR="001F598E" w:rsidRDefault="001F598E" w:rsidP="00DF2EDD">
            <w:pPr>
              <w:pStyle w:val="squish"/>
              <w:jc w:val="center"/>
            </w:pPr>
            <w:r>
              <w:t>R</w:t>
            </w:r>
          </w:p>
        </w:tc>
        <w:tc>
          <w:tcPr>
            <w:tcW w:w="905" w:type="dxa"/>
            <w:vAlign w:val="bottom"/>
          </w:tcPr>
          <w:p w14:paraId="667879AC" w14:textId="77777777" w:rsidR="001F598E" w:rsidRDefault="001F598E" w:rsidP="00DF2EDD">
            <w:pPr>
              <w:pStyle w:val="squish"/>
              <w:jc w:val="center"/>
            </w:pPr>
            <w:r>
              <w:t>F</w:t>
            </w:r>
          </w:p>
        </w:tc>
        <w:tc>
          <w:tcPr>
            <w:tcW w:w="883" w:type="dxa"/>
            <w:tcBorders>
              <w:right w:val="nil"/>
            </w:tcBorders>
            <w:vAlign w:val="bottom"/>
          </w:tcPr>
          <w:p w14:paraId="36E0AD9A" w14:textId="77777777" w:rsidR="001F598E" w:rsidRDefault="001F598E"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6470B8EC" w14:textId="77777777" w:rsidR="001F598E" w:rsidRDefault="001F598E" w:rsidP="00DF2EDD">
            <w:pPr>
              <w:pStyle w:val="squish"/>
              <w:jc w:val="right"/>
            </w:pPr>
          </w:p>
        </w:tc>
      </w:tr>
      <w:tr w:rsidR="001F598E" w14:paraId="23C9D578" w14:textId="77777777" w:rsidTr="009459EF">
        <w:trPr>
          <w:trHeight w:val="216"/>
          <w:jc w:val="center"/>
        </w:trPr>
        <w:tc>
          <w:tcPr>
            <w:tcW w:w="2461" w:type="dxa"/>
            <w:vAlign w:val="bottom"/>
          </w:tcPr>
          <w:p w14:paraId="01377FEC" w14:textId="77777777" w:rsidR="001F598E" w:rsidRDefault="001F598E" w:rsidP="00DF2EDD">
            <w:pPr>
              <w:pStyle w:val="squish"/>
            </w:pPr>
            <w:r>
              <w:t>Expansion (Alignment)</w:t>
            </w:r>
          </w:p>
        </w:tc>
        <w:tc>
          <w:tcPr>
            <w:tcW w:w="925" w:type="dxa"/>
            <w:vAlign w:val="bottom"/>
          </w:tcPr>
          <w:p w14:paraId="49333004" w14:textId="77777777" w:rsidR="001F598E" w:rsidRDefault="001F598E" w:rsidP="00DF2EDD">
            <w:pPr>
              <w:pStyle w:val="squish"/>
              <w:jc w:val="center"/>
            </w:pPr>
            <w:r>
              <w:t>F</w:t>
            </w:r>
          </w:p>
        </w:tc>
        <w:tc>
          <w:tcPr>
            <w:tcW w:w="905" w:type="dxa"/>
            <w:vAlign w:val="bottom"/>
          </w:tcPr>
          <w:p w14:paraId="4BC5D488" w14:textId="77777777" w:rsidR="001F598E" w:rsidRDefault="001F598E" w:rsidP="00DF2EDD">
            <w:pPr>
              <w:pStyle w:val="squish"/>
              <w:jc w:val="center"/>
            </w:pPr>
            <w:r>
              <w:t>F</w:t>
            </w:r>
          </w:p>
        </w:tc>
        <w:tc>
          <w:tcPr>
            <w:tcW w:w="883" w:type="dxa"/>
            <w:tcBorders>
              <w:right w:val="nil"/>
            </w:tcBorders>
            <w:vAlign w:val="bottom"/>
          </w:tcPr>
          <w:p w14:paraId="7F774ADB" w14:textId="77777777" w:rsidR="001F598E" w:rsidRDefault="001F598E"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E7FB184" w14:textId="77777777" w:rsidR="001F598E" w:rsidRDefault="001F598E" w:rsidP="00DF2EDD">
            <w:pPr>
              <w:pStyle w:val="squish"/>
              <w:jc w:val="right"/>
            </w:pPr>
          </w:p>
        </w:tc>
      </w:tr>
      <w:tr w:rsidR="001F598E" w14:paraId="463C9908" w14:textId="77777777" w:rsidTr="009459EF">
        <w:trPr>
          <w:trHeight w:val="216"/>
          <w:jc w:val="center"/>
        </w:trPr>
        <w:tc>
          <w:tcPr>
            <w:tcW w:w="5174" w:type="dxa"/>
            <w:gridSpan w:val="4"/>
            <w:tcBorders>
              <w:right w:val="nil"/>
            </w:tcBorders>
            <w:vAlign w:val="bottom"/>
          </w:tcPr>
          <w:p w14:paraId="110F1F22" w14:textId="77777777" w:rsidR="001F598E" w:rsidRDefault="001F598E"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C2A1A38" w14:textId="77777777" w:rsidR="001F598E" w:rsidRDefault="001F598E" w:rsidP="00DF2EDD">
            <w:pPr>
              <w:pStyle w:val="squish"/>
              <w:jc w:val="right"/>
            </w:pPr>
          </w:p>
        </w:tc>
      </w:tr>
    </w:tbl>
    <w:p w14:paraId="1DC794B6" w14:textId="77777777" w:rsidR="001F598E" w:rsidRDefault="001F598E" w:rsidP="00DF2EDD">
      <w:r>
        <w:t xml:space="preserve">The cross-girders were assigned boundary conditions by applying restraint to two nodes. Translation was restrained in all three principle directions as well as rotation about the girder’s length. The rotational restraint was necessary to maintain stability and accurately represent the bolted connection between pier and box-girder.  The following table summarizes the restraint applied to the nodes at either end of the cross-girder. </w:t>
      </w:r>
    </w:p>
    <w:p w14:paraId="0CA0C491" w14:textId="77777777" w:rsidR="001F598E" w:rsidRDefault="001F598E" w:rsidP="00DF2EDD"/>
    <w:p w14:paraId="0EA195DE" w14:textId="77777777" w:rsidR="001F598E" w:rsidRDefault="001F598E" w:rsidP="00F71B5E">
      <w:pPr>
        <w:pStyle w:val="Caption"/>
        <w:keepNext/>
      </w:pPr>
      <w:bookmarkStart w:id="273" w:name="_Toc5375386"/>
      <w:bookmarkStart w:id="274" w:name="_Toc1849954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Cross-Girder Boundary Node Restraints</w:t>
      </w:r>
      <w:bookmarkEnd w:id="273"/>
      <w:bookmarkEnd w:id="274"/>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1F598E" w14:paraId="166FABC1" w14:textId="77777777" w:rsidTr="009459EF">
        <w:trPr>
          <w:trHeight w:val="216"/>
          <w:jc w:val="center"/>
        </w:trPr>
        <w:tc>
          <w:tcPr>
            <w:tcW w:w="1524" w:type="dxa"/>
            <w:tcBorders>
              <w:top w:val="nil"/>
              <w:bottom w:val="single" w:sz="4" w:space="0" w:color="auto"/>
              <w:right w:val="single" w:sz="4" w:space="0" w:color="auto"/>
            </w:tcBorders>
            <w:vAlign w:val="bottom"/>
          </w:tcPr>
          <w:p w14:paraId="67FF190C" w14:textId="77777777" w:rsidR="001F598E" w:rsidRDefault="001F598E"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4070D26D" w14:textId="77777777" w:rsidR="001F598E" w:rsidRDefault="001F598E"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43457D1C" w14:textId="77777777" w:rsidR="001F598E" w:rsidRDefault="001F598E"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5BDD6905" w14:textId="77777777" w:rsidR="001F598E" w:rsidRDefault="001F598E"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5812DA74" w14:textId="77777777" w:rsidR="001F598E" w:rsidRDefault="001F598E"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665374B9" w14:textId="77777777" w:rsidR="001F598E" w:rsidRDefault="001F598E" w:rsidP="00DF2EDD">
            <w:pPr>
              <w:pStyle w:val="squish"/>
              <w:jc w:val="center"/>
            </w:pPr>
            <w:r>
              <w:t>RY</w:t>
            </w:r>
          </w:p>
        </w:tc>
        <w:tc>
          <w:tcPr>
            <w:tcW w:w="439" w:type="dxa"/>
            <w:tcBorders>
              <w:top w:val="nil"/>
              <w:left w:val="single" w:sz="4" w:space="0" w:color="auto"/>
              <w:bottom w:val="single" w:sz="4" w:space="0" w:color="auto"/>
            </w:tcBorders>
            <w:vAlign w:val="bottom"/>
          </w:tcPr>
          <w:p w14:paraId="2AB1BC38" w14:textId="77777777" w:rsidR="001F598E" w:rsidRDefault="001F598E" w:rsidP="00DF2EDD">
            <w:pPr>
              <w:pStyle w:val="squish"/>
              <w:jc w:val="center"/>
            </w:pPr>
            <w:r>
              <w:t>RZ</w:t>
            </w:r>
          </w:p>
        </w:tc>
        <w:tc>
          <w:tcPr>
            <w:tcW w:w="3437" w:type="dxa"/>
            <w:vMerge w:val="restart"/>
            <w:vAlign w:val="bottom"/>
          </w:tcPr>
          <w:p w14:paraId="7F8E701B" w14:textId="77777777" w:rsidR="001F598E" w:rsidRDefault="001F598E" w:rsidP="00DF2EDD">
            <w:pPr>
              <w:pStyle w:val="squish"/>
              <w:jc w:val="right"/>
            </w:pPr>
            <w:r>
              <w:rPr>
                <w:noProof/>
              </w:rPr>
              <w:drawing>
                <wp:inline distT="0" distB="0" distL="0" distR="0" wp14:anchorId="6DC47132" wp14:editId="243789DF">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1F598E" w14:paraId="63A9164C"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551CCCF9" w14:textId="77777777" w:rsidR="001F598E" w:rsidRDefault="001F598E"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4CF05FB2" w14:textId="77777777" w:rsidR="001F598E" w:rsidRDefault="001F598E"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3C941771" w14:textId="77777777" w:rsidR="001F598E" w:rsidRDefault="001F598E"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1854137C" w14:textId="77777777" w:rsidR="001F598E" w:rsidRDefault="001F598E"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C7C2FD2" w14:textId="77777777" w:rsidR="001F598E" w:rsidRDefault="001F598E"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734378D5" w14:textId="77777777" w:rsidR="001F598E" w:rsidRDefault="001F598E"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7E7F72CB" w14:textId="77777777" w:rsidR="001F598E" w:rsidRDefault="001F598E" w:rsidP="00DF2EDD">
            <w:pPr>
              <w:pStyle w:val="squish"/>
              <w:jc w:val="center"/>
            </w:pPr>
            <w:r>
              <w:t>R</w:t>
            </w:r>
          </w:p>
        </w:tc>
        <w:tc>
          <w:tcPr>
            <w:tcW w:w="3437" w:type="dxa"/>
            <w:vMerge/>
            <w:vAlign w:val="bottom"/>
          </w:tcPr>
          <w:p w14:paraId="7A63D9D7" w14:textId="77777777" w:rsidR="001F598E" w:rsidRDefault="001F598E" w:rsidP="00DF2EDD">
            <w:pPr>
              <w:pStyle w:val="squish"/>
              <w:jc w:val="right"/>
            </w:pPr>
          </w:p>
        </w:tc>
      </w:tr>
      <w:tr w:rsidR="001F598E" w14:paraId="3C366A1F"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8C951ED" w14:textId="77777777" w:rsidR="001F598E" w:rsidRDefault="001F598E"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E58D5A8" w14:textId="77777777" w:rsidR="001F598E" w:rsidRDefault="001F598E"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0109385F" w14:textId="77777777" w:rsidR="001F598E" w:rsidRDefault="001F598E"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59C439AD" w14:textId="77777777" w:rsidR="001F598E" w:rsidRDefault="001F598E"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57E57F49" w14:textId="77777777" w:rsidR="001F598E" w:rsidRDefault="001F598E"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A50E5DE" w14:textId="77777777" w:rsidR="001F598E" w:rsidRDefault="001F598E"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2C8F4107" w14:textId="77777777" w:rsidR="001F598E" w:rsidRDefault="001F598E" w:rsidP="00DF2EDD">
            <w:pPr>
              <w:pStyle w:val="squish"/>
              <w:jc w:val="center"/>
            </w:pPr>
            <w:r>
              <w:t>R</w:t>
            </w:r>
          </w:p>
        </w:tc>
        <w:tc>
          <w:tcPr>
            <w:tcW w:w="3437" w:type="dxa"/>
            <w:vMerge/>
            <w:vAlign w:val="bottom"/>
          </w:tcPr>
          <w:p w14:paraId="0EBE790C" w14:textId="77777777" w:rsidR="001F598E" w:rsidRDefault="001F598E" w:rsidP="00DF2EDD">
            <w:pPr>
              <w:pStyle w:val="squish"/>
              <w:jc w:val="right"/>
            </w:pPr>
          </w:p>
        </w:tc>
      </w:tr>
      <w:tr w:rsidR="001F598E" w14:paraId="0B45E6CA" w14:textId="77777777" w:rsidTr="009459EF">
        <w:trPr>
          <w:trHeight w:val="216"/>
          <w:jc w:val="center"/>
        </w:trPr>
        <w:tc>
          <w:tcPr>
            <w:tcW w:w="4236" w:type="dxa"/>
            <w:gridSpan w:val="7"/>
            <w:tcBorders>
              <w:top w:val="single" w:sz="4" w:space="0" w:color="auto"/>
            </w:tcBorders>
            <w:vAlign w:val="center"/>
          </w:tcPr>
          <w:p w14:paraId="0E91F9E9" w14:textId="77777777" w:rsidR="001F598E" w:rsidRDefault="001F598E" w:rsidP="00DF2EDD">
            <w:pPr>
              <w:pStyle w:val="squish"/>
              <w:jc w:val="right"/>
            </w:pPr>
            <w:r>
              <w:t>F – fixed; R – released</w:t>
            </w:r>
          </w:p>
        </w:tc>
        <w:tc>
          <w:tcPr>
            <w:tcW w:w="3437" w:type="dxa"/>
            <w:vMerge/>
            <w:vAlign w:val="bottom"/>
          </w:tcPr>
          <w:p w14:paraId="112D2089" w14:textId="77777777" w:rsidR="001F598E" w:rsidRDefault="001F598E" w:rsidP="00DF2EDD">
            <w:pPr>
              <w:pStyle w:val="squish"/>
              <w:jc w:val="right"/>
            </w:pPr>
          </w:p>
        </w:tc>
      </w:tr>
    </w:tbl>
    <w:p w14:paraId="13B37DA5" w14:textId="77777777" w:rsidR="001F598E" w:rsidRDefault="001F598E" w:rsidP="00DF2EDD">
      <w:pPr>
        <w:pStyle w:val="Heading3"/>
      </w:pPr>
      <w:r>
        <w:t>Mesh Size</w:t>
      </w:r>
    </w:p>
    <w:p w14:paraId="67E7E780" w14:textId="77777777" w:rsidR="001F598E" w:rsidRPr="004A02EC" w:rsidRDefault="001F598E"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p w14:paraId="46A8FB0E" w14:textId="77777777" w:rsidR="001F598E" w:rsidRDefault="001F598E" w:rsidP="005C14E1">
      <w:pPr>
        <w:pStyle w:val="Caption"/>
        <w:keepNext/>
      </w:pPr>
      <w:bookmarkStart w:id="275" w:name="_Toc1849954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Influence of Mesh Size on Model Responses</w:t>
      </w:r>
      <w:bookmarkEnd w:id="275"/>
    </w:p>
    <w:tbl>
      <w:tblPr>
        <w:tblStyle w:val="TableGrid"/>
        <w:tblW w:w="0" w:type="auto"/>
        <w:jc w:val="center"/>
        <w:tblLook w:val="04A0" w:firstRow="1" w:lastRow="0" w:firstColumn="1" w:lastColumn="0" w:noHBand="0" w:noVBand="1"/>
      </w:tblPr>
      <w:tblGrid>
        <w:gridCol w:w="2610"/>
        <w:gridCol w:w="1223"/>
        <w:gridCol w:w="1208"/>
        <w:gridCol w:w="889"/>
      </w:tblGrid>
      <w:tr w:rsidR="001F598E" w14:paraId="77C00BE8" w14:textId="77777777" w:rsidTr="006646DF">
        <w:trPr>
          <w:jc w:val="center"/>
        </w:trPr>
        <w:tc>
          <w:tcPr>
            <w:tcW w:w="2610" w:type="dxa"/>
          </w:tcPr>
          <w:p w14:paraId="5BB434F5" w14:textId="77777777" w:rsidR="001F598E" w:rsidRDefault="001F598E" w:rsidP="00DF2EDD">
            <w:pPr>
              <w:pStyle w:val="squish"/>
            </w:pPr>
          </w:p>
        </w:tc>
        <w:tc>
          <w:tcPr>
            <w:tcW w:w="1223" w:type="dxa"/>
          </w:tcPr>
          <w:p w14:paraId="2B6071EC" w14:textId="77777777" w:rsidR="001F598E" w:rsidRDefault="001F598E" w:rsidP="00DF2EDD">
            <w:pPr>
              <w:pStyle w:val="squish"/>
            </w:pPr>
            <w:r>
              <w:t>2ft. Mesh</w:t>
            </w:r>
          </w:p>
        </w:tc>
        <w:tc>
          <w:tcPr>
            <w:tcW w:w="1208" w:type="dxa"/>
          </w:tcPr>
          <w:p w14:paraId="2DFF3930" w14:textId="77777777" w:rsidR="001F598E" w:rsidRDefault="001F598E" w:rsidP="00DF2EDD">
            <w:pPr>
              <w:pStyle w:val="squish"/>
            </w:pPr>
            <w:r>
              <w:t>1ft. Mesh</w:t>
            </w:r>
          </w:p>
        </w:tc>
        <w:tc>
          <w:tcPr>
            <w:tcW w:w="889" w:type="dxa"/>
          </w:tcPr>
          <w:p w14:paraId="3341A0BC" w14:textId="77777777" w:rsidR="001F598E" w:rsidRDefault="001F598E" w:rsidP="00DF2EDD">
            <w:pPr>
              <w:pStyle w:val="squish"/>
            </w:pPr>
            <w:r>
              <w:t>% diff.</w:t>
            </w:r>
          </w:p>
        </w:tc>
      </w:tr>
      <w:tr w:rsidR="001F598E" w14:paraId="293B7E28" w14:textId="77777777" w:rsidTr="006646DF">
        <w:trPr>
          <w:jc w:val="center"/>
        </w:trPr>
        <w:tc>
          <w:tcPr>
            <w:tcW w:w="2610" w:type="dxa"/>
          </w:tcPr>
          <w:p w14:paraId="1D95CBA7" w14:textId="77777777" w:rsidR="001F598E" w:rsidRDefault="001F598E" w:rsidP="004A02EC">
            <w:pPr>
              <w:pStyle w:val="squish"/>
            </w:pPr>
            <w:r>
              <w:t>Dead Load Moment (lb-in) (Midspan of Girder 5)</w:t>
            </w:r>
          </w:p>
        </w:tc>
        <w:tc>
          <w:tcPr>
            <w:tcW w:w="1223" w:type="dxa"/>
            <w:vAlign w:val="center"/>
          </w:tcPr>
          <w:p w14:paraId="16B28FA0" w14:textId="77777777" w:rsidR="001F598E" w:rsidRDefault="001F598E" w:rsidP="004A02EC">
            <w:pPr>
              <w:pStyle w:val="squish"/>
              <w:jc w:val="center"/>
            </w:pPr>
            <w:r>
              <w:rPr>
                <w:rFonts w:ascii="Calibri" w:hAnsi="Calibri" w:cs="Calibri"/>
                <w:color w:val="000000"/>
              </w:rPr>
              <w:t>-1.00E+05</w:t>
            </w:r>
          </w:p>
        </w:tc>
        <w:tc>
          <w:tcPr>
            <w:tcW w:w="1208" w:type="dxa"/>
            <w:vAlign w:val="center"/>
          </w:tcPr>
          <w:p w14:paraId="5B3CAB50" w14:textId="77777777" w:rsidR="001F598E" w:rsidRDefault="001F598E" w:rsidP="004A02EC">
            <w:pPr>
              <w:pStyle w:val="squish"/>
              <w:jc w:val="center"/>
            </w:pPr>
            <w:r>
              <w:rPr>
                <w:rFonts w:ascii="Calibri" w:hAnsi="Calibri" w:cs="Calibri"/>
                <w:color w:val="000000"/>
              </w:rPr>
              <w:t>-9.97E+04</w:t>
            </w:r>
          </w:p>
        </w:tc>
        <w:tc>
          <w:tcPr>
            <w:tcW w:w="889" w:type="dxa"/>
            <w:vAlign w:val="center"/>
          </w:tcPr>
          <w:p w14:paraId="41851320" w14:textId="77777777" w:rsidR="001F598E" w:rsidRDefault="001F598E" w:rsidP="004A02EC">
            <w:pPr>
              <w:pStyle w:val="squish"/>
              <w:jc w:val="center"/>
            </w:pPr>
            <w:r>
              <w:rPr>
                <w:rFonts w:ascii="Calibri" w:hAnsi="Calibri" w:cs="Calibri"/>
                <w:color w:val="000000"/>
              </w:rPr>
              <w:t>-0.44%</w:t>
            </w:r>
          </w:p>
        </w:tc>
      </w:tr>
      <w:tr w:rsidR="001F598E" w14:paraId="703A780A" w14:textId="77777777" w:rsidTr="006646DF">
        <w:trPr>
          <w:jc w:val="center"/>
        </w:trPr>
        <w:tc>
          <w:tcPr>
            <w:tcW w:w="2610" w:type="dxa"/>
          </w:tcPr>
          <w:p w14:paraId="6A637B9A" w14:textId="77777777" w:rsidR="001F598E" w:rsidRDefault="001F598E" w:rsidP="004A02EC">
            <w:pPr>
              <w:pStyle w:val="squish"/>
            </w:pPr>
            <w:r>
              <w:t>Point Load Moment (lb-in) (Midspan of Girder 5)</w:t>
            </w:r>
          </w:p>
        </w:tc>
        <w:tc>
          <w:tcPr>
            <w:tcW w:w="1223" w:type="dxa"/>
            <w:vAlign w:val="center"/>
          </w:tcPr>
          <w:p w14:paraId="0589B032" w14:textId="77777777" w:rsidR="001F598E" w:rsidRDefault="001F598E" w:rsidP="004A02EC">
            <w:pPr>
              <w:pStyle w:val="squish"/>
              <w:jc w:val="center"/>
            </w:pPr>
            <w:r>
              <w:rPr>
                <w:rFonts w:ascii="Calibri" w:hAnsi="Calibri" w:cs="Calibri"/>
                <w:color w:val="000000"/>
              </w:rPr>
              <w:t>-9.92E+06</w:t>
            </w:r>
          </w:p>
        </w:tc>
        <w:tc>
          <w:tcPr>
            <w:tcW w:w="1208" w:type="dxa"/>
            <w:vAlign w:val="center"/>
          </w:tcPr>
          <w:p w14:paraId="0E391B33" w14:textId="77777777" w:rsidR="001F598E" w:rsidRDefault="001F598E" w:rsidP="004A02EC">
            <w:pPr>
              <w:pStyle w:val="squish"/>
              <w:jc w:val="center"/>
            </w:pPr>
            <w:r>
              <w:rPr>
                <w:rFonts w:ascii="Calibri" w:hAnsi="Calibri" w:cs="Calibri"/>
                <w:color w:val="000000"/>
              </w:rPr>
              <w:t>-9.90E+06</w:t>
            </w:r>
          </w:p>
        </w:tc>
        <w:tc>
          <w:tcPr>
            <w:tcW w:w="889" w:type="dxa"/>
            <w:vAlign w:val="center"/>
          </w:tcPr>
          <w:p w14:paraId="3FD52D5F" w14:textId="77777777" w:rsidR="001F598E" w:rsidRDefault="001F598E" w:rsidP="004A02EC">
            <w:pPr>
              <w:pStyle w:val="squish"/>
              <w:jc w:val="center"/>
            </w:pPr>
            <w:r>
              <w:rPr>
                <w:rFonts w:ascii="Calibri" w:hAnsi="Calibri" w:cs="Calibri"/>
                <w:color w:val="000000"/>
              </w:rPr>
              <w:t>-0.22%</w:t>
            </w:r>
          </w:p>
        </w:tc>
      </w:tr>
      <w:tr w:rsidR="001F598E" w14:paraId="0B5614E2" w14:textId="77777777" w:rsidTr="006646DF">
        <w:trPr>
          <w:jc w:val="center"/>
        </w:trPr>
        <w:tc>
          <w:tcPr>
            <w:tcW w:w="2610" w:type="dxa"/>
          </w:tcPr>
          <w:p w14:paraId="0E1C125E" w14:textId="77777777" w:rsidR="001F598E" w:rsidRDefault="001F598E" w:rsidP="004A02EC">
            <w:pPr>
              <w:pStyle w:val="squish"/>
            </w:pPr>
            <w:r>
              <w:t>Mode 1 Natural Frequency (Hz)</w:t>
            </w:r>
          </w:p>
        </w:tc>
        <w:tc>
          <w:tcPr>
            <w:tcW w:w="1223" w:type="dxa"/>
            <w:vAlign w:val="center"/>
          </w:tcPr>
          <w:p w14:paraId="65F96801" w14:textId="77777777" w:rsidR="001F598E" w:rsidRDefault="001F598E" w:rsidP="004A02EC">
            <w:pPr>
              <w:pStyle w:val="squish"/>
              <w:jc w:val="center"/>
            </w:pPr>
            <w:r>
              <w:rPr>
                <w:rFonts w:ascii="Calibri" w:hAnsi="Calibri" w:cs="Calibri"/>
                <w:color w:val="000000"/>
              </w:rPr>
              <w:t>1.97963</w:t>
            </w:r>
          </w:p>
        </w:tc>
        <w:tc>
          <w:tcPr>
            <w:tcW w:w="1208" w:type="dxa"/>
            <w:vAlign w:val="center"/>
          </w:tcPr>
          <w:p w14:paraId="2C17CF9F" w14:textId="77777777" w:rsidR="001F598E" w:rsidRDefault="001F598E" w:rsidP="004A02EC">
            <w:pPr>
              <w:pStyle w:val="squish"/>
              <w:jc w:val="center"/>
            </w:pPr>
            <w:r>
              <w:rPr>
                <w:rFonts w:ascii="Calibri" w:hAnsi="Calibri" w:cs="Calibri"/>
                <w:color w:val="000000"/>
              </w:rPr>
              <w:t>1.98356</w:t>
            </w:r>
          </w:p>
        </w:tc>
        <w:tc>
          <w:tcPr>
            <w:tcW w:w="889" w:type="dxa"/>
            <w:vAlign w:val="center"/>
          </w:tcPr>
          <w:p w14:paraId="2884D7C3" w14:textId="77777777" w:rsidR="001F598E" w:rsidRDefault="001F598E" w:rsidP="004A02EC">
            <w:pPr>
              <w:pStyle w:val="squish"/>
              <w:jc w:val="center"/>
            </w:pPr>
            <w:r>
              <w:rPr>
                <w:rFonts w:ascii="Calibri" w:hAnsi="Calibri" w:cs="Calibri"/>
                <w:color w:val="000000"/>
              </w:rPr>
              <w:t>0.20%</w:t>
            </w:r>
          </w:p>
        </w:tc>
      </w:tr>
      <w:tr w:rsidR="001F598E" w14:paraId="45735159" w14:textId="77777777" w:rsidTr="006646DF">
        <w:trPr>
          <w:jc w:val="center"/>
        </w:trPr>
        <w:tc>
          <w:tcPr>
            <w:tcW w:w="2610" w:type="dxa"/>
          </w:tcPr>
          <w:p w14:paraId="006BC8B2" w14:textId="77777777" w:rsidR="001F598E" w:rsidRDefault="001F598E" w:rsidP="004A02EC">
            <w:pPr>
              <w:pStyle w:val="squish"/>
            </w:pPr>
            <w:r>
              <w:t>Mode 2 Natural Frequency (Hz)</w:t>
            </w:r>
          </w:p>
        </w:tc>
        <w:tc>
          <w:tcPr>
            <w:tcW w:w="1223" w:type="dxa"/>
            <w:vAlign w:val="center"/>
          </w:tcPr>
          <w:p w14:paraId="41FEF6AF" w14:textId="77777777" w:rsidR="001F598E" w:rsidRDefault="001F598E" w:rsidP="004A02EC">
            <w:pPr>
              <w:pStyle w:val="squish"/>
              <w:jc w:val="center"/>
            </w:pPr>
            <w:r>
              <w:rPr>
                <w:rFonts w:ascii="Calibri" w:hAnsi="Calibri" w:cs="Calibri"/>
                <w:color w:val="000000"/>
              </w:rPr>
              <w:t>2.05164</w:t>
            </w:r>
          </w:p>
        </w:tc>
        <w:tc>
          <w:tcPr>
            <w:tcW w:w="1208" w:type="dxa"/>
            <w:vAlign w:val="center"/>
          </w:tcPr>
          <w:p w14:paraId="6D4A5CE2" w14:textId="77777777" w:rsidR="001F598E" w:rsidRDefault="001F598E" w:rsidP="004A02EC">
            <w:pPr>
              <w:pStyle w:val="squish"/>
              <w:jc w:val="center"/>
            </w:pPr>
            <w:r>
              <w:rPr>
                <w:rFonts w:ascii="Calibri" w:hAnsi="Calibri" w:cs="Calibri"/>
                <w:color w:val="000000"/>
              </w:rPr>
              <w:t>2.05561</w:t>
            </w:r>
          </w:p>
        </w:tc>
        <w:tc>
          <w:tcPr>
            <w:tcW w:w="889" w:type="dxa"/>
            <w:vAlign w:val="center"/>
          </w:tcPr>
          <w:p w14:paraId="58DA3014" w14:textId="77777777" w:rsidR="001F598E" w:rsidRDefault="001F598E" w:rsidP="004A02EC">
            <w:pPr>
              <w:pStyle w:val="squish"/>
              <w:jc w:val="center"/>
            </w:pPr>
            <w:r>
              <w:rPr>
                <w:rFonts w:ascii="Calibri" w:hAnsi="Calibri" w:cs="Calibri"/>
                <w:color w:val="000000"/>
              </w:rPr>
              <w:t>0.19%</w:t>
            </w:r>
          </w:p>
        </w:tc>
      </w:tr>
      <w:tr w:rsidR="001F598E" w14:paraId="685A8078" w14:textId="77777777" w:rsidTr="006646DF">
        <w:trPr>
          <w:jc w:val="center"/>
        </w:trPr>
        <w:tc>
          <w:tcPr>
            <w:tcW w:w="2610" w:type="dxa"/>
          </w:tcPr>
          <w:p w14:paraId="74049440" w14:textId="77777777" w:rsidR="001F598E" w:rsidRDefault="001F598E" w:rsidP="004A02EC">
            <w:pPr>
              <w:pStyle w:val="squish"/>
            </w:pPr>
            <w:r>
              <w:t>Mode 3 Natural Frequency (Hz)</w:t>
            </w:r>
          </w:p>
        </w:tc>
        <w:tc>
          <w:tcPr>
            <w:tcW w:w="1223" w:type="dxa"/>
            <w:vAlign w:val="center"/>
          </w:tcPr>
          <w:p w14:paraId="6EB8620B" w14:textId="77777777" w:rsidR="001F598E" w:rsidRDefault="001F598E" w:rsidP="004A02EC">
            <w:pPr>
              <w:pStyle w:val="squish"/>
              <w:jc w:val="center"/>
            </w:pPr>
            <w:r>
              <w:rPr>
                <w:rFonts w:ascii="Calibri" w:hAnsi="Calibri" w:cs="Calibri"/>
                <w:color w:val="000000"/>
              </w:rPr>
              <w:t>2.20942</w:t>
            </w:r>
          </w:p>
        </w:tc>
        <w:tc>
          <w:tcPr>
            <w:tcW w:w="1208" w:type="dxa"/>
            <w:vAlign w:val="center"/>
          </w:tcPr>
          <w:p w14:paraId="32963782" w14:textId="77777777" w:rsidR="001F598E" w:rsidRDefault="001F598E" w:rsidP="004A02EC">
            <w:pPr>
              <w:pStyle w:val="squish"/>
              <w:jc w:val="center"/>
            </w:pPr>
            <w:r>
              <w:rPr>
                <w:rFonts w:ascii="Calibri" w:hAnsi="Calibri" w:cs="Calibri"/>
                <w:color w:val="000000"/>
              </w:rPr>
              <w:t>2.20721</w:t>
            </w:r>
          </w:p>
        </w:tc>
        <w:tc>
          <w:tcPr>
            <w:tcW w:w="889" w:type="dxa"/>
            <w:vAlign w:val="center"/>
          </w:tcPr>
          <w:p w14:paraId="47DC4547" w14:textId="77777777" w:rsidR="001F598E" w:rsidRDefault="001F598E" w:rsidP="004A02EC">
            <w:pPr>
              <w:pStyle w:val="squish"/>
              <w:jc w:val="center"/>
            </w:pPr>
            <w:r>
              <w:rPr>
                <w:rFonts w:ascii="Calibri" w:hAnsi="Calibri" w:cs="Calibri"/>
                <w:color w:val="000000"/>
              </w:rPr>
              <w:t>-0.10%</w:t>
            </w:r>
          </w:p>
        </w:tc>
      </w:tr>
      <w:tr w:rsidR="001F598E" w14:paraId="1A8D93AB" w14:textId="77777777" w:rsidTr="006646DF">
        <w:trPr>
          <w:jc w:val="center"/>
        </w:trPr>
        <w:tc>
          <w:tcPr>
            <w:tcW w:w="2610" w:type="dxa"/>
          </w:tcPr>
          <w:p w14:paraId="72FF66F7" w14:textId="77777777" w:rsidR="001F598E" w:rsidRDefault="001F598E" w:rsidP="004A02EC">
            <w:pPr>
              <w:pStyle w:val="squish"/>
            </w:pPr>
            <w:r>
              <w:t>Mode 4 Natural Frequency (Hz)</w:t>
            </w:r>
          </w:p>
        </w:tc>
        <w:tc>
          <w:tcPr>
            <w:tcW w:w="1223" w:type="dxa"/>
            <w:vAlign w:val="center"/>
          </w:tcPr>
          <w:p w14:paraId="4B1DF6BC" w14:textId="77777777" w:rsidR="001F598E" w:rsidRDefault="001F598E" w:rsidP="004A02EC">
            <w:pPr>
              <w:pStyle w:val="squish"/>
              <w:jc w:val="center"/>
            </w:pPr>
            <w:r>
              <w:rPr>
                <w:rFonts w:ascii="Calibri" w:hAnsi="Calibri" w:cs="Calibri"/>
                <w:color w:val="000000"/>
              </w:rPr>
              <w:t>2.22945</w:t>
            </w:r>
          </w:p>
        </w:tc>
        <w:tc>
          <w:tcPr>
            <w:tcW w:w="1208" w:type="dxa"/>
            <w:vAlign w:val="center"/>
          </w:tcPr>
          <w:p w14:paraId="578F5E71" w14:textId="77777777" w:rsidR="001F598E" w:rsidRDefault="001F598E" w:rsidP="004A02EC">
            <w:pPr>
              <w:pStyle w:val="squish"/>
              <w:jc w:val="center"/>
            </w:pPr>
            <w:r>
              <w:rPr>
                <w:rFonts w:ascii="Calibri" w:hAnsi="Calibri" w:cs="Calibri"/>
                <w:color w:val="000000"/>
              </w:rPr>
              <w:t>2.22757</w:t>
            </w:r>
          </w:p>
        </w:tc>
        <w:tc>
          <w:tcPr>
            <w:tcW w:w="889" w:type="dxa"/>
            <w:vAlign w:val="center"/>
          </w:tcPr>
          <w:p w14:paraId="3226EE37" w14:textId="77777777" w:rsidR="001F598E" w:rsidRDefault="001F598E" w:rsidP="004A02EC">
            <w:pPr>
              <w:pStyle w:val="squish"/>
              <w:jc w:val="center"/>
            </w:pPr>
            <w:r>
              <w:rPr>
                <w:rFonts w:ascii="Calibri" w:hAnsi="Calibri" w:cs="Calibri"/>
                <w:color w:val="000000"/>
              </w:rPr>
              <w:t>-0.08%</w:t>
            </w:r>
          </w:p>
        </w:tc>
      </w:tr>
    </w:tbl>
    <w:p w14:paraId="4466B8E0" w14:textId="77777777" w:rsidR="001F598E" w:rsidRPr="00067E48" w:rsidRDefault="001F598E" w:rsidP="00DF2EDD">
      <w:r>
        <w:t>The results provided in the above table show that the 2-ft. mesh provides sufficient accuracy for the types of global responses that this model will be used to predict.</w:t>
      </w:r>
    </w:p>
    <w:p w14:paraId="33CF343B" w14:textId="77777777" w:rsidR="001F598E" w:rsidRDefault="001F598E" w:rsidP="00DF2EDD">
      <w:pPr>
        <w:pStyle w:val="Heading3"/>
      </w:pPr>
      <w:r>
        <w:t>Bridge Model Validation</w:t>
      </w:r>
    </w:p>
    <w:p w14:paraId="2F138085" w14:textId="77777777" w:rsidR="001F598E" w:rsidRDefault="001F598E"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390A29BA" w14:textId="77777777" w:rsidTr="00F71B5E">
        <w:trPr>
          <w:jc w:val="center"/>
        </w:trPr>
        <w:tc>
          <w:tcPr>
            <w:tcW w:w="4536" w:type="dxa"/>
            <w:vAlign w:val="bottom"/>
          </w:tcPr>
          <w:p w14:paraId="1A3633ED" w14:textId="77777777" w:rsidR="001F598E" w:rsidRDefault="001F598E" w:rsidP="00F71B5E">
            <w:pPr>
              <w:keepNext/>
              <w:jc w:val="center"/>
            </w:pPr>
            <w:r>
              <w:rPr>
                <w:noProof/>
              </w:rPr>
              <w:drawing>
                <wp:inline distT="0" distB="0" distL="0" distR="0" wp14:anchorId="01B0E97C" wp14:editId="7AF9F9B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2C72DB1F" w14:textId="77777777" w:rsidR="001F598E" w:rsidRDefault="001F598E" w:rsidP="00F71B5E">
            <w:pPr>
              <w:pStyle w:val="Caption"/>
            </w:pPr>
            <w:bookmarkStart w:id="276" w:name="_Toc5375516"/>
            <w:bookmarkStart w:id="277" w:name="_Toc184996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LUSAS FEM Mode 1 – 1.98 Hz</w:t>
            </w:r>
            <w:bookmarkEnd w:id="276"/>
            <w:bookmarkEnd w:id="277"/>
          </w:p>
        </w:tc>
        <w:tc>
          <w:tcPr>
            <w:tcW w:w="5040" w:type="dxa"/>
            <w:vAlign w:val="bottom"/>
          </w:tcPr>
          <w:p w14:paraId="4D4D0DCD" w14:textId="77777777" w:rsidR="001F598E" w:rsidRDefault="001F598E" w:rsidP="00F71B5E">
            <w:pPr>
              <w:keepNext/>
              <w:jc w:val="center"/>
            </w:pPr>
            <w:r>
              <w:rPr>
                <w:noProof/>
              </w:rPr>
              <w:drawing>
                <wp:inline distT="0" distB="0" distL="0" distR="0" wp14:anchorId="62EE8A46" wp14:editId="743B7C4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20174DA3" w14:textId="77777777" w:rsidR="001F598E" w:rsidRDefault="001F598E" w:rsidP="00F71B5E">
            <w:pPr>
              <w:pStyle w:val="Caption"/>
            </w:pPr>
            <w:bookmarkStart w:id="278" w:name="_Toc5375517"/>
            <w:bookmarkStart w:id="279" w:name="_Toc184996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Experimental Mode 1 – 2.00 Hz</w:t>
            </w:r>
            <w:bookmarkEnd w:id="278"/>
            <w:bookmarkEnd w:id="279"/>
          </w:p>
        </w:tc>
      </w:tr>
    </w:tbl>
    <w:p w14:paraId="55EF914C" w14:textId="77777777" w:rsidR="001F598E" w:rsidRDefault="001F598E"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62A5EA72" w14:textId="77777777" w:rsidR="001F598E" w:rsidRDefault="001F598E"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ed to create unrealistic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12200F74" w14:textId="77777777" w:rsidR="001F598E" w:rsidRPr="0035199D" w:rsidRDefault="001F598E" w:rsidP="00DF2EDD">
      <w:r>
        <w:t>Additional discrepancy was observed for the analytical 3</w:t>
      </w:r>
      <w:r w:rsidRPr="00490C1D">
        <w:rPr>
          <w:vertAlign w:val="superscript"/>
        </w:rPr>
        <w:t>rd</w:t>
      </w:r>
      <w:r>
        <w:t xml:space="preserve"> mode (</w:t>
      </w:r>
      <w:r>
        <w:fldChar w:fldCharType="begin"/>
      </w:r>
      <w:r>
        <w:instrText xml:space="preserve"> REF _Ref5634605 \h </w:instrText>
      </w:r>
      <w:r>
        <w:fldChar w:fldCharType="separate"/>
      </w:r>
      <w:r>
        <w:t xml:space="preserve">Figure </w:t>
      </w:r>
      <w:r>
        <w:rPr>
          <w:noProof/>
        </w:rPr>
        <w:t>1.8.6</w:t>
      </w:r>
      <w:r>
        <w:fldChar w:fldCharType="end"/>
      </w:r>
      <w:r>
        <w:t xml:space="preserve">), for which 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F598E" w14:paraId="0E435D7B" w14:textId="77777777" w:rsidTr="00F71B5E">
        <w:trPr>
          <w:trHeight w:val="2736"/>
          <w:jc w:val="center"/>
        </w:trPr>
        <w:tc>
          <w:tcPr>
            <w:tcW w:w="4536" w:type="dxa"/>
            <w:vAlign w:val="bottom"/>
          </w:tcPr>
          <w:p w14:paraId="72FD882A" w14:textId="77777777" w:rsidR="001F598E" w:rsidRDefault="001F598E" w:rsidP="00F71B5E">
            <w:pPr>
              <w:pStyle w:val="squish"/>
              <w:keepNext/>
              <w:jc w:val="center"/>
            </w:pPr>
            <w:r>
              <w:rPr>
                <w:noProof/>
              </w:rPr>
              <w:drawing>
                <wp:inline distT="0" distB="0" distL="0" distR="0" wp14:anchorId="291B1891" wp14:editId="0F8A40D4">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035DA7DA" w14:textId="77777777" w:rsidR="001F598E" w:rsidRDefault="001F598E" w:rsidP="00F71B5E">
            <w:pPr>
              <w:pStyle w:val="Caption"/>
            </w:pPr>
            <w:bookmarkStart w:id="280" w:name="_Ref5634605"/>
            <w:bookmarkStart w:id="281" w:name="_Toc5375518"/>
            <w:bookmarkStart w:id="282" w:name="_Toc184996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280"/>
            <w:r>
              <w:t>: LUSAS FEM Mode 3 – 2.45 Hz</w:t>
            </w:r>
            <w:bookmarkEnd w:id="281"/>
            <w:bookmarkEnd w:id="282"/>
          </w:p>
        </w:tc>
        <w:tc>
          <w:tcPr>
            <w:tcW w:w="5040" w:type="dxa"/>
            <w:vAlign w:val="bottom"/>
          </w:tcPr>
          <w:p w14:paraId="3AFCFB96" w14:textId="77777777" w:rsidR="001F598E" w:rsidRDefault="001F598E" w:rsidP="00F71B5E">
            <w:pPr>
              <w:pStyle w:val="squish"/>
              <w:keepNext/>
              <w:jc w:val="center"/>
            </w:pPr>
            <w:r>
              <w:rPr>
                <w:noProof/>
              </w:rPr>
              <w:drawing>
                <wp:inline distT="0" distB="0" distL="0" distR="0" wp14:anchorId="45E5C9CD" wp14:editId="1B7B8D93">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164C7579" w14:textId="77777777" w:rsidR="001F598E" w:rsidRDefault="001F598E" w:rsidP="00F71B5E">
            <w:pPr>
              <w:pStyle w:val="Caption"/>
            </w:pPr>
            <w:bookmarkStart w:id="283" w:name="_Toc5375519"/>
            <w:bookmarkStart w:id="284" w:name="_Toc184996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xperimental Mode 7 – 2.83 Hz</w:t>
            </w:r>
            <w:bookmarkEnd w:id="283"/>
            <w:bookmarkEnd w:id="284"/>
          </w:p>
        </w:tc>
      </w:tr>
    </w:tbl>
    <w:p w14:paraId="4965E5D7" w14:textId="77777777" w:rsidR="001F598E" w:rsidRDefault="001F598E" w:rsidP="00DF2EDD">
      <w:r>
        <w:t>To resolve this discrepancy,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652F3EBF" w14:textId="77777777" w:rsidR="001F598E" w:rsidRDefault="001F598E"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lb.-in./rad. This value was determined through incremental adjustment until the predicted frequencies were within 10% of those determined experimentally. </w:t>
      </w:r>
    </w:p>
    <w:p w14:paraId="608716D4" w14:textId="77777777" w:rsidR="001F598E" w:rsidRDefault="001F598E" w:rsidP="00DF2EDD">
      <w:r>
        <w:t>With the aforementioned adjustments completed, the natural frequency results of the FE model differed from the experimental results by no more than 2 percent as can be seen in the summary table below. The corresponding shapes may be found in the appendix.</w:t>
      </w:r>
    </w:p>
    <w:p w14:paraId="39839D01" w14:textId="77777777" w:rsidR="001F598E" w:rsidRDefault="001F598E" w:rsidP="00D0196D">
      <w:pPr>
        <w:pStyle w:val="Caption"/>
        <w:keepNext/>
      </w:pPr>
      <w:bookmarkStart w:id="285" w:name="_Toc1849954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Comparison of Experimental and FE (LUSAS) Mode Shape Frequencies</w:t>
      </w:r>
      <w:bookmarkEnd w:id="285"/>
      <w:r>
        <w:t xml:space="preserve"> </w:t>
      </w:r>
    </w:p>
    <w:tbl>
      <w:tblPr>
        <w:tblStyle w:val="TableGrid"/>
        <w:tblW w:w="0" w:type="auto"/>
        <w:jc w:val="center"/>
        <w:tblLook w:val="04A0" w:firstRow="1" w:lastRow="0" w:firstColumn="1" w:lastColumn="0" w:noHBand="0" w:noVBand="1"/>
      </w:tblPr>
      <w:tblGrid>
        <w:gridCol w:w="1128"/>
        <w:gridCol w:w="716"/>
        <w:gridCol w:w="849"/>
        <w:gridCol w:w="873"/>
      </w:tblGrid>
      <w:tr w:rsidR="001F598E" w14:paraId="0C0B8591" w14:textId="77777777" w:rsidTr="00965A46">
        <w:trPr>
          <w:jc w:val="center"/>
        </w:trPr>
        <w:tc>
          <w:tcPr>
            <w:tcW w:w="1128" w:type="dxa"/>
            <w:vAlign w:val="center"/>
          </w:tcPr>
          <w:p w14:paraId="092B0EFA" w14:textId="77777777" w:rsidR="001F598E" w:rsidRDefault="001F598E" w:rsidP="00DF2EDD">
            <w:pPr>
              <w:pStyle w:val="squish"/>
              <w:jc w:val="center"/>
            </w:pPr>
          </w:p>
        </w:tc>
        <w:tc>
          <w:tcPr>
            <w:tcW w:w="716" w:type="dxa"/>
            <w:tcBorders>
              <w:right w:val="single" w:sz="12" w:space="0" w:color="auto"/>
            </w:tcBorders>
            <w:vAlign w:val="center"/>
          </w:tcPr>
          <w:p w14:paraId="53EA379A" w14:textId="77777777" w:rsidR="001F598E" w:rsidRDefault="001F598E"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5B640448" w14:textId="77777777" w:rsidR="001F598E" w:rsidRDefault="001F598E"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2705293B" w14:textId="77777777" w:rsidR="001F598E" w:rsidRDefault="001F598E" w:rsidP="00DF2EDD">
            <w:pPr>
              <w:pStyle w:val="squish"/>
              <w:jc w:val="center"/>
            </w:pPr>
            <w:r>
              <w:t>% diff</w:t>
            </w:r>
          </w:p>
        </w:tc>
      </w:tr>
      <w:tr w:rsidR="001F598E" w14:paraId="5EF133AC" w14:textId="77777777" w:rsidTr="00965A46">
        <w:trPr>
          <w:jc w:val="center"/>
        </w:trPr>
        <w:tc>
          <w:tcPr>
            <w:tcW w:w="1128" w:type="dxa"/>
            <w:vAlign w:val="center"/>
          </w:tcPr>
          <w:p w14:paraId="310FC9F1" w14:textId="77777777" w:rsidR="001F598E" w:rsidRPr="00B85A21" w:rsidRDefault="001F598E" w:rsidP="00DF2EDD">
            <w:pPr>
              <w:pStyle w:val="squish"/>
              <w:jc w:val="center"/>
              <w:rPr>
                <w:b/>
              </w:rPr>
            </w:pPr>
            <w:r w:rsidRPr="00B85A21">
              <w:rPr>
                <w:b/>
              </w:rPr>
              <w:t>Mode 1</w:t>
            </w:r>
          </w:p>
        </w:tc>
        <w:tc>
          <w:tcPr>
            <w:tcW w:w="716" w:type="dxa"/>
            <w:tcBorders>
              <w:right w:val="single" w:sz="12" w:space="0" w:color="auto"/>
            </w:tcBorders>
            <w:vAlign w:val="center"/>
          </w:tcPr>
          <w:p w14:paraId="45C2FA38" w14:textId="77777777" w:rsidR="001F598E" w:rsidRDefault="001F598E"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6405FDC0" w14:textId="77777777" w:rsidR="001F598E" w:rsidRPr="00EE6895" w:rsidRDefault="001F598E"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54E48C8F" w14:textId="77777777" w:rsidR="001F598E" w:rsidRPr="006B55D9" w:rsidRDefault="001F598E" w:rsidP="00DF2EDD">
            <w:pPr>
              <w:pStyle w:val="squish"/>
              <w:jc w:val="center"/>
            </w:pPr>
            <w:r>
              <w:t>1.5%</w:t>
            </w:r>
          </w:p>
        </w:tc>
      </w:tr>
      <w:tr w:rsidR="001F598E" w14:paraId="6ADDD72D" w14:textId="77777777" w:rsidTr="00965A46">
        <w:trPr>
          <w:jc w:val="center"/>
        </w:trPr>
        <w:tc>
          <w:tcPr>
            <w:tcW w:w="1128" w:type="dxa"/>
            <w:vAlign w:val="center"/>
          </w:tcPr>
          <w:p w14:paraId="665832A3" w14:textId="77777777" w:rsidR="001F598E" w:rsidRPr="00B85A21" w:rsidRDefault="001F598E" w:rsidP="00DF2EDD">
            <w:pPr>
              <w:pStyle w:val="squish"/>
              <w:jc w:val="center"/>
            </w:pPr>
            <w:r w:rsidRPr="00B85A21">
              <w:t>Mode 2</w:t>
            </w:r>
          </w:p>
        </w:tc>
        <w:tc>
          <w:tcPr>
            <w:tcW w:w="716" w:type="dxa"/>
            <w:tcBorders>
              <w:right w:val="single" w:sz="12" w:space="0" w:color="auto"/>
            </w:tcBorders>
            <w:vAlign w:val="center"/>
          </w:tcPr>
          <w:p w14:paraId="609B794B" w14:textId="77777777" w:rsidR="001F598E" w:rsidRDefault="001F598E"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47892988" w14:textId="77777777" w:rsidR="001F598E" w:rsidRDefault="001F598E"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40B26D6" w14:textId="77777777" w:rsidR="001F598E" w:rsidRPr="006B55D9" w:rsidRDefault="001F598E" w:rsidP="00DF2EDD">
            <w:pPr>
              <w:pStyle w:val="squish"/>
              <w:jc w:val="center"/>
            </w:pPr>
            <w:r>
              <w:t>-</w:t>
            </w:r>
          </w:p>
        </w:tc>
      </w:tr>
      <w:tr w:rsidR="001F598E" w14:paraId="5F8D2AAC" w14:textId="77777777" w:rsidTr="00490C1D">
        <w:trPr>
          <w:jc w:val="center"/>
        </w:trPr>
        <w:tc>
          <w:tcPr>
            <w:tcW w:w="1128" w:type="dxa"/>
            <w:vAlign w:val="center"/>
          </w:tcPr>
          <w:p w14:paraId="5B94C7DE" w14:textId="77777777" w:rsidR="001F598E" w:rsidRDefault="001F598E" w:rsidP="00EE6895">
            <w:pPr>
              <w:pStyle w:val="squish"/>
              <w:jc w:val="center"/>
            </w:pPr>
            <w:r>
              <w:t>Mode 3</w:t>
            </w:r>
          </w:p>
        </w:tc>
        <w:tc>
          <w:tcPr>
            <w:tcW w:w="716" w:type="dxa"/>
            <w:tcBorders>
              <w:right w:val="single" w:sz="12" w:space="0" w:color="auto"/>
            </w:tcBorders>
            <w:vAlign w:val="center"/>
          </w:tcPr>
          <w:p w14:paraId="75C4667D" w14:textId="77777777" w:rsidR="001F598E" w:rsidRDefault="001F598E"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0A9CB742" w14:textId="77777777" w:rsidR="001F598E" w:rsidRDefault="001F598E"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392F1D8B" w14:textId="77777777" w:rsidR="001F598E" w:rsidRPr="006B55D9" w:rsidRDefault="001F598E" w:rsidP="00EE6895">
            <w:pPr>
              <w:pStyle w:val="squish"/>
              <w:jc w:val="center"/>
            </w:pPr>
            <w:r>
              <w:t>1.4%</w:t>
            </w:r>
          </w:p>
        </w:tc>
      </w:tr>
      <w:tr w:rsidR="001F598E" w14:paraId="2EAD2C96" w14:textId="77777777" w:rsidTr="00490C1D">
        <w:trPr>
          <w:jc w:val="center"/>
        </w:trPr>
        <w:tc>
          <w:tcPr>
            <w:tcW w:w="1128" w:type="dxa"/>
            <w:vAlign w:val="center"/>
          </w:tcPr>
          <w:p w14:paraId="45AAE5C5" w14:textId="77777777" w:rsidR="001F598E" w:rsidRPr="00122204" w:rsidRDefault="001F598E" w:rsidP="00EE6895">
            <w:pPr>
              <w:pStyle w:val="squish"/>
              <w:jc w:val="center"/>
              <w:rPr>
                <w:b/>
              </w:rPr>
            </w:pPr>
            <w:r w:rsidRPr="00122204">
              <w:rPr>
                <w:b/>
              </w:rPr>
              <w:t>Mode 4</w:t>
            </w:r>
          </w:p>
        </w:tc>
        <w:tc>
          <w:tcPr>
            <w:tcW w:w="716" w:type="dxa"/>
            <w:tcBorders>
              <w:right w:val="single" w:sz="12" w:space="0" w:color="auto"/>
            </w:tcBorders>
            <w:vAlign w:val="center"/>
          </w:tcPr>
          <w:p w14:paraId="483D95E0" w14:textId="77777777" w:rsidR="001F598E" w:rsidRDefault="001F598E"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DAB8E02" w14:textId="77777777" w:rsidR="001F598E" w:rsidRDefault="001F598E"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3973E88D" w14:textId="77777777" w:rsidR="001F598E" w:rsidRPr="006B55D9" w:rsidRDefault="001F598E" w:rsidP="00EE6895">
            <w:pPr>
              <w:pStyle w:val="squish"/>
              <w:jc w:val="center"/>
            </w:pPr>
            <w:r>
              <w:t>2.0%</w:t>
            </w:r>
          </w:p>
        </w:tc>
      </w:tr>
      <w:tr w:rsidR="001F598E" w14:paraId="1E0C62E3" w14:textId="77777777" w:rsidTr="00965A46">
        <w:trPr>
          <w:jc w:val="center"/>
        </w:trPr>
        <w:tc>
          <w:tcPr>
            <w:tcW w:w="1128" w:type="dxa"/>
            <w:vAlign w:val="center"/>
          </w:tcPr>
          <w:p w14:paraId="44943548" w14:textId="77777777" w:rsidR="001F598E" w:rsidRDefault="001F598E" w:rsidP="00DF2EDD">
            <w:pPr>
              <w:pStyle w:val="squish"/>
              <w:jc w:val="center"/>
            </w:pPr>
            <w:r>
              <w:t>Mode 5</w:t>
            </w:r>
          </w:p>
        </w:tc>
        <w:tc>
          <w:tcPr>
            <w:tcW w:w="716" w:type="dxa"/>
            <w:tcBorders>
              <w:right w:val="single" w:sz="12" w:space="0" w:color="auto"/>
            </w:tcBorders>
            <w:vAlign w:val="center"/>
          </w:tcPr>
          <w:p w14:paraId="04CCED3E" w14:textId="77777777" w:rsidR="001F598E" w:rsidRDefault="001F598E"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44B60E15" w14:textId="77777777" w:rsidR="001F598E" w:rsidRDefault="001F598E"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7471C10" w14:textId="77777777" w:rsidR="001F598E" w:rsidRPr="006B55D9" w:rsidRDefault="001F598E" w:rsidP="00DF2EDD">
            <w:pPr>
              <w:pStyle w:val="squish"/>
              <w:jc w:val="center"/>
            </w:pPr>
            <w:r>
              <w:t>-</w:t>
            </w:r>
          </w:p>
        </w:tc>
      </w:tr>
      <w:tr w:rsidR="001F598E" w14:paraId="49AFAE8E" w14:textId="77777777" w:rsidTr="00490C1D">
        <w:trPr>
          <w:jc w:val="center"/>
        </w:trPr>
        <w:tc>
          <w:tcPr>
            <w:tcW w:w="1128" w:type="dxa"/>
            <w:vAlign w:val="center"/>
          </w:tcPr>
          <w:p w14:paraId="5C3A6678" w14:textId="77777777" w:rsidR="001F598E" w:rsidRDefault="001F598E" w:rsidP="00EE6895">
            <w:pPr>
              <w:pStyle w:val="squish"/>
              <w:jc w:val="center"/>
            </w:pPr>
            <w:r>
              <w:t>Mode 6</w:t>
            </w:r>
          </w:p>
        </w:tc>
        <w:tc>
          <w:tcPr>
            <w:tcW w:w="716" w:type="dxa"/>
            <w:tcBorders>
              <w:right w:val="single" w:sz="12" w:space="0" w:color="auto"/>
            </w:tcBorders>
            <w:vAlign w:val="center"/>
          </w:tcPr>
          <w:p w14:paraId="4779F8CA" w14:textId="77777777" w:rsidR="001F598E" w:rsidRDefault="001F598E"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2D4A2624" w14:textId="77777777" w:rsidR="001F598E" w:rsidRDefault="001F598E"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10A5F4DE" w14:textId="77777777" w:rsidR="001F598E" w:rsidRPr="006B55D9" w:rsidRDefault="001F598E" w:rsidP="00EE6895">
            <w:pPr>
              <w:pStyle w:val="squish"/>
              <w:jc w:val="center"/>
            </w:pPr>
            <w:r>
              <w:t>1.6%</w:t>
            </w:r>
          </w:p>
        </w:tc>
      </w:tr>
      <w:tr w:rsidR="001F598E" w14:paraId="49E1B381" w14:textId="77777777" w:rsidTr="00490C1D">
        <w:trPr>
          <w:jc w:val="center"/>
        </w:trPr>
        <w:tc>
          <w:tcPr>
            <w:tcW w:w="1128" w:type="dxa"/>
            <w:vAlign w:val="center"/>
          </w:tcPr>
          <w:p w14:paraId="73C8697B" w14:textId="77777777" w:rsidR="001F598E" w:rsidRPr="00122204" w:rsidRDefault="001F598E" w:rsidP="00EE6895">
            <w:pPr>
              <w:pStyle w:val="squish"/>
              <w:jc w:val="center"/>
              <w:rPr>
                <w:b/>
              </w:rPr>
            </w:pPr>
            <w:r w:rsidRPr="00122204">
              <w:rPr>
                <w:b/>
              </w:rPr>
              <w:t>Mode 7</w:t>
            </w:r>
          </w:p>
        </w:tc>
        <w:tc>
          <w:tcPr>
            <w:tcW w:w="716" w:type="dxa"/>
            <w:tcBorders>
              <w:right w:val="single" w:sz="12" w:space="0" w:color="auto"/>
            </w:tcBorders>
            <w:vAlign w:val="center"/>
          </w:tcPr>
          <w:p w14:paraId="6A83831A" w14:textId="77777777" w:rsidR="001F598E" w:rsidRDefault="001F598E"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52495A2E" w14:textId="77777777" w:rsidR="001F598E" w:rsidRDefault="001F598E"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63157977" w14:textId="77777777" w:rsidR="001F598E" w:rsidRPr="006B55D9" w:rsidRDefault="001F598E" w:rsidP="00EE6895">
            <w:pPr>
              <w:pStyle w:val="squish"/>
              <w:jc w:val="center"/>
            </w:pPr>
            <w:r>
              <w:t>0.4%</w:t>
            </w:r>
          </w:p>
        </w:tc>
      </w:tr>
      <w:tr w:rsidR="001F598E" w14:paraId="3E8D3228" w14:textId="77777777" w:rsidTr="00965A46">
        <w:trPr>
          <w:jc w:val="center"/>
        </w:trPr>
        <w:tc>
          <w:tcPr>
            <w:tcW w:w="1128" w:type="dxa"/>
            <w:vAlign w:val="center"/>
          </w:tcPr>
          <w:p w14:paraId="72B03D91" w14:textId="77777777" w:rsidR="001F598E" w:rsidRDefault="001F598E" w:rsidP="00DF2EDD">
            <w:pPr>
              <w:pStyle w:val="squish"/>
              <w:jc w:val="center"/>
            </w:pPr>
            <w:r>
              <w:t>Mode 8</w:t>
            </w:r>
          </w:p>
        </w:tc>
        <w:tc>
          <w:tcPr>
            <w:tcW w:w="716" w:type="dxa"/>
            <w:tcBorders>
              <w:right w:val="single" w:sz="12" w:space="0" w:color="auto"/>
            </w:tcBorders>
            <w:vAlign w:val="center"/>
          </w:tcPr>
          <w:p w14:paraId="6E36DE7B" w14:textId="77777777" w:rsidR="001F598E" w:rsidRDefault="001F598E"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A0209CC" w14:textId="77777777" w:rsidR="001F598E" w:rsidRDefault="001F598E"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B3EAD5A" w14:textId="77777777" w:rsidR="001F598E" w:rsidRPr="006B55D9" w:rsidRDefault="001F598E" w:rsidP="00DF2EDD">
            <w:pPr>
              <w:pStyle w:val="squish"/>
              <w:jc w:val="center"/>
            </w:pPr>
            <w:r>
              <w:t>-</w:t>
            </w:r>
          </w:p>
        </w:tc>
      </w:tr>
      <w:tr w:rsidR="001F598E" w14:paraId="7312B88F" w14:textId="77777777" w:rsidTr="00965A46">
        <w:trPr>
          <w:jc w:val="center"/>
        </w:trPr>
        <w:tc>
          <w:tcPr>
            <w:tcW w:w="1128" w:type="dxa"/>
            <w:vAlign w:val="center"/>
          </w:tcPr>
          <w:p w14:paraId="49CA07EA" w14:textId="77777777" w:rsidR="001F598E" w:rsidRPr="00122204" w:rsidRDefault="001F598E" w:rsidP="00DF2EDD">
            <w:pPr>
              <w:pStyle w:val="squish"/>
              <w:jc w:val="center"/>
              <w:rPr>
                <w:b/>
              </w:rPr>
            </w:pPr>
            <w:r w:rsidRPr="00122204">
              <w:rPr>
                <w:b/>
              </w:rPr>
              <w:t>Mode 9</w:t>
            </w:r>
          </w:p>
        </w:tc>
        <w:tc>
          <w:tcPr>
            <w:tcW w:w="716" w:type="dxa"/>
            <w:tcBorders>
              <w:right w:val="single" w:sz="12" w:space="0" w:color="auto"/>
            </w:tcBorders>
            <w:vAlign w:val="center"/>
          </w:tcPr>
          <w:p w14:paraId="669E7E9D" w14:textId="77777777" w:rsidR="001F598E" w:rsidRDefault="001F598E"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696C285F" w14:textId="77777777" w:rsidR="001F598E" w:rsidRPr="00EE6895" w:rsidRDefault="001F598E"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7555AE75" w14:textId="77777777" w:rsidR="001F598E" w:rsidRPr="006B55D9" w:rsidRDefault="001F598E" w:rsidP="00DF2EDD">
            <w:pPr>
              <w:pStyle w:val="squish"/>
              <w:jc w:val="center"/>
            </w:pPr>
            <w:r>
              <w:t>1.9%</w:t>
            </w:r>
          </w:p>
        </w:tc>
      </w:tr>
      <w:tr w:rsidR="001F598E" w14:paraId="16F527D1" w14:textId="77777777" w:rsidTr="00965A46">
        <w:trPr>
          <w:jc w:val="center"/>
        </w:trPr>
        <w:tc>
          <w:tcPr>
            <w:tcW w:w="1128" w:type="dxa"/>
            <w:vAlign w:val="center"/>
          </w:tcPr>
          <w:p w14:paraId="303F421B" w14:textId="77777777" w:rsidR="001F598E" w:rsidRDefault="001F598E" w:rsidP="00DF2EDD">
            <w:pPr>
              <w:pStyle w:val="squish"/>
              <w:jc w:val="center"/>
            </w:pPr>
            <w:r>
              <w:t>Mode 10</w:t>
            </w:r>
          </w:p>
        </w:tc>
        <w:tc>
          <w:tcPr>
            <w:tcW w:w="716" w:type="dxa"/>
            <w:tcBorders>
              <w:right w:val="single" w:sz="12" w:space="0" w:color="auto"/>
            </w:tcBorders>
            <w:vAlign w:val="center"/>
          </w:tcPr>
          <w:p w14:paraId="05D7DEE7" w14:textId="77777777" w:rsidR="001F598E" w:rsidRDefault="001F598E"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458EF645" w14:textId="77777777" w:rsidR="001F598E" w:rsidRDefault="001F598E"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88A914E" w14:textId="77777777" w:rsidR="001F598E" w:rsidRPr="006B55D9" w:rsidRDefault="001F598E" w:rsidP="00DF2EDD">
            <w:pPr>
              <w:pStyle w:val="squish"/>
              <w:jc w:val="center"/>
            </w:pPr>
            <w:r>
              <w:t>-</w:t>
            </w:r>
          </w:p>
        </w:tc>
      </w:tr>
      <w:tr w:rsidR="001F598E" w14:paraId="269781D9" w14:textId="77777777" w:rsidTr="00965A46">
        <w:trPr>
          <w:jc w:val="center"/>
        </w:trPr>
        <w:tc>
          <w:tcPr>
            <w:tcW w:w="1128" w:type="dxa"/>
            <w:vAlign w:val="center"/>
          </w:tcPr>
          <w:p w14:paraId="56054588" w14:textId="77777777" w:rsidR="001F598E" w:rsidRDefault="001F598E" w:rsidP="00DF2EDD">
            <w:pPr>
              <w:pStyle w:val="squish"/>
              <w:jc w:val="center"/>
            </w:pPr>
            <w:r>
              <w:t>Mode 11</w:t>
            </w:r>
          </w:p>
        </w:tc>
        <w:tc>
          <w:tcPr>
            <w:tcW w:w="716" w:type="dxa"/>
            <w:tcBorders>
              <w:right w:val="single" w:sz="12" w:space="0" w:color="auto"/>
            </w:tcBorders>
            <w:vAlign w:val="center"/>
          </w:tcPr>
          <w:p w14:paraId="23494C9F" w14:textId="77777777" w:rsidR="001F598E" w:rsidRDefault="001F598E"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4E0D3DE9" w14:textId="77777777" w:rsidR="001F598E" w:rsidRDefault="001F598E"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D0CFECA" w14:textId="77777777" w:rsidR="001F598E" w:rsidRPr="006B55D9" w:rsidRDefault="001F598E" w:rsidP="00DF2EDD">
            <w:pPr>
              <w:pStyle w:val="squish"/>
              <w:jc w:val="center"/>
            </w:pPr>
            <w:r>
              <w:t>-</w:t>
            </w:r>
          </w:p>
        </w:tc>
      </w:tr>
      <w:tr w:rsidR="001F598E" w14:paraId="1AD13468" w14:textId="77777777" w:rsidTr="00490C1D">
        <w:trPr>
          <w:jc w:val="center"/>
        </w:trPr>
        <w:tc>
          <w:tcPr>
            <w:tcW w:w="1128" w:type="dxa"/>
            <w:vAlign w:val="center"/>
          </w:tcPr>
          <w:p w14:paraId="1D5D1C0E" w14:textId="77777777" w:rsidR="001F598E" w:rsidRPr="00652B2A" w:rsidRDefault="001F598E" w:rsidP="00EE6895">
            <w:pPr>
              <w:pStyle w:val="squish"/>
              <w:jc w:val="center"/>
              <w:rPr>
                <w:b/>
              </w:rPr>
            </w:pPr>
            <w:r w:rsidRPr="00652B2A">
              <w:rPr>
                <w:b/>
              </w:rPr>
              <w:t>Mode 12</w:t>
            </w:r>
          </w:p>
        </w:tc>
        <w:tc>
          <w:tcPr>
            <w:tcW w:w="716" w:type="dxa"/>
            <w:tcBorders>
              <w:right w:val="single" w:sz="12" w:space="0" w:color="auto"/>
            </w:tcBorders>
            <w:vAlign w:val="center"/>
          </w:tcPr>
          <w:p w14:paraId="1809FDBC" w14:textId="77777777" w:rsidR="001F598E" w:rsidRDefault="001F598E"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5257D50F" w14:textId="77777777" w:rsidR="001F598E" w:rsidRDefault="001F598E"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0E959065" w14:textId="77777777" w:rsidR="001F598E" w:rsidRPr="006B55D9" w:rsidRDefault="001F598E" w:rsidP="00EE6895">
            <w:pPr>
              <w:pStyle w:val="squish"/>
              <w:jc w:val="center"/>
            </w:pPr>
            <w:r>
              <w:t>2.0%</w:t>
            </w:r>
          </w:p>
        </w:tc>
      </w:tr>
      <w:tr w:rsidR="001F598E" w14:paraId="612946C7" w14:textId="77777777" w:rsidTr="00490C1D">
        <w:trPr>
          <w:jc w:val="center"/>
        </w:trPr>
        <w:tc>
          <w:tcPr>
            <w:tcW w:w="1128" w:type="dxa"/>
            <w:vAlign w:val="center"/>
          </w:tcPr>
          <w:p w14:paraId="66D438B8" w14:textId="77777777" w:rsidR="001F598E" w:rsidRPr="00652B2A" w:rsidRDefault="001F598E" w:rsidP="00EE6895">
            <w:pPr>
              <w:pStyle w:val="squish"/>
              <w:jc w:val="center"/>
              <w:rPr>
                <w:b/>
              </w:rPr>
            </w:pPr>
            <w:r w:rsidRPr="00652B2A">
              <w:rPr>
                <w:b/>
              </w:rPr>
              <w:t>Mode 13</w:t>
            </w:r>
          </w:p>
        </w:tc>
        <w:tc>
          <w:tcPr>
            <w:tcW w:w="716" w:type="dxa"/>
            <w:tcBorders>
              <w:right w:val="single" w:sz="12" w:space="0" w:color="auto"/>
            </w:tcBorders>
            <w:vAlign w:val="center"/>
          </w:tcPr>
          <w:p w14:paraId="7690DADC" w14:textId="77777777" w:rsidR="001F598E" w:rsidRDefault="001F598E"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2E2918F8" w14:textId="77777777" w:rsidR="001F598E" w:rsidRDefault="001F598E"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79AF9D0F" w14:textId="77777777" w:rsidR="001F598E" w:rsidRDefault="001F598E" w:rsidP="00EE6895">
            <w:pPr>
              <w:pStyle w:val="squish"/>
              <w:jc w:val="center"/>
            </w:pPr>
            <w:r>
              <w:t>2.0%</w:t>
            </w:r>
          </w:p>
        </w:tc>
      </w:tr>
    </w:tbl>
    <w:p w14:paraId="078D23BA" w14:textId="77777777" w:rsidR="001F598E" w:rsidRDefault="001F598E" w:rsidP="00DF2EDD">
      <w:pPr>
        <w:pStyle w:val="Heading3"/>
      </w:pPr>
      <w:r>
        <w:t>Full Model</w:t>
      </w:r>
    </w:p>
    <w:p w14:paraId="4CA04B78" w14:textId="77777777" w:rsidR="001F598E" w:rsidRDefault="001F598E"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3C7C1D93" w14:textId="77777777" w:rsidR="001F598E" w:rsidRDefault="001F598E" w:rsidP="00DF2EDD">
      <w:pPr>
        <w:keepNext/>
      </w:pPr>
      <w:r>
        <w:rPr>
          <w:noProof/>
        </w:rPr>
        <w:drawing>
          <wp:inline distT="0" distB="0" distL="0" distR="0" wp14:anchorId="6DF2FA8B" wp14:editId="1D82A4E7">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00876839" w14:textId="77777777" w:rsidR="001F598E" w:rsidRDefault="001F598E" w:rsidP="00EB1718">
      <w:pPr>
        <w:pStyle w:val="Caption"/>
      </w:pPr>
      <w:bookmarkStart w:id="286" w:name="_Toc5375520"/>
      <w:bookmarkStart w:id="287" w:name="_Toc18499684"/>
      <w:r w:rsidRPr="004A1CEF">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rsidRPr="004A1CEF">
        <w:t>: Connectivity at discontinuous joints</w:t>
      </w:r>
      <w:bookmarkEnd w:id="286"/>
      <w:bookmarkEnd w:id="287"/>
    </w:p>
    <w:p w14:paraId="65B601AF" w14:textId="77777777" w:rsidR="001F598E" w:rsidRDefault="001F598E" w:rsidP="00DF2EDD">
      <w:pPr>
        <w:pStyle w:val="Heading3"/>
      </w:pPr>
      <w:r>
        <w:t>Vehicle Modeling</w:t>
      </w:r>
    </w:p>
    <w:p w14:paraId="126B9283" w14:textId="77777777" w:rsidR="001F598E" w:rsidRDefault="001F598E" w:rsidP="00DF2EDD">
      <w:r>
        <w:t xml:space="preserve">The vehicle model was developed from the experimental data. A model form of minimal complexity was initially chosen consisting of a single sprung mass. </w:t>
      </w:r>
      <w:bookmarkStart w:id="288" w:name="_Hlk5028554"/>
      <w:r>
        <w:t>The reduction of the truck to a SDOF system collapses the spatial distribution of wheel loads to a single point load</w:t>
      </w:r>
      <w:bookmarkEnd w:id="288"/>
      <w:r>
        <w:t>.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43E054CD" w14:textId="77777777" w:rsidR="001F598E" w:rsidRDefault="001F598E" w:rsidP="00DF2EDD">
      <w:r>
        <w:t>The mass of the truck (</w:t>
      </w:r>
      <w:r w:rsidRPr="00877A42">
        <w:rPr>
          <w:i/>
        </w:rPr>
        <w:t>m</w:t>
      </w:r>
      <w:r w:rsidRPr="00877A42">
        <w:rPr>
          <w:i/>
          <w:vertAlign w:val="subscript"/>
        </w:rPr>
        <w:t>s</w:t>
      </w:r>
      <w:r>
        <w:t>) was assigned based on the total measured weight of the test truck. The acceleration data of the truck was processed using spectral analysis methods and the suspected frequency of the first mode of vibration was identified as detailed in the previous section.  Using the relationship for the frequency (</w:t>
      </w:r>
      <w:r w:rsidRPr="00877A42">
        <w:rPr>
          <w:i/>
        </w:rPr>
        <w:t>f</w:t>
      </w:r>
      <w:r>
        <w:t>) of a single degree-of-freedom system, the stiffness of the suspension (</w:t>
      </w:r>
      <w:r w:rsidRPr="00877A42">
        <w:rPr>
          <w:i/>
        </w:rPr>
        <w:t>k</w:t>
      </w:r>
      <w:r w:rsidRPr="00877A42">
        <w:rPr>
          <w:i/>
          <w:vertAlign w:val="subscript"/>
        </w:rPr>
        <w:t>s</w:t>
      </w:r>
      <w:r>
        <w:t xml:space="preserve">) was estimat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57007327" w14:textId="77777777" w:rsidTr="00BD6DB7">
        <w:tc>
          <w:tcPr>
            <w:tcW w:w="7776" w:type="dxa"/>
          </w:tcPr>
          <w:p w14:paraId="10221292" w14:textId="77777777" w:rsidR="001F598E" w:rsidRDefault="001F598E"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062F1334" w14:textId="77777777" w:rsidR="001F598E" w:rsidRDefault="001F598E" w:rsidP="00DF2EDD">
            <w:pPr>
              <w:pStyle w:val="EquationCaptions"/>
            </w:pPr>
            <w:bookmarkStart w:id="289" w:name="_Toc4757838"/>
            <w:r>
              <w:t>(</w:t>
            </w:r>
            <w:r>
              <w:rPr>
                <w:noProof/>
              </w:rPr>
              <w:fldChar w:fldCharType="begin"/>
            </w:r>
            <w:r>
              <w:rPr>
                <w:noProof/>
              </w:rPr>
              <w:instrText xml:space="preserve"> SEQ Equation \* ARABIC \s 1 </w:instrText>
            </w:r>
            <w:r>
              <w:rPr>
                <w:noProof/>
              </w:rPr>
              <w:fldChar w:fldCharType="separate"/>
            </w:r>
            <w:r>
              <w:rPr>
                <w:noProof/>
              </w:rPr>
              <w:t>12</w:t>
            </w:r>
            <w:r>
              <w:rPr>
                <w:noProof/>
              </w:rPr>
              <w:fldChar w:fldCharType="end"/>
            </w:r>
            <w:r>
              <w:t>)</w:t>
            </w:r>
            <w:bookmarkEnd w:id="289"/>
          </w:p>
        </w:tc>
      </w:tr>
    </w:tbl>
    <w:p w14:paraId="474E8106" w14:textId="77777777" w:rsidR="001F598E" w:rsidRDefault="001F598E" w:rsidP="00DF2EDD">
      <w:r>
        <w:t xml:space="preserve">According the PSD estimate of </w:t>
      </w:r>
      <w:r w:rsidRPr="006B2462">
        <w:t>truck acceleration records</w:t>
      </w:r>
      <w:r>
        <w:t xml:space="preserve"> (</w:t>
      </w:r>
      <w:r>
        <w:fldChar w:fldCharType="begin"/>
      </w:r>
      <w:r>
        <w:instrText xml:space="preserve"> REF _Ref5620353 \h </w:instrText>
      </w:r>
      <w:r>
        <w:fldChar w:fldCharType="separate"/>
      </w:r>
      <w:r>
        <w:t xml:space="preserve">Figure </w:t>
      </w:r>
      <w:r>
        <w:rPr>
          <w:noProof/>
        </w:rPr>
        <w:t>1.7.15</w:t>
      </w:r>
      <w:r>
        <w:fldChar w:fldCharType="end"/>
      </w:r>
      <w:r>
        <w:t>), the</w:t>
      </w:r>
      <w:r w:rsidRPr="006B2462">
        <w:t xml:space="preserve"> first mode of vibration </w:t>
      </w:r>
      <w:r>
        <w:t>occurs near</w:t>
      </w:r>
      <w:r w:rsidRPr="006B2462">
        <w:t xml:space="preserve"> 2.</w:t>
      </w:r>
      <w:r>
        <w:t>7</w:t>
      </w:r>
      <w:r w:rsidRPr="006B2462">
        <w:t xml:space="preserve"> Hz</w:t>
      </w:r>
      <w:r>
        <w:t xml:space="preserve">. Assuming, 45 kips of the truck weight are carried by the suspension, the suspension stiffness is computed to be 36 kip/in. </w:t>
      </w:r>
    </w:p>
    <w:p w14:paraId="29B8A590" w14:textId="77777777" w:rsidR="001F598E" w:rsidRDefault="001F598E" w:rsidP="00DF2EDD">
      <w:r>
        <w:t>The damping coefficient (</w:t>
      </w:r>
      <w:r w:rsidRPr="004A1CEF">
        <w:rPr>
          <w:i/>
        </w:rPr>
        <w:t>c</w:t>
      </w:r>
      <w:r w:rsidRPr="004A1CEF">
        <w:rPr>
          <w:i/>
          <w:vertAlign w:val="subscript"/>
        </w:rPr>
        <w:t>s</w:t>
      </w:r>
      <w:r>
        <w:t>) was an uncertain parameter as it could not be reliable determined from the gathered experimental data. Furthermore, damping values vary widely for different vehicles and suspension types. This parameter would be examined as a variable during the model validation phase. A reasonable initial value was assigned to achieve 10% of critical damping. The coefficient value was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008EEBD1" w14:textId="77777777" w:rsidTr="003677FC">
        <w:tc>
          <w:tcPr>
            <w:tcW w:w="7776" w:type="dxa"/>
          </w:tcPr>
          <w:p w14:paraId="2BB44BBF" w14:textId="77777777" w:rsidR="001F598E" w:rsidRDefault="001F598E"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3ECAAE56" w14:textId="77777777" w:rsidR="001F598E" w:rsidRPr="00BD6DB7" w:rsidRDefault="001F598E" w:rsidP="00DF2EDD">
            <w:pPr>
              <w:pStyle w:val="EquationCaptions"/>
            </w:pPr>
            <w:bookmarkStart w:id="290" w:name="_Toc4757839"/>
            <w:r w:rsidRPr="00BD6DB7">
              <w:t>(</w:t>
            </w:r>
            <w:r>
              <w:rPr>
                <w:noProof/>
              </w:rPr>
              <w:fldChar w:fldCharType="begin"/>
            </w:r>
            <w:r>
              <w:rPr>
                <w:noProof/>
              </w:rPr>
              <w:instrText xml:space="preserve"> SEQ Equation \* ARABIC \s 1 </w:instrText>
            </w:r>
            <w:r>
              <w:rPr>
                <w:noProof/>
              </w:rPr>
              <w:fldChar w:fldCharType="separate"/>
            </w:r>
            <w:r>
              <w:rPr>
                <w:noProof/>
              </w:rPr>
              <w:t>13</w:t>
            </w:r>
            <w:r>
              <w:rPr>
                <w:noProof/>
              </w:rPr>
              <w:fldChar w:fldCharType="end"/>
            </w:r>
            <w:r w:rsidRPr="00BD6DB7">
              <w:t>)</w:t>
            </w:r>
            <w:bookmarkEnd w:id="290"/>
          </w:p>
        </w:tc>
      </w:tr>
    </w:tbl>
    <w:p w14:paraId="05F96AD9" w14:textId="77777777" w:rsidR="001F598E" w:rsidRDefault="001F598E" w:rsidP="00DF2EDD">
      <w:r>
        <w:t>The initial vehicle model parameter values are summarized in the following table.</w:t>
      </w:r>
    </w:p>
    <w:p w14:paraId="4C84C9F8" w14:textId="77777777" w:rsidR="001F598E" w:rsidRDefault="001F598E" w:rsidP="00D0196D">
      <w:pPr>
        <w:pStyle w:val="Caption"/>
        <w:keepNext/>
      </w:pPr>
      <w:bookmarkStart w:id="291" w:name="_Toc1849955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Parameter Values for Initial Vehicle Model</w:t>
      </w:r>
      <w:bookmarkEnd w:id="291"/>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1F598E" w14:paraId="4719758A" w14:textId="77777777" w:rsidTr="00877A42">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1F598E" w14:paraId="36D95998" w14:textId="77777777" w:rsidTr="00BD6DB7">
              <w:tc>
                <w:tcPr>
                  <w:tcW w:w="617" w:type="dxa"/>
                  <w:vAlign w:val="bottom"/>
                </w:tcPr>
                <w:p w14:paraId="1D450AD7" w14:textId="77777777" w:rsidR="001F598E" w:rsidRDefault="001F598E" w:rsidP="00DF2EDD">
                  <w:pPr>
                    <w:pStyle w:val="squish"/>
                    <w:jc w:val="center"/>
                  </w:pPr>
                </w:p>
              </w:tc>
              <w:tc>
                <w:tcPr>
                  <w:tcW w:w="1224" w:type="dxa"/>
                  <w:vAlign w:val="bottom"/>
                </w:tcPr>
                <w:p w14:paraId="7CBDA93A" w14:textId="77777777" w:rsidR="001F598E" w:rsidRDefault="001F598E" w:rsidP="00DF2EDD">
                  <w:pPr>
                    <w:pStyle w:val="squish"/>
                    <w:jc w:val="center"/>
                  </w:pPr>
                  <w:r>
                    <w:t>Value</w:t>
                  </w:r>
                </w:p>
              </w:tc>
              <w:tc>
                <w:tcPr>
                  <w:tcW w:w="968" w:type="dxa"/>
                  <w:vAlign w:val="bottom"/>
                </w:tcPr>
                <w:p w14:paraId="13120F15" w14:textId="77777777" w:rsidR="001F598E" w:rsidRDefault="001F598E" w:rsidP="00DF2EDD">
                  <w:pPr>
                    <w:pStyle w:val="squish"/>
                    <w:jc w:val="center"/>
                  </w:pPr>
                  <w:r>
                    <w:t>Units</w:t>
                  </w:r>
                </w:p>
              </w:tc>
            </w:tr>
            <w:tr w:rsidR="001F598E" w14:paraId="1751BC2A" w14:textId="77777777" w:rsidTr="00BD6DB7">
              <w:tc>
                <w:tcPr>
                  <w:tcW w:w="617" w:type="dxa"/>
                </w:tcPr>
                <w:p w14:paraId="4B4EE234" w14:textId="77777777" w:rsidR="001F598E" w:rsidRDefault="001F598E" w:rsidP="00DF2EDD">
                  <w:pPr>
                    <w:pStyle w:val="squish"/>
                    <w:jc w:val="center"/>
                  </w:pPr>
                  <w:r>
                    <w:t>ks</w:t>
                  </w:r>
                </w:p>
              </w:tc>
              <w:tc>
                <w:tcPr>
                  <w:tcW w:w="1224" w:type="dxa"/>
                </w:tcPr>
                <w:p w14:paraId="2C48B165" w14:textId="77777777" w:rsidR="001F598E" w:rsidRDefault="001F598E" w:rsidP="00DF2EDD">
                  <w:pPr>
                    <w:pStyle w:val="squish"/>
                    <w:jc w:val="center"/>
                  </w:pPr>
                  <w:r>
                    <w:t>36000</w:t>
                  </w:r>
                </w:p>
              </w:tc>
              <w:tc>
                <w:tcPr>
                  <w:tcW w:w="968" w:type="dxa"/>
                </w:tcPr>
                <w:p w14:paraId="7BCA349F" w14:textId="77777777" w:rsidR="001F598E" w:rsidRDefault="001F598E" w:rsidP="00DF2EDD">
                  <w:pPr>
                    <w:pStyle w:val="squish"/>
                    <w:jc w:val="center"/>
                  </w:pPr>
                  <w:r>
                    <w:t>lb/in</w:t>
                  </w:r>
                </w:p>
              </w:tc>
            </w:tr>
            <w:tr w:rsidR="001F598E" w14:paraId="23EB4D38" w14:textId="77777777" w:rsidTr="00BD6DB7">
              <w:tc>
                <w:tcPr>
                  <w:tcW w:w="617" w:type="dxa"/>
                </w:tcPr>
                <w:p w14:paraId="35AC493C" w14:textId="77777777" w:rsidR="001F598E" w:rsidRDefault="001F598E" w:rsidP="00DF2EDD">
                  <w:pPr>
                    <w:pStyle w:val="squish"/>
                    <w:jc w:val="center"/>
                  </w:pPr>
                  <w:r>
                    <w:t>cs</w:t>
                  </w:r>
                </w:p>
              </w:tc>
              <w:tc>
                <w:tcPr>
                  <w:tcW w:w="1224" w:type="dxa"/>
                </w:tcPr>
                <w:p w14:paraId="2D82628F" w14:textId="77777777" w:rsidR="001F598E" w:rsidRDefault="001F598E" w:rsidP="00DF2EDD">
                  <w:pPr>
                    <w:pStyle w:val="squish"/>
                    <w:jc w:val="center"/>
                  </w:pPr>
                  <w:r>
                    <w:t>410 (10%)</w:t>
                  </w:r>
                </w:p>
              </w:tc>
              <w:tc>
                <w:tcPr>
                  <w:tcW w:w="968" w:type="dxa"/>
                </w:tcPr>
                <w:p w14:paraId="7E0BC0AB" w14:textId="77777777" w:rsidR="001F598E" w:rsidRDefault="001F598E" w:rsidP="00DF2EDD">
                  <w:pPr>
                    <w:pStyle w:val="squish"/>
                    <w:jc w:val="center"/>
                  </w:pPr>
                  <w:r>
                    <w:t>lb-s/in</w:t>
                  </w:r>
                </w:p>
              </w:tc>
            </w:tr>
            <w:tr w:rsidR="001F598E" w14:paraId="08E8D072" w14:textId="77777777" w:rsidTr="00BD6DB7">
              <w:tc>
                <w:tcPr>
                  <w:tcW w:w="617" w:type="dxa"/>
                </w:tcPr>
                <w:p w14:paraId="14FE22CE" w14:textId="77777777" w:rsidR="001F598E" w:rsidRDefault="001F598E" w:rsidP="00DF2EDD">
                  <w:pPr>
                    <w:pStyle w:val="squish"/>
                    <w:jc w:val="center"/>
                  </w:pPr>
                  <w:r>
                    <w:t>ms</w:t>
                  </w:r>
                </w:p>
              </w:tc>
              <w:tc>
                <w:tcPr>
                  <w:tcW w:w="1224" w:type="dxa"/>
                </w:tcPr>
                <w:p w14:paraId="7489FAEB" w14:textId="77777777" w:rsidR="001F598E" w:rsidRDefault="001F598E" w:rsidP="00DF2EDD">
                  <w:pPr>
                    <w:pStyle w:val="squish"/>
                    <w:jc w:val="center"/>
                  </w:pPr>
                  <w:r>
                    <w:t>116.55</w:t>
                  </w:r>
                </w:p>
              </w:tc>
              <w:tc>
                <w:tcPr>
                  <w:tcW w:w="968" w:type="dxa"/>
                </w:tcPr>
                <w:p w14:paraId="6C6C1183" w14:textId="77777777" w:rsidR="001F598E" w:rsidRDefault="001F598E" w:rsidP="00DF2EDD">
                  <w:pPr>
                    <w:pStyle w:val="squish"/>
                    <w:jc w:val="center"/>
                  </w:pPr>
                  <w:r>
                    <w:t>lb-s</w:t>
                  </w:r>
                  <w:r w:rsidRPr="0098365C">
                    <w:rPr>
                      <w:vertAlign w:val="superscript"/>
                    </w:rPr>
                    <w:t>2</w:t>
                  </w:r>
                  <w:r>
                    <w:t>/in</w:t>
                  </w:r>
                </w:p>
              </w:tc>
            </w:tr>
            <w:tr w:rsidR="001F598E" w14:paraId="6D97A1D2" w14:textId="77777777" w:rsidTr="00BD6DB7">
              <w:tc>
                <w:tcPr>
                  <w:tcW w:w="617" w:type="dxa"/>
                </w:tcPr>
                <w:p w14:paraId="669150A5" w14:textId="77777777" w:rsidR="001F598E" w:rsidRDefault="001F598E" w:rsidP="00DF2EDD">
                  <w:pPr>
                    <w:pStyle w:val="squish"/>
                    <w:jc w:val="center"/>
                  </w:pPr>
                  <w:r>
                    <w:t>mu</w:t>
                  </w:r>
                </w:p>
              </w:tc>
              <w:tc>
                <w:tcPr>
                  <w:tcW w:w="1224" w:type="dxa"/>
                </w:tcPr>
                <w:p w14:paraId="6FCFC2B9" w14:textId="77777777" w:rsidR="001F598E" w:rsidRDefault="001F598E" w:rsidP="00DF2EDD">
                  <w:pPr>
                    <w:pStyle w:val="squish"/>
                    <w:jc w:val="center"/>
                  </w:pPr>
                  <w:r>
                    <w:t>0</w:t>
                  </w:r>
                </w:p>
              </w:tc>
              <w:tc>
                <w:tcPr>
                  <w:tcW w:w="968" w:type="dxa"/>
                </w:tcPr>
                <w:p w14:paraId="106E2BEB" w14:textId="77777777" w:rsidR="001F598E" w:rsidRDefault="001F598E" w:rsidP="00DF2EDD">
                  <w:pPr>
                    <w:pStyle w:val="squish"/>
                    <w:jc w:val="center"/>
                  </w:pPr>
                  <w:r>
                    <w:t>lb-s</w:t>
                  </w:r>
                  <w:r w:rsidRPr="0098365C">
                    <w:rPr>
                      <w:vertAlign w:val="superscript"/>
                    </w:rPr>
                    <w:t>2</w:t>
                  </w:r>
                  <w:r>
                    <w:t>/in</w:t>
                  </w:r>
                </w:p>
              </w:tc>
            </w:tr>
          </w:tbl>
          <w:p w14:paraId="6D27F21E" w14:textId="77777777" w:rsidR="001F598E" w:rsidRDefault="001F598E" w:rsidP="00DF2EDD">
            <w:pPr>
              <w:pStyle w:val="squish"/>
              <w:jc w:val="center"/>
            </w:pPr>
          </w:p>
        </w:tc>
        <w:tc>
          <w:tcPr>
            <w:tcW w:w="1706" w:type="dxa"/>
            <w:vAlign w:val="center"/>
          </w:tcPr>
          <w:p w14:paraId="30805A6B" w14:textId="77777777" w:rsidR="001F598E" w:rsidRDefault="001F598E" w:rsidP="00DF2EDD">
            <w:pPr>
              <w:pStyle w:val="squish"/>
              <w:jc w:val="center"/>
            </w:pPr>
            <w:r>
              <w:rPr>
                <w:noProof/>
              </w:rPr>
              <w:drawing>
                <wp:inline distT="0" distB="0" distL="0" distR="0" wp14:anchorId="37FCF5E1" wp14:editId="7E7188E8">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BF1197" w14:textId="77777777" w:rsidR="001F598E" w:rsidRDefault="001F598E" w:rsidP="00DF2EDD">
      <w:pPr>
        <w:pStyle w:val="Heading3"/>
      </w:pPr>
      <w:r>
        <w:t>Profile Consideration</w:t>
      </w:r>
    </w:p>
    <w:p w14:paraId="5B129B41" w14:textId="77777777" w:rsidR="001F598E" w:rsidRDefault="001F598E"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73DAFECD" w14:textId="77777777" w:rsidR="001F598E" w:rsidRDefault="001F598E" w:rsidP="00D0196D">
      <w:pPr>
        <w:keepNext/>
        <w:jc w:val="center"/>
      </w:pPr>
      <w:r w:rsidRPr="00125E1E">
        <w:rPr>
          <w:noProof/>
        </w:rPr>
        <w:drawing>
          <wp:inline distT="0" distB="0" distL="0" distR="0" wp14:anchorId="649E3A1E" wp14:editId="25288B4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336DF7C8" w14:textId="77777777" w:rsidR="001F598E" w:rsidRDefault="001F598E" w:rsidP="00D0196D">
      <w:pPr>
        <w:pStyle w:val="Caption"/>
      </w:pPr>
      <w:bookmarkStart w:id="292" w:name="_Toc184996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Measured Profile</w:t>
      </w:r>
      <w:bookmarkEnd w:id="292"/>
    </w:p>
    <w:p w14:paraId="1CC7907F" w14:textId="77777777" w:rsidR="001F598E" w:rsidRDefault="001F598E" w:rsidP="00416504">
      <w:r>
        <w:t>Profile measurements were converted to csv files, each of which contained an array of distances and an array of corresponding elevations for right and left wheel lines using the ProVAL software. MATLAB was then used to prepare the profile data so that it could be directly imported into the LUSAS software for simulation. A custom MATLAB script made the following changes to the data:</w:t>
      </w:r>
    </w:p>
    <w:p w14:paraId="2EFF0DA3" w14:textId="77777777" w:rsidR="001F598E" w:rsidRDefault="001F598E" w:rsidP="001F598E">
      <w:pPr>
        <w:pStyle w:val="ListParagraph"/>
        <w:numPr>
          <w:ilvl w:val="0"/>
          <w:numId w:val="3"/>
        </w:numPr>
      </w:pPr>
      <w:r>
        <w:t>Profile is trimmed to a specified distance before the beginning of the bridge.</w:t>
      </w:r>
    </w:p>
    <w:p w14:paraId="09BAF438" w14:textId="77777777" w:rsidR="001F598E" w:rsidRDefault="001F598E" w:rsidP="001F598E">
      <w:pPr>
        <w:pStyle w:val="ListParagraph"/>
        <w:numPr>
          <w:ilvl w:val="0"/>
          <w:numId w:val="3"/>
        </w:numPr>
      </w:pPr>
      <w:r>
        <w:t>Distance values are converted to inches and made to start from 0 at the beginning of the profile.</w:t>
      </w:r>
    </w:p>
    <w:p w14:paraId="6437BF30" w14:textId="77777777" w:rsidR="001F598E" w:rsidRDefault="001F598E" w:rsidP="001F598E">
      <w:pPr>
        <w:pStyle w:val="ListParagraph"/>
        <w:numPr>
          <w:ilvl w:val="0"/>
          <w:numId w:val="3"/>
        </w:numPr>
      </w:pPr>
      <w:r>
        <w:t>The profile elevation values, over a specified distance from the profile start, are windowed with a simple ramp (linear) function to avoid any initial jumps in elevation at the start of the profile.</w:t>
      </w:r>
    </w:p>
    <w:p w14:paraId="49AE9324" w14:textId="77777777" w:rsidR="001F598E" w:rsidRDefault="001F598E" w:rsidP="001F598E">
      <w:pPr>
        <w:pStyle w:val="ListParagraph"/>
        <w:numPr>
          <w:ilvl w:val="0"/>
          <w:numId w:val="3"/>
        </w:numPr>
      </w:pPr>
      <w:r>
        <w:t xml:space="preserve">New distance and elevation arrays are saved to a text file. </w:t>
      </w:r>
    </w:p>
    <w:p w14:paraId="494FABD6" w14:textId="77777777" w:rsidR="001F598E" w:rsidRDefault="001F598E" w:rsidP="00DF2EDD">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10800FD4" w14:textId="77777777" w:rsidR="001F598E" w:rsidRPr="000C1666" w:rsidRDefault="001F598E" w:rsidP="00DF2EDD">
      <w:r>
        <w:t xml:space="preserve">Simulations were performed with the measured profiles. The vertical acceleration at mid-span of span 3 from simulation with above measured profile is plotted below and compared with the results from simulation with no profile. These results provide clear indication that the profile has a great influence on vehicle-bridge interaction. These results are consistent with the conclusions of previous studies </w:t>
      </w:r>
      <w:r>
        <w:fldChar w:fldCharType="begin"/>
      </w:r>
      <w:r>
        <w:instrText xml:space="preserve"> ADDIN ZOTERO_ITEM CSL_CITATION {"citationID":"q7EAxELe","properties":{"formattedCitation":"(Deng and Cai, 2010; Huang et al., 1995, 1992; Kwasniewski et al., 2006b)","plainCitation":"(Deng and Cai, 2010; Huang et al., 1995, 1992; Kwasniewski et al., 2006b)","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Deng and Cai, 2010; Huang et al., 1995, 1992; Kwasniewski et al., 2006b)</w:t>
      </w:r>
      <w:r>
        <w:fldChar w:fldCharType="end"/>
      </w:r>
      <w:r>
        <w:t>.</w:t>
      </w:r>
    </w:p>
    <w:p w14:paraId="1BEBFEC0" w14:textId="77777777" w:rsidR="001F598E" w:rsidRDefault="001F598E" w:rsidP="00DF2EDD">
      <w:pPr>
        <w:keepNext/>
      </w:pPr>
      <w:r>
        <w:rPr>
          <w:noProof/>
        </w:rPr>
        <w:drawing>
          <wp:inline distT="0" distB="0" distL="0" distR="0" wp14:anchorId="1F732E35" wp14:editId="20C068D2">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798D135" w14:textId="77777777" w:rsidR="001F598E" w:rsidRDefault="001F598E" w:rsidP="00A962C0">
      <w:pPr>
        <w:pStyle w:val="Caption"/>
      </w:pPr>
      <w:bookmarkStart w:id="293" w:name="_Toc5375521"/>
      <w:bookmarkStart w:id="294" w:name="_Toc1849968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Comparison of span 3 midspan acceleration for simulations with and without a profile included</w:t>
      </w:r>
      <w:bookmarkEnd w:id="293"/>
      <w:bookmarkEnd w:id="294"/>
    </w:p>
    <w:p w14:paraId="4C9EC6B4" w14:textId="77777777" w:rsidR="001F598E" w:rsidRDefault="001F598E" w:rsidP="00DF2EDD">
      <w:pPr>
        <w:keepNext/>
        <w:jc w:val="center"/>
      </w:pPr>
      <w:r>
        <w:rPr>
          <w:noProof/>
        </w:rPr>
        <w:drawing>
          <wp:inline distT="0" distB="0" distL="0" distR="0" wp14:anchorId="1081F14C" wp14:editId="64129C2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0239C92D" w14:textId="77777777" w:rsidR="001F598E" w:rsidRDefault="001F598E" w:rsidP="00DF2EDD">
      <w:pPr>
        <w:pStyle w:val="Caption"/>
      </w:pPr>
      <w:bookmarkStart w:id="295" w:name="_Toc5375522"/>
      <w:bookmarkStart w:id="296" w:name="_Toc184996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Comparison of truck vertical acceleration for simulations with and without a profile included</w:t>
      </w:r>
      <w:bookmarkEnd w:id="295"/>
      <w:bookmarkEnd w:id="296"/>
    </w:p>
    <w:p w14:paraId="7DE77865" w14:textId="77777777" w:rsidR="001F598E" w:rsidRDefault="001F598E" w:rsidP="00DF2EDD">
      <w:pPr>
        <w:pStyle w:val="Heading3"/>
      </w:pPr>
      <w:r>
        <w:t>Validation of VBI Simulation Methods</w:t>
      </w:r>
    </w:p>
    <w:p w14:paraId="3402AB9D" w14:textId="77777777" w:rsidR="001F598E" w:rsidRDefault="001F598E" w:rsidP="00DF2EDD">
      <w:r>
        <w:t xml:space="preserve">In an effort to validate the bridge and vehicle model and the overall VBI modeling methods, the mass, stiffness and damping of the vehicle model were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 Structural damping of 2% was assigned for all included modes. </w:t>
      </w:r>
    </w:p>
    <w:p w14:paraId="657E663F" w14:textId="77777777" w:rsidR="001F598E" w:rsidRDefault="001F598E" w:rsidP="0034652C">
      <w:pPr>
        <w:pStyle w:val="Caption"/>
      </w:pPr>
      <w:bookmarkStart w:id="297" w:name="_Toc5375387"/>
      <w:bookmarkStart w:id="298" w:name="_Toc1849955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Final Parameter Values</w:t>
      </w:r>
      <w:bookmarkEnd w:id="297"/>
      <w:bookmarkEnd w:id="298"/>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1F598E" w14:paraId="6A9C977D" w14:textId="77777777" w:rsidTr="0034652C">
        <w:trPr>
          <w:jc w:val="center"/>
        </w:trPr>
        <w:tc>
          <w:tcPr>
            <w:tcW w:w="2837" w:type="dxa"/>
            <w:vAlign w:val="center"/>
          </w:tcPr>
          <w:p w14:paraId="3D257247" w14:textId="77777777" w:rsidR="001F598E" w:rsidRDefault="001F598E"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1F598E" w14:paraId="4B037560" w14:textId="77777777" w:rsidTr="003677FC">
              <w:tc>
                <w:tcPr>
                  <w:tcW w:w="617" w:type="dxa"/>
                  <w:vAlign w:val="bottom"/>
                </w:tcPr>
                <w:p w14:paraId="609DDD24" w14:textId="77777777" w:rsidR="001F598E" w:rsidRDefault="001F598E" w:rsidP="00DF2EDD">
                  <w:pPr>
                    <w:pStyle w:val="squish"/>
                    <w:jc w:val="center"/>
                  </w:pPr>
                </w:p>
              </w:tc>
              <w:tc>
                <w:tcPr>
                  <w:tcW w:w="1224" w:type="dxa"/>
                  <w:vAlign w:val="bottom"/>
                </w:tcPr>
                <w:p w14:paraId="233995A2" w14:textId="77777777" w:rsidR="001F598E" w:rsidRDefault="001F598E" w:rsidP="00DF2EDD">
                  <w:pPr>
                    <w:pStyle w:val="squish"/>
                    <w:jc w:val="center"/>
                  </w:pPr>
                  <w:r>
                    <w:t>Value</w:t>
                  </w:r>
                </w:p>
              </w:tc>
              <w:tc>
                <w:tcPr>
                  <w:tcW w:w="968" w:type="dxa"/>
                  <w:vAlign w:val="bottom"/>
                </w:tcPr>
                <w:p w14:paraId="732E1C60" w14:textId="77777777" w:rsidR="001F598E" w:rsidRDefault="001F598E" w:rsidP="00DF2EDD">
                  <w:pPr>
                    <w:pStyle w:val="squish"/>
                    <w:jc w:val="center"/>
                  </w:pPr>
                  <w:r>
                    <w:t>Units</w:t>
                  </w:r>
                </w:p>
              </w:tc>
            </w:tr>
            <w:tr w:rsidR="001F598E" w14:paraId="37CC9A76" w14:textId="77777777" w:rsidTr="003677FC">
              <w:tc>
                <w:tcPr>
                  <w:tcW w:w="617" w:type="dxa"/>
                </w:tcPr>
                <w:p w14:paraId="5EBAD04B" w14:textId="77777777" w:rsidR="001F598E" w:rsidRDefault="001F598E" w:rsidP="00DF2EDD">
                  <w:pPr>
                    <w:pStyle w:val="squish"/>
                    <w:jc w:val="center"/>
                  </w:pPr>
                  <w:r>
                    <w:t>ks</w:t>
                  </w:r>
                </w:p>
              </w:tc>
              <w:tc>
                <w:tcPr>
                  <w:tcW w:w="1224" w:type="dxa"/>
                </w:tcPr>
                <w:p w14:paraId="3FD5C714" w14:textId="77777777" w:rsidR="001F598E" w:rsidRDefault="001F598E" w:rsidP="00DF2EDD">
                  <w:pPr>
                    <w:pStyle w:val="squish"/>
                    <w:jc w:val="center"/>
                  </w:pPr>
                  <w:r>
                    <w:t>30000</w:t>
                  </w:r>
                </w:p>
              </w:tc>
              <w:tc>
                <w:tcPr>
                  <w:tcW w:w="968" w:type="dxa"/>
                </w:tcPr>
                <w:p w14:paraId="07433172" w14:textId="77777777" w:rsidR="001F598E" w:rsidRDefault="001F598E" w:rsidP="00DF2EDD">
                  <w:pPr>
                    <w:pStyle w:val="squish"/>
                    <w:jc w:val="center"/>
                  </w:pPr>
                  <w:r>
                    <w:t>lb/in</w:t>
                  </w:r>
                </w:p>
              </w:tc>
            </w:tr>
            <w:tr w:rsidR="001F598E" w14:paraId="217CBB59" w14:textId="77777777" w:rsidTr="003677FC">
              <w:tc>
                <w:tcPr>
                  <w:tcW w:w="617" w:type="dxa"/>
                </w:tcPr>
                <w:p w14:paraId="3F4E759D" w14:textId="77777777" w:rsidR="001F598E" w:rsidRDefault="001F598E" w:rsidP="00DF2EDD">
                  <w:pPr>
                    <w:pStyle w:val="squish"/>
                    <w:jc w:val="center"/>
                  </w:pPr>
                  <w:r>
                    <w:t>cs</w:t>
                  </w:r>
                </w:p>
              </w:tc>
              <w:tc>
                <w:tcPr>
                  <w:tcW w:w="1224" w:type="dxa"/>
                </w:tcPr>
                <w:p w14:paraId="4002CC38" w14:textId="77777777" w:rsidR="001F598E" w:rsidRDefault="001F598E" w:rsidP="00DF2EDD">
                  <w:pPr>
                    <w:pStyle w:val="squish"/>
                    <w:jc w:val="center"/>
                  </w:pPr>
                  <w:r>
                    <w:t>241 (7%)</w:t>
                  </w:r>
                </w:p>
              </w:tc>
              <w:tc>
                <w:tcPr>
                  <w:tcW w:w="968" w:type="dxa"/>
                </w:tcPr>
                <w:p w14:paraId="4661656C" w14:textId="77777777" w:rsidR="001F598E" w:rsidRDefault="001F598E" w:rsidP="00DF2EDD">
                  <w:pPr>
                    <w:pStyle w:val="squish"/>
                    <w:jc w:val="center"/>
                  </w:pPr>
                  <w:r>
                    <w:t>lb-s/in</w:t>
                  </w:r>
                </w:p>
              </w:tc>
            </w:tr>
            <w:tr w:rsidR="001F598E" w14:paraId="2A942A7C" w14:textId="77777777" w:rsidTr="003677FC">
              <w:tc>
                <w:tcPr>
                  <w:tcW w:w="617" w:type="dxa"/>
                </w:tcPr>
                <w:p w14:paraId="492C1A60" w14:textId="77777777" w:rsidR="001F598E" w:rsidRDefault="001F598E" w:rsidP="00DF2EDD">
                  <w:pPr>
                    <w:pStyle w:val="squish"/>
                    <w:jc w:val="center"/>
                  </w:pPr>
                  <w:r>
                    <w:t>ms</w:t>
                  </w:r>
                </w:p>
              </w:tc>
              <w:tc>
                <w:tcPr>
                  <w:tcW w:w="1224" w:type="dxa"/>
                </w:tcPr>
                <w:p w14:paraId="3BFCB4EF" w14:textId="77777777" w:rsidR="001F598E" w:rsidRDefault="001F598E" w:rsidP="00DF2EDD">
                  <w:pPr>
                    <w:pStyle w:val="squish"/>
                    <w:jc w:val="center"/>
                  </w:pPr>
                  <w:r>
                    <w:t>98.42</w:t>
                  </w:r>
                </w:p>
              </w:tc>
              <w:tc>
                <w:tcPr>
                  <w:tcW w:w="968" w:type="dxa"/>
                </w:tcPr>
                <w:p w14:paraId="68B6096B" w14:textId="77777777" w:rsidR="001F598E" w:rsidRDefault="001F598E" w:rsidP="00DF2EDD">
                  <w:pPr>
                    <w:pStyle w:val="squish"/>
                    <w:jc w:val="center"/>
                  </w:pPr>
                  <w:r>
                    <w:t>lb-s</w:t>
                  </w:r>
                  <w:r w:rsidRPr="0098365C">
                    <w:rPr>
                      <w:vertAlign w:val="superscript"/>
                    </w:rPr>
                    <w:t>2</w:t>
                  </w:r>
                  <w:r>
                    <w:t>/in</w:t>
                  </w:r>
                </w:p>
              </w:tc>
            </w:tr>
            <w:tr w:rsidR="001F598E" w14:paraId="564214F0" w14:textId="77777777" w:rsidTr="003677FC">
              <w:tc>
                <w:tcPr>
                  <w:tcW w:w="617" w:type="dxa"/>
                </w:tcPr>
                <w:p w14:paraId="112E9E02" w14:textId="77777777" w:rsidR="001F598E" w:rsidRDefault="001F598E" w:rsidP="00DF2EDD">
                  <w:pPr>
                    <w:pStyle w:val="squish"/>
                    <w:jc w:val="center"/>
                  </w:pPr>
                  <w:r>
                    <w:t>mu</w:t>
                  </w:r>
                </w:p>
              </w:tc>
              <w:tc>
                <w:tcPr>
                  <w:tcW w:w="1224" w:type="dxa"/>
                </w:tcPr>
                <w:p w14:paraId="447066BA" w14:textId="77777777" w:rsidR="001F598E" w:rsidRDefault="001F598E" w:rsidP="00DF2EDD">
                  <w:pPr>
                    <w:pStyle w:val="squish"/>
                    <w:jc w:val="center"/>
                  </w:pPr>
                  <w:r>
                    <w:t>20.72</w:t>
                  </w:r>
                </w:p>
              </w:tc>
              <w:tc>
                <w:tcPr>
                  <w:tcW w:w="968" w:type="dxa"/>
                </w:tcPr>
                <w:p w14:paraId="2721C9A9" w14:textId="77777777" w:rsidR="001F598E" w:rsidRDefault="001F598E" w:rsidP="00DF2EDD">
                  <w:pPr>
                    <w:pStyle w:val="squish"/>
                    <w:jc w:val="center"/>
                  </w:pPr>
                  <w:r>
                    <w:t>lb-s</w:t>
                  </w:r>
                  <w:r w:rsidRPr="0098365C">
                    <w:rPr>
                      <w:vertAlign w:val="superscript"/>
                    </w:rPr>
                    <w:t>2</w:t>
                  </w:r>
                  <w:r>
                    <w:t>/in</w:t>
                  </w:r>
                </w:p>
              </w:tc>
            </w:tr>
          </w:tbl>
          <w:p w14:paraId="402A0C09" w14:textId="77777777" w:rsidR="001F598E" w:rsidRDefault="001F598E" w:rsidP="00DF2EDD">
            <w:pPr>
              <w:pStyle w:val="squish"/>
              <w:jc w:val="center"/>
            </w:pPr>
          </w:p>
        </w:tc>
        <w:tc>
          <w:tcPr>
            <w:tcW w:w="1706" w:type="dxa"/>
            <w:vAlign w:val="center"/>
          </w:tcPr>
          <w:p w14:paraId="281C8EBC" w14:textId="77777777" w:rsidR="001F598E" w:rsidRDefault="001F598E" w:rsidP="00DF2EDD">
            <w:pPr>
              <w:pStyle w:val="squish"/>
              <w:jc w:val="center"/>
            </w:pPr>
            <w:r>
              <w:rPr>
                <w:noProof/>
              </w:rPr>
              <w:drawing>
                <wp:inline distT="0" distB="0" distL="0" distR="0" wp14:anchorId="38FCFF60" wp14:editId="5CDDC7BC">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46C8468" w14:textId="77777777" w:rsidR="001F598E" w:rsidRDefault="001F598E" w:rsidP="00DF2EDD">
      <w:r>
        <w:t>Simulations of run 14 were performed with the path of travel located in center of the right lane of the east-bound side and the measured profile of the right wheel line for that lane. Vehicle speed was set to 715 in/sec (18.2 m/s).</w:t>
      </w:r>
    </w:p>
    <w:p w14:paraId="22205623" w14:textId="77777777" w:rsidR="001F598E" w:rsidRDefault="001F598E" w:rsidP="00A962C0">
      <w:r>
        <w:t xml:space="preserve">Simulations of run 3 were performed with the path of travel located in the center of the right lane of the west-bound side and the measured profile of the right wheel line for that lane. Vehicle speed was set to 740 in/sec (18.8 m/s). </w:t>
      </w:r>
    </w:p>
    <w:p w14:paraId="4D9533B6" w14:textId="77777777" w:rsidR="001F598E" w:rsidRDefault="001F598E" w:rsidP="00DF2EDD">
      <w:r>
        <w:t xml:space="preserve">The error between the simulated and measured acceleration time histories is quantified in the following section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6FEDB364" w14:textId="77777777" w:rsidR="001F598E" w:rsidRDefault="001F598E" w:rsidP="00E2653F">
      <w:pPr>
        <w:pStyle w:val="Heading4"/>
      </w:pPr>
      <w:r>
        <w:t>Time History Comparison</w:t>
      </w:r>
    </w:p>
    <w:p w14:paraId="0D080136" w14:textId="77777777" w:rsidR="001F598E" w:rsidRDefault="001F598E" w:rsidP="00A962C0">
      <w:r>
        <w:t xml:space="preserve">The recorded and simulated vehicle acceleration time histories for run 14 are plotted in the following image. </w:t>
      </w:r>
    </w:p>
    <w:p w14:paraId="07232E17" w14:textId="77777777" w:rsidR="001F598E" w:rsidRDefault="001F598E" w:rsidP="009D3912">
      <w:pPr>
        <w:keepNext/>
      </w:pPr>
      <w:r>
        <w:rPr>
          <w:noProof/>
        </w:rPr>
        <w:drawing>
          <wp:inline distT="0" distB="0" distL="0" distR="0" wp14:anchorId="43446A89" wp14:editId="32B7F18C">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6BABE80B" w14:textId="77777777" w:rsidR="001F598E" w:rsidRDefault="001F598E" w:rsidP="009D3912">
      <w:pPr>
        <w:pStyle w:val="Caption"/>
      </w:pPr>
      <w:bookmarkStart w:id="299" w:name="_Toc5375523"/>
      <w:bookmarkStart w:id="300" w:name="_Toc1849968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xperiment vs Simulation for Vehicle Acceleration for Run 14 over Bridge (Raw Data)</w:t>
      </w:r>
      <w:bookmarkEnd w:id="299"/>
      <w:bookmarkEnd w:id="300"/>
    </w:p>
    <w:p w14:paraId="3CF1D6F9" w14:textId="77777777" w:rsidR="001F598E" w:rsidRDefault="001F598E" w:rsidP="00490C1D">
      <w:r>
        <w:t>Although the two signals in the above plot appear similar, the degree to which the two signals match must be quantified. The process employed to quantify the discrepancy between two data sets is demonstrated in the following pages.</w:t>
      </w:r>
    </w:p>
    <w:p w14:paraId="24D0D45E" w14:textId="77777777" w:rsidR="001F598E" w:rsidRDefault="001F598E" w:rsidP="00490C1D">
      <w:r>
        <w:t xml:space="preserve">The experimental data was sampled at 1652 Hz, while the simulations were performed with a time-step of 0.002 seconds (500 Hz). Therefore, the experimental data has far more data points over a given period of time than the simulated data. The experimental data set must therefore be decimated to provide data points that correspond to each time step of the simulated data. </w:t>
      </w:r>
    </w:p>
    <w:p w14:paraId="7A6FDFAE" w14:textId="77777777" w:rsidR="001F598E" w:rsidRDefault="001F598E" w:rsidP="00490C1D">
      <w:r>
        <w:t>The experimental data is filtered prior to decimation to remove high frequency content that (1) is not included in the simulated data (due to specified time-step size and the included modes) and (2) does not appreciably contribute to structural deformation (in the case of structural response) or contact force (in the case of vehicle response). The second reason is also applicable to the simulated data which is therefore also filtered to remove high frequency. An elliptic low-pass filter with a 10 Hz cut-off frequency, 0.5 decibels pass-band ripple, and 40 decibels stop-band attenuation was applied to both the experimental and analytical data. The filtered and decimated experimental data is plotted below for the truck acceleration (run 14).</w:t>
      </w:r>
    </w:p>
    <w:p w14:paraId="30E505A1" w14:textId="77777777" w:rsidR="001F598E" w:rsidRDefault="001F598E" w:rsidP="009D3912">
      <w:pPr>
        <w:keepNext/>
      </w:pPr>
      <w:r w:rsidRPr="00BB0F13">
        <w:rPr>
          <w:noProof/>
        </w:rPr>
        <w:drawing>
          <wp:inline distT="0" distB="0" distL="0" distR="0" wp14:anchorId="55BA514A" wp14:editId="67CD5E05">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D15CF39" w14:textId="77777777" w:rsidR="001F598E" w:rsidRDefault="001F598E" w:rsidP="009D3912">
      <w:pPr>
        <w:pStyle w:val="Caption"/>
      </w:pPr>
      <w:bookmarkStart w:id="301" w:name="_Toc5375524"/>
      <w:bookmarkStart w:id="302" w:name="_Toc184996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Filtered Experimental Vehicle Acceleration for Run 14 over Bridge</w:t>
      </w:r>
      <w:bookmarkEnd w:id="301"/>
      <w:bookmarkEnd w:id="302"/>
    </w:p>
    <w:p w14:paraId="28BBA077" w14:textId="77777777" w:rsidR="001F598E" w:rsidRDefault="001F598E"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107B824" w14:textId="77777777" w:rsidR="001F598E" w:rsidRDefault="001F598E" w:rsidP="009D3912">
      <w:pPr>
        <w:keepNext/>
      </w:pPr>
      <w:r w:rsidRPr="00BF0B2D">
        <w:rPr>
          <w:noProof/>
        </w:rPr>
        <w:drawing>
          <wp:inline distT="0" distB="0" distL="0" distR="0" wp14:anchorId="4C9CD35C" wp14:editId="37655FB1">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301EC8" w14:textId="77777777" w:rsidR="001F598E" w:rsidRDefault="001F598E" w:rsidP="009D3912">
      <w:pPr>
        <w:pStyle w:val="Caption"/>
      </w:pPr>
      <w:bookmarkStart w:id="303" w:name="_Ref5620828"/>
      <w:bookmarkStart w:id="304" w:name="_Toc5375525"/>
      <w:bookmarkStart w:id="305" w:name="_Toc184996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bookmarkEnd w:id="303"/>
      <w:r>
        <w:t>:</w:t>
      </w:r>
      <w:r w:rsidRPr="009D3912">
        <w:t xml:space="preserve"> </w:t>
      </w:r>
      <w:r>
        <w:t>Experiment vs Simulation for Vehicle Acceleration for Run 14 over Bridge (Filtered and Decimated)</w:t>
      </w:r>
      <w:bookmarkEnd w:id="304"/>
      <w:bookmarkEnd w:id="305"/>
    </w:p>
    <w:p w14:paraId="3119D977" w14:textId="77777777" w:rsidR="001F598E" w:rsidRDefault="001F598E" w:rsidP="00490C1D">
      <w:r>
        <w:t>The mean-absolute-error between the 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13A7E74D" w14:textId="77777777" w:rsidTr="002460D9">
        <w:tc>
          <w:tcPr>
            <w:tcW w:w="7776" w:type="dxa"/>
            <w:vAlign w:val="center"/>
          </w:tcPr>
          <w:p w14:paraId="47B878E8" w14:textId="77777777" w:rsidR="001F598E" w:rsidRDefault="001F598E"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0B032B7C" w14:textId="77777777" w:rsidR="001F598E" w:rsidRDefault="001F598E" w:rsidP="002460D9">
            <w:pPr>
              <w:pStyle w:val="EquationCaptions"/>
            </w:pPr>
            <w:bookmarkStart w:id="306" w:name="_Ref5620951"/>
            <w:bookmarkStart w:id="307" w:name="_Ref5620905"/>
            <w:r>
              <w:t>(</w:t>
            </w:r>
            <w:r>
              <w:rPr>
                <w:noProof/>
              </w:rPr>
              <w:fldChar w:fldCharType="begin"/>
            </w:r>
            <w:r>
              <w:rPr>
                <w:noProof/>
              </w:rPr>
              <w:instrText xml:space="preserve"> SEQ Equation \* ARABIC \s 1 </w:instrText>
            </w:r>
            <w:r>
              <w:rPr>
                <w:noProof/>
              </w:rPr>
              <w:fldChar w:fldCharType="separate"/>
            </w:r>
            <w:r>
              <w:rPr>
                <w:noProof/>
              </w:rPr>
              <w:t>14</w:t>
            </w:r>
            <w:r>
              <w:rPr>
                <w:noProof/>
              </w:rPr>
              <w:fldChar w:fldCharType="end"/>
            </w:r>
            <w:bookmarkEnd w:id="306"/>
            <w:r>
              <w:t>)</w:t>
            </w:r>
            <w:bookmarkEnd w:id="307"/>
          </w:p>
        </w:tc>
      </w:tr>
    </w:tbl>
    <w:p w14:paraId="2B6131BE" w14:textId="77777777" w:rsidR="001F598E" w:rsidRDefault="001F598E" w:rsidP="00490C1D">
      <w:pPr>
        <w:rPr>
          <w:rFonts w:cstheme="minorHAnsi"/>
        </w:rPr>
      </w:pPr>
      <w:r>
        <w:t xml:space="preserve">Where Y is the experimental data set and </w:t>
      </w:r>
      <w:r>
        <w:rPr>
          <w:rFonts w:cstheme="minorHAnsi"/>
        </w:rPr>
        <w:t xml:space="preserve">Ŷ is the simulated data set and </w:t>
      </w:r>
      <w:r>
        <w:rPr>
          <w:rFonts w:cstheme="minorHAnsi"/>
          <w:i/>
        </w:rPr>
        <w:t>n</w:t>
      </w:r>
      <w:r>
        <w:rPr>
          <w:rFonts w:cstheme="minorHAnsi"/>
        </w:rPr>
        <w:t xml:space="preserve"> is the number of data points. </w:t>
      </w:r>
    </w:p>
    <w:p w14:paraId="4ABE056A" w14:textId="77777777" w:rsidR="001F598E" w:rsidRDefault="001F598E" w:rsidP="00490C1D">
      <w:pPr>
        <w:rPr>
          <w:rFonts w:cstheme="minorHAnsi"/>
        </w:rPr>
      </w:pPr>
      <w:r>
        <w:rPr>
          <w:rFonts w:cstheme="minorHAnsi"/>
        </w:rPr>
        <w:t>The MAE is also expressed as a percentage of the maximum filtered experimental response and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F598E" w14:paraId="67B4EB57" w14:textId="77777777" w:rsidTr="002460D9">
        <w:tc>
          <w:tcPr>
            <w:tcW w:w="7776" w:type="dxa"/>
            <w:vAlign w:val="center"/>
          </w:tcPr>
          <w:p w14:paraId="76E2809B" w14:textId="77777777" w:rsidR="001F598E" w:rsidRDefault="001F598E"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6A6CB6FD" w14:textId="77777777" w:rsidR="001F598E" w:rsidRPr="002460D9" w:rsidRDefault="001F598E" w:rsidP="002460D9">
            <w:pPr>
              <w:pStyle w:val="EquationCaptions"/>
            </w:pPr>
            <w:r>
              <w:t>(</w:t>
            </w:r>
            <w:r>
              <w:rPr>
                <w:noProof/>
              </w:rPr>
              <w:fldChar w:fldCharType="begin"/>
            </w:r>
            <w:r>
              <w:rPr>
                <w:noProof/>
              </w:rPr>
              <w:instrText xml:space="preserve"> SEQ Equation \* ARABIC \s 1 </w:instrText>
            </w:r>
            <w:r>
              <w:rPr>
                <w:noProof/>
              </w:rPr>
              <w:fldChar w:fldCharType="separate"/>
            </w:r>
            <w:r>
              <w:rPr>
                <w:noProof/>
              </w:rPr>
              <w:t>15</w:t>
            </w:r>
            <w:r>
              <w:rPr>
                <w:noProof/>
              </w:rPr>
              <w:fldChar w:fldCharType="end"/>
            </w:r>
            <w:r>
              <w:t>)</w:t>
            </w:r>
          </w:p>
        </w:tc>
      </w:tr>
    </w:tbl>
    <w:p w14:paraId="22B543DF" w14:textId="77777777" w:rsidR="001F598E" w:rsidRDefault="001F598E" w:rsidP="00490C1D">
      <w:pPr>
        <w:rPr>
          <w:rFonts w:cstheme="minorHAnsi"/>
        </w:rPr>
      </w:pPr>
      <w:r>
        <w:rPr>
          <w:rFonts w:cstheme="minorHAnsi"/>
        </w:rPr>
        <w:t xml:space="preserve">The resulting error for the filtered, decimated and aligned data plotted in </w:t>
      </w:r>
      <w:r>
        <w:rPr>
          <w:rFonts w:cstheme="minorHAnsi"/>
        </w:rPr>
        <w:fldChar w:fldCharType="begin"/>
      </w:r>
      <w:r>
        <w:rPr>
          <w:rFonts w:cstheme="minorHAnsi"/>
        </w:rPr>
        <w:instrText xml:space="preserve"> REF _Ref5620828 \h </w:instrText>
      </w:r>
      <w:r>
        <w:rPr>
          <w:rFonts w:cstheme="minorHAnsi"/>
        </w:rPr>
      </w:r>
      <w:r>
        <w:rPr>
          <w:rFonts w:cstheme="minorHAnsi"/>
        </w:rPr>
        <w:fldChar w:fldCharType="separate"/>
      </w:r>
      <w:r>
        <w:t xml:space="preserve">Figure </w:t>
      </w:r>
      <w:r>
        <w:rPr>
          <w:noProof/>
        </w:rPr>
        <w:t>1.8</w:t>
      </w:r>
      <w:r>
        <w:t>.</w:t>
      </w:r>
      <w:r>
        <w:rPr>
          <w:noProof/>
        </w:rPr>
        <w:t>14</w:t>
      </w:r>
      <w:r>
        <w:rPr>
          <w:rFonts w:cstheme="minorHAnsi"/>
        </w:rPr>
        <w:fldChar w:fldCharType="end"/>
      </w:r>
      <w:r>
        <w:rPr>
          <w:rFonts w:cstheme="minorHAnsi"/>
        </w:rPr>
        <w:t xml:space="preserve"> above was 0.188 (g) (22.8%). While the plots appear very similar, slight differences in phases result in relatively large errors between individual data points. These differences can be attributed to inaccuracies of the vehicle model and especially the difference between the vehicle speed in simulations and the actual vehicle speed during the experiment. To better estimate the error associated with the magnitude of the predicted response while discounting the error due to phase difference, the analytical data is mapped to the experimental data with the dynamic time warping (DTW) algorithm. The resulting experimental and analytical data is plotted in the following figure.</w:t>
      </w:r>
    </w:p>
    <w:p w14:paraId="1EF97EA2" w14:textId="77777777" w:rsidR="001F598E" w:rsidRDefault="001F598E" w:rsidP="00DD7610">
      <w:pPr>
        <w:keepNext/>
      </w:pPr>
      <w:r w:rsidRPr="00BF0B2D">
        <w:rPr>
          <w:noProof/>
        </w:rPr>
        <w:drawing>
          <wp:inline distT="0" distB="0" distL="0" distR="0" wp14:anchorId="4714D906" wp14:editId="05D69F36">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47BBE4D" w14:textId="77777777" w:rsidR="001F598E" w:rsidRDefault="001F598E" w:rsidP="00DD7610">
      <w:pPr>
        <w:pStyle w:val="Caption"/>
        <w:rPr>
          <w:rFonts w:cstheme="minorHAnsi"/>
        </w:rPr>
      </w:pPr>
      <w:bookmarkStart w:id="308" w:name="_Toc5375526"/>
      <w:bookmarkStart w:id="309" w:name="_Toc184996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Warped” Experimental and Simulated Truck Acceleration from DTW</w:t>
      </w:r>
      <w:bookmarkEnd w:id="308"/>
      <w:bookmarkEnd w:id="309"/>
    </w:p>
    <w:p w14:paraId="7A408BAD" w14:textId="77777777" w:rsidR="001F598E" w:rsidRDefault="001F598E" w:rsidP="00490C1D">
      <w:r>
        <w:t xml:space="preserve">The mean-squared-error between these “warped” signals was computed according to equation </w:t>
      </w:r>
      <w:r>
        <w:fldChar w:fldCharType="begin"/>
      </w:r>
      <w:r>
        <w:instrText xml:space="preserve"> REF _Ref5620951 \h </w:instrText>
      </w:r>
      <w:r>
        <w:fldChar w:fldCharType="separate"/>
      </w:r>
      <w:r>
        <w:t>(</w:t>
      </w:r>
      <w:r>
        <w:rPr>
          <w:noProof/>
        </w:rPr>
        <w:t>14</w:t>
      </w:r>
      <w:r>
        <w:fldChar w:fldCharType="end"/>
      </w:r>
      <w:r>
        <w:t>) and was found to be 0.029 (g) or 3.53% of the maximum filtered experimental acceleration (0.825 g).</w:t>
      </w:r>
    </w:p>
    <w:p w14:paraId="193B67C8" w14:textId="77777777" w:rsidR="001F598E" w:rsidRDefault="001F598E" w:rsidP="00AC3188">
      <w:r>
        <w:t>The mean-absolute-error (MAE) of the filtered, aligned and decimated data and the MAE of the “warped” data are provided in the following table for runs 3 and 14.</w:t>
      </w:r>
      <w:r w:rsidRPr="00AF4780">
        <w:t xml:space="preserve"> </w:t>
      </w:r>
    </w:p>
    <w:p w14:paraId="170927EB" w14:textId="77777777" w:rsidR="001F598E" w:rsidRDefault="001F598E" w:rsidP="00AC3188"/>
    <w:p w14:paraId="554D280E" w14:textId="77777777" w:rsidR="001F598E" w:rsidRDefault="001F598E" w:rsidP="00AC3188"/>
    <w:p w14:paraId="0C067815" w14:textId="77777777" w:rsidR="001F598E" w:rsidRDefault="001F598E" w:rsidP="00AC3188"/>
    <w:p w14:paraId="6F396CAE" w14:textId="77777777" w:rsidR="001F598E" w:rsidRDefault="001F598E" w:rsidP="00AC3188"/>
    <w:p w14:paraId="090B521D" w14:textId="77777777" w:rsidR="001F598E" w:rsidRDefault="001F598E" w:rsidP="00332ECA">
      <w:pPr>
        <w:pStyle w:val="Caption"/>
        <w:keepNext/>
      </w:pPr>
      <w:bookmarkStart w:id="310" w:name="_Toc5375388"/>
      <w:bookmarkStart w:id="311" w:name="_Toc1849955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Mean Absolute Errors for Experiment vs Simulation</w:t>
      </w:r>
      <w:bookmarkEnd w:id="310"/>
      <w:bookmarkEnd w:id="311"/>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1F598E" w14:paraId="13AE63BA" w14:textId="77777777" w:rsidTr="0034652C">
        <w:trPr>
          <w:jc w:val="center"/>
        </w:trPr>
        <w:tc>
          <w:tcPr>
            <w:tcW w:w="732" w:type="dxa"/>
            <w:tcBorders>
              <w:top w:val="nil"/>
              <w:left w:val="nil"/>
              <w:bottom w:val="nil"/>
              <w:right w:val="single" w:sz="4" w:space="0" w:color="auto"/>
            </w:tcBorders>
          </w:tcPr>
          <w:p w14:paraId="1259E29A" w14:textId="77777777" w:rsidR="001F598E" w:rsidRDefault="001F598E" w:rsidP="000C7FF5">
            <w:pPr>
              <w:pStyle w:val="squish"/>
            </w:pPr>
          </w:p>
        </w:tc>
        <w:tc>
          <w:tcPr>
            <w:tcW w:w="4019" w:type="dxa"/>
            <w:gridSpan w:val="4"/>
            <w:tcBorders>
              <w:left w:val="single" w:sz="4" w:space="0" w:color="auto"/>
            </w:tcBorders>
            <w:vAlign w:val="center"/>
          </w:tcPr>
          <w:p w14:paraId="1D56ED0A" w14:textId="77777777" w:rsidR="001F598E" w:rsidRDefault="001F598E" w:rsidP="000C7FF5">
            <w:pPr>
              <w:pStyle w:val="squish"/>
              <w:jc w:val="center"/>
            </w:pPr>
            <w:r>
              <w:t>Run 3</w:t>
            </w:r>
          </w:p>
        </w:tc>
        <w:tc>
          <w:tcPr>
            <w:tcW w:w="4062" w:type="dxa"/>
            <w:gridSpan w:val="4"/>
            <w:vAlign w:val="center"/>
          </w:tcPr>
          <w:p w14:paraId="2AD049DD" w14:textId="77777777" w:rsidR="001F598E" w:rsidRDefault="001F598E" w:rsidP="000C7FF5">
            <w:pPr>
              <w:pStyle w:val="squish"/>
              <w:jc w:val="center"/>
            </w:pPr>
            <w:r>
              <w:t>Run 14</w:t>
            </w:r>
          </w:p>
        </w:tc>
      </w:tr>
      <w:tr w:rsidR="001F598E" w14:paraId="51FB1FE1" w14:textId="77777777" w:rsidTr="0034652C">
        <w:trPr>
          <w:jc w:val="center"/>
        </w:trPr>
        <w:tc>
          <w:tcPr>
            <w:tcW w:w="732" w:type="dxa"/>
            <w:tcBorders>
              <w:top w:val="nil"/>
              <w:left w:val="nil"/>
              <w:bottom w:val="single" w:sz="4" w:space="0" w:color="auto"/>
              <w:right w:val="single" w:sz="4" w:space="0" w:color="auto"/>
            </w:tcBorders>
          </w:tcPr>
          <w:p w14:paraId="24349224" w14:textId="77777777" w:rsidR="001F598E" w:rsidRDefault="001F598E" w:rsidP="000C7FF5">
            <w:pPr>
              <w:pStyle w:val="squish"/>
            </w:pPr>
          </w:p>
        </w:tc>
        <w:tc>
          <w:tcPr>
            <w:tcW w:w="700" w:type="dxa"/>
            <w:tcBorders>
              <w:left w:val="single" w:sz="4" w:space="0" w:color="auto"/>
            </w:tcBorders>
            <w:vAlign w:val="center"/>
          </w:tcPr>
          <w:p w14:paraId="0FD73211" w14:textId="77777777" w:rsidR="001F598E" w:rsidRDefault="001F598E" w:rsidP="000C7FF5">
            <w:pPr>
              <w:pStyle w:val="squish"/>
              <w:jc w:val="center"/>
            </w:pPr>
            <w:r>
              <w:t>MAE (g)</w:t>
            </w:r>
          </w:p>
        </w:tc>
        <w:tc>
          <w:tcPr>
            <w:tcW w:w="775" w:type="dxa"/>
            <w:vAlign w:val="center"/>
          </w:tcPr>
          <w:p w14:paraId="4DA8787D" w14:textId="77777777" w:rsidR="001F598E" w:rsidRDefault="001F598E" w:rsidP="000C7FF5">
            <w:pPr>
              <w:pStyle w:val="squish"/>
              <w:jc w:val="center"/>
            </w:pPr>
            <w:r>
              <w:t>%MAE</w:t>
            </w:r>
          </w:p>
        </w:tc>
        <w:tc>
          <w:tcPr>
            <w:tcW w:w="1182" w:type="dxa"/>
            <w:vAlign w:val="center"/>
          </w:tcPr>
          <w:p w14:paraId="532323BC" w14:textId="77777777" w:rsidR="001F598E" w:rsidRDefault="001F598E" w:rsidP="000C7FF5">
            <w:pPr>
              <w:pStyle w:val="squish"/>
              <w:jc w:val="center"/>
            </w:pPr>
            <w:r>
              <w:t>MAE_DTW (g)</w:t>
            </w:r>
          </w:p>
        </w:tc>
        <w:tc>
          <w:tcPr>
            <w:tcW w:w="1362" w:type="dxa"/>
            <w:vAlign w:val="center"/>
          </w:tcPr>
          <w:p w14:paraId="061EB25A" w14:textId="77777777" w:rsidR="001F598E" w:rsidRDefault="001F598E" w:rsidP="000C7FF5">
            <w:pPr>
              <w:pStyle w:val="squish"/>
              <w:jc w:val="center"/>
            </w:pPr>
            <w:r>
              <w:t>% MAE_DTW</w:t>
            </w:r>
          </w:p>
        </w:tc>
        <w:tc>
          <w:tcPr>
            <w:tcW w:w="713" w:type="dxa"/>
            <w:vAlign w:val="center"/>
          </w:tcPr>
          <w:p w14:paraId="62ACCC02" w14:textId="77777777" w:rsidR="001F598E" w:rsidRDefault="001F598E" w:rsidP="000C7FF5">
            <w:pPr>
              <w:pStyle w:val="squish"/>
              <w:jc w:val="center"/>
            </w:pPr>
            <w:r>
              <w:t>MAE (g)</w:t>
            </w:r>
          </w:p>
        </w:tc>
        <w:tc>
          <w:tcPr>
            <w:tcW w:w="851" w:type="dxa"/>
            <w:vAlign w:val="center"/>
          </w:tcPr>
          <w:p w14:paraId="1A1B541A" w14:textId="77777777" w:rsidR="001F598E" w:rsidRDefault="001F598E" w:rsidP="000C7FF5">
            <w:pPr>
              <w:pStyle w:val="squish"/>
              <w:jc w:val="center"/>
            </w:pPr>
            <w:r>
              <w:t>% MAE</w:t>
            </w:r>
          </w:p>
        </w:tc>
        <w:tc>
          <w:tcPr>
            <w:tcW w:w="1182" w:type="dxa"/>
            <w:vAlign w:val="center"/>
          </w:tcPr>
          <w:p w14:paraId="25762816" w14:textId="77777777" w:rsidR="001F598E" w:rsidRDefault="001F598E" w:rsidP="000C7FF5">
            <w:pPr>
              <w:pStyle w:val="squish"/>
              <w:jc w:val="center"/>
            </w:pPr>
            <w:r>
              <w:t>MAE_DTW (g)</w:t>
            </w:r>
          </w:p>
        </w:tc>
        <w:tc>
          <w:tcPr>
            <w:tcW w:w="1316" w:type="dxa"/>
            <w:vAlign w:val="center"/>
          </w:tcPr>
          <w:p w14:paraId="40ECA823" w14:textId="77777777" w:rsidR="001F598E" w:rsidRDefault="001F598E" w:rsidP="000C7FF5">
            <w:pPr>
              <w:pStyle w:val="squish"/>
              <w:jc w:val="center"/>
            </w:pPr>
            <w:r>
              <w:t>% MAE_DTW</w:t>
            </w:r>
          </w:p>
        </w:tc>
      </w:tr>
      <w:tr w:rsidR="001F598E" w14:paraId="12648688" w14:textId="77777777" w:rsidTr="0034652C">
        <w:trPr>
          <w:jc w:val="center"/>
        </w:trPr>
        <w:tc>
          <w:tcPr>
            <w:tcW w:w="732" w:type="dxa"/>
            <w:tcBorders>
              <w:top w:val="single" w:sz="4" w:space="0" w:color="auto"/>
            </w:tcBorders>
          </w:tcPr>
          <w:p w14:paraId="2A02DA6C" w14:textId="77777777" w:rsidR="001F598E" w:rsidRDefault="001F598E" w:rsidP="000C7FF5">
            <w:pPr>
              <w:pStyle w:val="squish"/>
              <w:jc w:val="center"/>
            </w:pPr>
            <w:r>
              <w:t>Truck (Avg. Rear)</w:t>
            </w:r>
          </w:p>
        </w:tc>
        <w:tc>
          <w:tcPr>
            <w:tcW w:w="700" w:type="dxa"/>
            <w:vAlign w:val="center"/>
          </w:tcPr>
          <w:p w14:paraId="4A82395A" w14:textId="77777777" w:rsidR="001F598E" w:rsidRDefault="001F598E" w:rsidP="000C7FF5">
            <w:pPr>
              <w:pStyle w:val="squish"/>
              <w:jc w:val="center"/>
            </w:pPr>
            <w:r>
              <w:rPr>
                <w:rFonts w:ascii="Calibri" w:hAnsi="Calibri" w:cs="Calibri"/>
                <w:color w:val="000000"/>
              </w:rPr>
              <w:t>0.1443</w:t>
            </w:r>
          </w:p>
        </w:tc>
        <w:tc>
          <w:tcPr>
            <w:tcW w:w="775" w:type="dxa"/>
            <w:vAlign w:val="center"/>
          </w:tcPr>
          <w:p w14:paraId="00DEFC8E" w14:textId="77777777" w:rsidR="001F598E" w:rsidRDefault="001F598E" w:rsidP="000C7FF5">
            <w:pPr>
              <w:pStyle w:val="squish"/>
              <w:jc w:val="center"/>
            </w:pPr>
            <w:r>
              <w:rPr>
                <w:rFonts w:ascii="Calibri" w:hAnsi="Calibri" w:cs="Calibri"/>
                <w:color w:val="000000"/>
              </w:rPr>
              <w:t>15.43%</w:t>
            </w:r>
          </w:p>
        </w:tc>
        <w:tc>
          <w:tcPr>
            <w:tcW w:w="1182" w:type="dxa"/>
            <w:vAlign w:val="center"/>
          </w:tcPr>
          <w:p w14:paraId="058B724F" w14:textId="77777777" w:rsidR="001F598E" w:rsidRDefault="001F598E" w:rsidP="000C7FF5">
            <w:pPr>
              <w:pStyle w:val="squish"/>
              <w:jc w:val="center"/>
            </w:pPr>
            <w:r>
              <w:rPr>
                <w:rFonts w:ascii="Calibri" w:hAnsi="Calibri" w:cs="Calibri"/>
                <w:color w:val="000000"/>
              </w:rPr>
              <w:t>0.0224</w:t>
            </w:r>
          </w:p>
        </w:tc>
        <w:tc>
          <w:tcPr>
            <w:tcW w:w="1362" w:type="dxa"/>
            <w:vAlign w:val="center"/>
          </w:tcPr>
          <w:p w14:paraId="51AD064F" w14:textId="77777777" w:rsidR="001F598E" w:rsidRDefault="001F598E" w:rsidP="000C7FF5">
            <w:pPr>
              <w:pStyle w:val="squish"/>
              <w:jc w:val="center"/>
            </w:pPr>
            <w:r>
              <w:rPr>
                <w:rFonts w:ascii="Calibri" w:hAnsi="Calibri" w:cs="Calibri"/>
                <w:color w:val="000000"/>
              </w:rPr>
              <w:t>2.40%</w:t>
            </w:r>
          </w:p>
        </w:tc>
        <w:tc>
          <w:tcPr>
            <w:tcW w:w="713" w:type="dxa"/>
            <w:vAlign w:val="center"/>
          </w:tcPr>
          <w:p w14:paraId="75D7E037" w14:textId="77777777" w:rsidR="001F598E" w:rsidRDefault="001F598E" w:rsidP="000C7FF5">
            <w:pPr>
              <w:pStyle w:val="squish"/>
              <w:jc w:val="center"/>
            </w:pPr>
            <w:r>
              <w:rPr>
                <w:rFonts w:ascii="Calibri" w:hAnsi="Calibri" w:cs="Calibri"/>
                <w:color w:val="000000"/>
              </w:rPr>
              <w:t>0.188</w:t>
            </w:r>
          </w:p>
        </w:tc>
        <w:tc>
          <w:tcPr>
            <w:tcW w:w="851" w:type="dxa"/>
            <w:vAlign w:val="center"/>
          </w:tcPr>
          <w:p w14:paraId="75C1A4EC" w14:textId="77777777" w:rsidR="001F598E" w:rsidRDefault="001F598E" w:rsidP="000C7FF5">
            <w:pPr>
              <w:pStyle w:val="squish"/>
              <w:jc w:val="center"/>
            </w:pPr>
            <w:r>
              <w:rPr>
                <w:rFonts w:ascii="Calibri" w:hAnsi="Calibri" w:cs="Calibri"/>
                <w:color w:val="000000"/>
              </w:rPr>
              <w:t>22.83%</w:t>
            </w:r>
          </w:p>
        </w:tc>
        <w:tc>
          <w:tcPr>
            <w:tcW w:w="1182" w:type="dxa"/>
            <w:vAlign w:val="center"/>
          </w:tcPr>
          <w:p w14:paraId="20E0F72F" w14:textId="77777777" w:rsidR="001F598E" w:rsidRDefault="001F598E" w:rsidP="000C7FF5">
            <w:pPr>
              <w:pStyle w:val="squish"/>
              <w:jc w:val="center"/>
            </w:pPr>
            <w:r>
              <w:rPr>
                <w:rFonts w:ascii="Calibri" w:hAnsi="Calibri" w:cs="Calibri"/>
                <w:color w:val="000000"/>
              </w:rPr>
              <w:t>0.029</w:t>
            </w:r>
          </w:p>
        </w:tc>
        <w:tc>
          <w:tcPr>
            <w:tcW w:w="1316" w:type="dxa"/>
            <w:vAlign w:val="center"/>
          </w:tcPr>
          <w:p w14:paraId="71778CE1" w14:textId="77777777" w:rsidR="001F598E" w:rsidRDefault="001F598E" w:rsidP="000C7FF5">
            <w:pPr>
              <w:pStyle w:val="squish"/>
              <w:jc w:val="center"/>
            </w:pPr>
            <w:r>
              <w:rPr>
                <w:rFonts w:ascii="Calibri" w:hAnsi="Calibri" w:cs="Calibri"/>
                <w:color w:val="000000"/>
              </w:rPr>
              <w:t>3.53%</w:t>
            </w:r>
          </w:p>
        </w:tc>
      </w:tr>
      <w:tr w:rsidR="001F598E" w14:paraId="6824BBDC" w14:textId="77777777" w:rsidTr="0034652C">
        <w:trPr>
          <w:jc w:val="center"/>
        </w:trPr>
        <w:tc>
          <w:tcPr>
            <w:tcW w:w="732" w:type="dxa"/>
          </w:tcPr>
          <w:p w14:paraId="3589CD5F" w14:textId="77777777" w:rsidR="001F598E" w:rsidRDefault="001F598E" w:rsidP="000C7FF5">
            <w:pPr>
              <w:pStyle w:val="squish"/>
              <w:jc w:val="center"/>
            </w:pPr>
            <w:r>
              <w:t>Span 2</w:t>
            </w:r>
          </w:p>
        </w:tc>
        <w:tc>
          <w:tcPr>
            <w:tcW w:w="700" w:type="dxa"/>
            <w:vAlign w:val="center"/>
          </w:tcPr>
          <w:p w14:paraId="029897AC" w14:textId="77777777" w:rsidR="001F598E" w:rsidRDefault="001F598E" w:rsidP="000C7FF5">
            <w:pPr>
              <w:pStyle w:val="squish"/>
              <w:jc w:val="center"/>
            </w:pPr>
            <w:r>
              <w:rPr>
                <w:rFonts w:ascii="Calibri" w:hAnsi="Calibri" w:cs="Calibri"/>
                <w:color w:val="000000"/>
              </w:rPr>
              <w:t>0.0077</w:t>
            </w:r>
          </w:p>
        </w:tc>
        <w:tc>
          <w:tcPr>
            <w:tcW w:w="775" w:type="dxa"/>
            <w:vAlign w:val="center"/>
          </w:tcPr>
          <w:p w14:paraId="32FF5303" w14:textId="77777777" w:rsidR="001F598E" w:rsidRDefault="001F598E" w:rsidP="000C7FF5">
            <w:pPr>
              <w:pStyle w:val="squish"/>
              <w:jc w:val="center"/>
            </w:pPr>
            <w:r>
              <w:rPr>
                <w:rFonts w:ascii="Calibri" w:hAnsi="Calibri" w:cs="Calibri"/>
                <w:color w:val="000000"/>
              </w:rPr>
              <w:t>10.24%</w:t>
            </w:r>
          </w:p>
        </w:tc>
        <w:tc>
          <w:tcPr>
            <w:tcW w:w="1182" w:type="dxa"/>
            <w:vAlign w:val="center"/>
          </w:tcPr>
          <w:p w14:paraId="08207668" w14:textId="77777777" w:rsidR="001F598E" w:rsidRDefault="001F598E" w:rsidP="000C7FF5">
            <w:pPr>
              <w:pStyle w:val="squish"/>
              <w:jc w:val="center"/>
            </w:pPr>
            <w:r>
              <w:rPr>
                <w:rFonts w:ascii="Calibri" w:hAnsi="Calibri" w:cs="Calibri"/>
                <w:color w:val="000000"/>
              </w:rPr>
              <w:t>0.0031</w:t>
            </w:r>
          </w:p>
        </w:tc>
        <w:tc>
          <w:tcPr>
            <w:tcW w:w="1362" w:type="dxa"/>
            <w:vAlign w:val="center"/>
          </w:tcPr>
          <w:p w14:paraId="606B35DE" w14:textId="77777777" w:rsidR="001F598E" w:rsidRDefault="001F598E" w:rsidP="000C7FF5">
            <w:pPr>
              <w:pStyle w:val="squish"/>
              <w:jc w:val="center"/>
            </w:pPr>
            <w:r>
              <w:rPr>
                <w:rFonts w:ascii="Calibri" w:hAnsi="Calibri" w:cs="Calibri"/>
                <w:color w:val="000000"/>
              </w:rPr>
              <w:t>4.14%</w:t>
            </w:r>
          </w:p>
        </w:tc>
        <w:tc>
          <w:tcPr>
            <w:tcW w:w="713" w:type="dxa"/>
            <w:vAlign w:val="center"/>
          </w:tcPr>
          <w:p w14:paraId="0BFE676F" w14:textId="77777777" w:rsidR="001F598E" w:rsidRDefault="001F598E" w:rsidP="000C7FF5">
            <w:pPr>
              <w:pStyle w:val="squish"/>
              <w:jc w:val="center"/>
            </w:pPr>
            <w:r>
              <w:rPr>
                <w:rFonts w:ascii="Calibri" w:hAnsi="Calibri" w:cs="Calibri"/>
                <w:color w:val="000000"/>
              </w:rPr>
              <w:t>0.051</w:t>
            </w:r>
          </w:p>
        </w:tc>
        <w:tc>
          <w:tcPr>
            <w:tcW w:w="851" w:type="dxa"/>
            <w:vAlign w:val="center"/>
          </w:tcPr>
          <w:p w14:paraId="39D2C260" w14:textId="77777777" w:rsidR="001F598E" w:rsidRDefault="001F598E" w:rsidP="000C7FF5">
            <w:pPr>
              <w:pStyle w:val="squish"/>
              <w:jc w:val="center"/>
            </w:pPr>
            <w:r>
              <w:rPr>
                <w:rFonts w:ascii="Calibri" w:hAnsi="Calibri" w:cs="Calibri"/>
                <w:color w:val="000000"/>
              </w:rPr>
              <w:t>37.31%</w:t>
            </w:r>
          </w:p>
        </w:tc>
        <w:tc>
          <w:tcPr>
            <w:tcW w:w="1182" w:type="dxa"/>
            <w:vAlign w:val="center"/>
          </w:tcPr>
          <w:p w14:paraId="6577A76D" w14:textId="77777777" w:rsidR="001F598E" w:rsidRDefault="001F598E" w:rsidP="000C7FF5">
            <w:pPr>
              <w:pStyle w:val="squish"/>
              <w:jc w:val="center"/>
            </w:pPr>
            <w:r>
              <w:rPr>
                <w:rFonts w:ascii="Calibri" w:hAnsi="Calibri" w:cs="Calibri"/>
                <w:color w:val="000000"/>
              </w:rPr>
              <w:t>0.008</w:t>
            </w:r>
          </w:p>
        </w:tc>
        <w:tc>
          <w:tcPr>
            <w:tcW w:w="1316" w:type="dxa"/>
            <w:vAlign w:val="center"/>
          </w:tcPr>
          <w:p w14:paraId="3A5EF689" w14:textId="77777777" w:rsidR="001F598E" w:rsidRDefault="001F598E" w:rsidP="000C7FF5">
            <w:pPr>
              <w:pStyle w:val="squish"/>
              <w:jc w:val="center"/>
            </w:pPr>
            <w:r>
              <w:rPr>
                <w:rFonts w:ascii="Calibri" w:hAnsi="Calibri" w:cs="Calibri"/>
                <w:color w:val="000000"/>
              </w:rPr>
              <w:t>5.51%</w:t>
            </w:r>
          </w:p>
        </w:tc>
      </w:tr>
      <w:tr w:rsidR="001F598E" w14:paraId="197BE3B8" w14:textId="77777777" w:rsidTr="0034652C">
        <w:trPr>
          <w:jc w:val="center"/>
        </w:trPr>
        <w:tc>
          <w:tcPr>
            <w:tcW w:w="732" w:type="dxa"/>
          </w:tcPr>
          <w:p w14:paraId="6447DBCF" w14:textId="77777777" w:rsidR="001F598E" w:rsidRDefault="001F598E" w:rsidP="000C7FF5">
            <w:pPr>
              <w:pStyle w:val="squish"/>
              <w:jc w:val="center"/>
            </w:pPr>
            <w:r>
              <w:t>Span 3</w:t>
            </w:r>
          </w:p>
        </w:tc>
        <w:tc>
          <w:tcPr>
            <w:tcW w:w="700" w:type="dxa"/>
            <w:vAlign w:val="center"/>
          </w:tcPr>
          <w:p w14:paraId="33C87BD3" w14:textId="77777777" w:rsidR="001F598E" w:rsidRDefault="001F598E" w:rsidP="000C7FF5">
            <w:pPr>
              <w:pStyle w:val="squish"/>
              <w:jc w:val="center"/>
            </w:pPr>
            <w:r>
              <w:rPr>
                <w:rFonts w:ascii="Calibri" w:hAnsi="Calibri" w:cs="Calibri"/>
                <w:color w:val="000000"/>
              </w:rPr>
              <w:t>0.0136</w:t>
            </w:r>
          </w:p>
        </w:tc>
        <w:tc>
          <w:tcPr>
            <w:tcW w:w="775" w:type="dxa"/>
            <w:vAlign w:val="center"/>
          </w:tcPr>
          <w:p w14:paraId="2D432F83" w14:textId="77777777" w:rsidR="001F598E" w:rsidRDefault="001F598E" w:rsidP="000C7FF5">
            <w:pPr>
              <w:pStyle w:val="squish"/>
              <w:jc w:val="center"/>
            </w:pPr>
            <w:r>
              <w:rPr>
                <w:rFonts w:ascii="Calibri" w:hAnsi="Calibri" w:cs="Calibri"/>
                <w:color w:val="000000"/>
              </w:rPr>
              <w:t>11.58%</w:t>
            </w:r>
          </w:p>
        </w:tc>
        <w:tc>
          <w:tcPr>
            <w:tcW w:w="1182" w:type="dxa"/>
            <w:vAlign w:val="center"/>
          </w:tcPr>
          <w:p w14:paraId="0582709C" w14:textId="77777777" w:rsidR="001F598E" w:rsidRDefault="001F598E" w:rsidP="000C7FF5">
            <w:pPr>
              <w:pStyle w:val="squish"/>
              <w:jc w:val="center"/>
            </w:pPr>
            <w:r>
              <w:rPr>
                <w:rFonts w:ascii="Calibri" w:hAnsi="Calibri" w:cs="Calibri"/>
                <w:color w:val="000000"/>
              </w:rPr>
              <w:t>0.0049</w:t>
            </w:r>
          </w:p>
        </w:tc>
        <w:tc>
          <w:tcPr>
            <w:tcW w:w="1362" w:type="dxa"/>
            <w:vAlign w:val="center"/>
          </w:tcPr>
          <w:p w14:paraId="7826D71A" w14:textId="77777777" w:rsidR="001F598E" w:rsidRDefault="001F598E" w:rsidP="000C7FF5">
            <w:pPr>
              <w:pStyle w:val="squish"/>
              <w:jc w:val="center"/>
            </w:pPr>
            <w:r>
              <w:rPr>
                <w:rFonts w:ascii="Calibri" w:hAnsi="Calibri" w:cs="Calibri"/>
                <w:color w:val="000000"/>
              </w:rPr>
              <w:t>4.13%</w:t>
            </w:r>
          </w:p>
        </w:tc>
        <w:tc>
          <w:tcPr>
            <w:tcW w:w="713" w:type="dxa"/>
            <w:vAlign w:val="center"/>
          </w:tcPr>
          <w:p w14:paraId="0516F6C3" w14:textId="77777777" w:rsidR="001F598E" w:rsidRDefault="001F598E" w:rsidP="000C7FF5">
            <w:pPr>
              <w:pStyle w:val="squish"/>
              <w:jc w:val="center"/>
            </w:pPr>
            <w:r>
              <w:rPr>
                <w:rFonts w:ascii="Calibri" w:hAnsi="Calibri" w:cs="Calibri"/>
                <w:color w:val="000000"/>
              </w:rPr>
              <w:t>0.025</w:t>
            </w:r>
          </w:p>
        </w:tc>
        <w:tc>
          <w:tcPr>
            <w:tcW w:w="851" w:type="dxa"/>
            <w:vAlign w:val="center"/>
          </w:tcPr>
          <w:p w14:paraId="5D05431F" w14:textId="77777777" w:rsidR="001F598E" w:rsidRDefault="001F598E" w:rsidP="000C7FF5">
            <w:pPr>
              <w:pStyle w:val="squish"/>
              <w:jc w:val="center"/>
            </w:pPr>
            <w:r>
              <w:rPr>
                <w:rFonts w:ascii="Calibri" w:hAnsi="Calibri" w:cs="Calibri"/>
                <w:color w:val="000000"/>
              </w:rPr>
              <w:t>15.12%</w:t>
            </w:r>
          </w:p>
        </w:tc>
        <w:tc>
          <w:tcPr>
            <w:tcW w:w="1182" w:type="dxa"/>
            <w:vAlign w:val="center"/>
          </w:tcPr>
          <w:p w14:paraId="2DECE384" w14:textId="77777777" w:rsidR="001F598E" w:rsidRDefault="001F598E" w:rsidP="000C7FF5">
            <w:pPr>
              <w:pStyle w:val="squish"/>
              <w:jc w:val="center"/>
            </w:pPr>
            <w:r>
              <w:rPr>
                <w:rFonts w:ascii="Calibri" w:hAnsi="Calibri" w:cs="Calibri"/>
                <w:color w:val="000000"/>
              </w:rPr>
              <w:t>0.007</w:t>
            </w:r>
          </w:p>
        </w:tc>
        <w:tc>
          <w:tcPr>
            <w:tcW w:w="1316" w:type="dxa"/>
            <w:vAlign w:val="center"/>
          </w:tcPr>
          <w:p w14:paraId="73E0FDF7" w14:textId="77777777" w:rsidR="001F598E" w:rsidRDefault="001F598E" w:rsidP="000C7FF5">
            <w:pPr>
              <w:pStyle w:val="squish"/>
              <w:jc w:val="center"/>
            </w:pPr>
            <w:r>
              <w:rPr>
                <w:rFonts w:ascii="Calibri" w:hAnsi="Calibri" w:cs="Calibri"/>
                <w:color w:val="000000"/>
              </w:rPr>
              <w:t>4.18%</w:t>
            </w:r>
          </w:p>
        </w:tc>
      </w:tr>
      <w:tr w:rsidR="001F598E" w14:paraId="239A921C" w14:textId="77777777" w:rsidTr="0034652C">
        <w:trPr>
          <w:jc w:val="center"/>
        </w:trPr>
        <w:tc>
          <w:tcPr>
            <w:tcW w:w="732" w:type="dxa"/>
          </w:tcPr>
          <w:p w14:paraId="40DBCE67" w14:textId="77777777" w:rsidR="001F598E" w:rsidRDefault="001F598E" w:rsidP="000C7FF5">
            <w:pPr>
              <w:pStyle w:val="squish"/>
              <w:jc w:val="center"/>
            </w:pPr>
            <w:r>
              <w:t>Span 4</w:t>
            </w:r>
          </w:p>
        </w:tc>
        <w:tc>
          <w:tcPr>
            <w:tcW w:w="700" w:type="dxa"/>
            <w:vAlign w:val="center"/>
          </w:tcPr>
          <w:p w14:paraId="4B8A26F9" w14:textId="77777777" w:rsidR="001F598E" w:rsidRDefault="001F598E" w:rsidP="000C7FF5">
            <w:pPr>
              <w:pStyle w:val="squish"/>
              <w:jc w:val="center"/>
            </w:pPr>
            <w:r>
              <w:rPr>
                <w:rFonts w:ascii="Calibri" w:hAnsi="Calibri" w:cs="Calibri"/>
                <w:color w:val="000000"/>
              </w:rPr>
              <w:t>0.0142</w:t>
            </w:r>
          </w:p>
        </w:tc>
        <w:tc>
          <w:tcPr>
            <w:tcW w:w="775" w:type="dxa"/>
            <w:vAlign w:val="center"/>
          </w:tcPr>
          <w:p w14:paraId="0E060B55" w14:textId="77777777" w:rsidR="001F598E" w:rsidRDefault="001F598E" w:rsidP="000C7FF5">
            <w:pPr>
              <w:pStyle w:val="squish"/>
              <w:jc w:val="center"/>
            </w:pPr>
            <w:r>
              <w:rPr>
                <w:rFonts w:ascii="Calibri" w:hAnsi="Calibri" w:cs="Calibri"/>
                <w:color w:val="000000"/>
              </w:rPr>
              <w:t>13.49%</w:t>
            </w:r>
          </w:p>
        </w:tc>
        <w:tc>
          <w:tcPr>
            <w:tcW w:w="1182" w:type="dxa"/>
            <w:vAlign w:val="center"/>
          </w:tcPr>
          <w:p w14:paraId="18ED6C6F" w14:textId="77777777" w:rsidR="001F598E" w:rsidRDefault="001F598E" w:rsidP="000C7FF5">
            <w:pPr>
              <w:pStyle w:val="squish"/>
              <w:jc w:val="center"/>
            </w:pPr>
            <w:r>
              <w:rPr>
                <w:rFonts w:ascii="Calibri" w:hAnsi="Calibri" w:cs="Calibri"/>
                <w:color w:val="000000"/>
              </w:rPr>
              <w:t>0.0049</w:t>
            </w:r>
          </w:p>
        </w:tc>
        <w:tc>
          <w:tcPr>
            <w:tcW w:w="1362" w:type="dxa"/>
            <w:vAlign w:val="center"/>
          </w:tcPr>
          <w:p w14:paraId="6765ACC6" w14:textId="77777777" w:rsidR="001F598E" w:rsidRDefault="001F598E" w:rsidP="000C7FF5">
            <w:pPr>
              <w:pStyle w:val="squish"/>
              <w:jc w:val="center"/>
            </w:pPr>
            <w:r>
              <w:rPr>
                <w:rFonts w:ascii="Calibri" w:hAnsi="Calibri" w:cs="Calibri"/>
                <w:color w:val="000000"/>
              </w:rPr>
              <w:t>4.67%</w:t>
            </w:r>
          </w:p>
        </w:tc>
        <w:tc>
          <w:tcPr>
            <w:tcW w:w="713" w:type="dxa"/>
            <w:vAlign w:val="center"/>
          </w:tcPr>
          <w:p w14:paraId="42A20896" w14:textId="77777777" w:rsidR="001F598E" w:rsidRDefault="001F598E" w:rsidP="000C7FF5">
            <w:pPr>
              <w:pStyle w:val="squish"/>
              <w:jc w:val="center"/>
            </w:pPr>
            <w:r>
              <w:t>-</w:t>
            </w:r>
          </w:p>
        </w:tc>
        <w:tc>
          <w:tcPr>
            <w:tcW w:w="851" w:type="dxa"/>
            <w:vAlign w:val="center"/>
          </w:tcPr>
          <w:p w14:paraId="5D304878" w14:textId="77777777" w:rsidR="001F598E" w:rsidRDefault="001F598E" w:rsidP="000C7FF5">
            <w:pPr>
              <w:pStyle w:val="squish"/>
              <w:jc w:val="center"/>
            </w:pPr>
            <w:r>
              <w:t>-</w:t>
            </w:r>
          </w:p>
        </w:tc>
        <w:tc>
          <w:tcPr>
            <w:tcW w:w="1182" w:type="dxa"/>
            <w:vAlign w:val="center"/>
          </w:tcPr>
          <w:p w14:paraId="2059059A" w14:textId="77777777" w:rsidR="001F598E" w:rsidRDefault="001F598E" w:rsidP="000C7FF5">
            <w:pPr>
              <w:pStyle w:val="squish"/>
              <w:jc w:val="center"/>
            </w:pPr>
            <w:r>
              <w:t>-</w:t>
            </w:r>
          </w:p>
        </w:tc>
        <w:tc>
          <w:tcPr>
            <w:tcW w:w="1316" w:type="dxa"/>
            <w:vAlign w:val="center"/>
          </w:tcPr>
          <w:p w14:paraId="1238AEE7" w14:textId="77777777" w:rsidR="001F598E" w:rsidRDefault="001F598E" w:rsidP="000C7FF5">
            <w:pPr>
              <w:pStyle w:val="squish"/>
              <w:jc w:val="center"/>
            </w:pPr>
            <w:r>
              <w:t>-</w:t>
            </w:r>
          </w:p>
        </w:tc>
      </w:tr>
      <w:tr w:rsidR="001F598E" w14:paraId="6C440D9B" w14:textId="77777777" w:rsidTr="0034652C">
        <w:trPr>
          <w:jc w:val="center"/>
        </w:trPr>
        <w:tc>
          <w:tcPr>
            <w:tcW w:w="732" w:type="dxa"/>
          </w:tcPr>
          <w:p w14:paraId="7BE40CDE" w14:textId="77777777" w:rsidR="001F598E" w:rsidRDefault="001F598E" w:rsidP="000C7FF5">
            <w:pPr>
              <w:pStyle w:val="squish"/>
              <w:jc w:val="center"/>
            </w:pPr>
            <w:r>
              <w:t>Span 7</w:t>
            </w:r>
          </w:p>
        </w:tc>
        <w:tc>
          <w:tcPr>
            <w:tcW w:w="700" w:type="dxa"/>
            <w:vAlign w:val="center"/>
          </w:tcPr>
          <w:p w14:paraId="76CE9289" w14:textId="77777777" w:rsidR="001F598E" w:rsidRDefault="001F598E" w:rsidP="000C7FF5">
            <w:pPr>
              <w:pStyle w:val="squish"/>
              <w:jc w:val="center"/>
            </w:pPr>
            <w:r>
              <w:rPr>
                <w:rFonts w:ascii="Calibri" w:hAnsi="Calibri" w:cs="Calibri"/>
                <w:color w:val="000000"/>
              </w:rPr>
              <w:t>0.0173</w:t>
            </w:r>
          </w:p>
        </w:tc>
        <w:tc>
          <w:tcPr>
            <w:tcW w:w="775" w:type="dxa"/>
            <w:vAlign w:val="center"/>
          </w:tcPr>
          <w:p w14:paraId="6DD89591" w14:textId="77777777" w:rsidR="001F598E" w:rsidRDefault="001F598E" w:rsidP="000C7FF5">
            <w:pPr>
              <w:pStyle w:val="squish"/>
              <w:jc w:val="center"/>
            </w:pPr>
            <w:r>
              <w:rPr>
                <w:rFonts w:ascii="Calibri" w:hAnsi="Calibri" w:cs="Calibri"/>
                <w:color w:val="000000"/>
              </w:rPr>
              <w:t>24.59%</w:t>
            </w:r>
          </w:p>
        </w:tc>
        <w:tc>
          <w:tcPr>
            <w:tcW w:w="1182" w:type="dxa"/>
            <w:vAlign w:val="center"/>
          </w:tcPr>
          <w:p w14:paraId="28EEC8FF" w14:textId="77777777" w:rsidR="001F598E" w:rsidRDefault="001F598E" w:rsidP="000C7FF5">
            <w:pPr>
              <w:pStyle w:val="squish"/>
              <w:jc w:val="center"/>
            </w:pPr>
            <w:r>
              <w:rPr>
                <w:rFonts w:ascii="Calibri" w:hAnsi="Calibri" w:cs="Calibri"/>
                <w:color w:val="000000"/>
              </w:rPr>
              <w:t>0.0056</w:t>
            </w:r>
          </w:p>
        </w:tc>
        <w:tc>
          <w:tcPr>
            <w:tcW w:w="1362" w:type="dxa"/>
            <w:vAlign w:val="center"/>
          </w:tcPr>
          <w:p w14:paraId="6BA1B913" w14:textId="77777777" w:rsidR="001F598E" w:rsidRDefault="001F598E" w:rsidP="000C7FF5">
            <w:pPr>
              <w:pStyle w:val="squish"/>
              <w:jc w:val="center"/>
            </w:pPr>
            <w:r>
              <w:rPr>
                <w:rFonts w:ascii="Calibri" w:hAnsi="Calibri" w:cs="Calibri"/>
                <w:color w:val="000000"/>
              </w:rPr>
              <w:t>7.97%</w:t>
            </w:r>
          </w:p>
        </w:tc>
        <w:tc>
          <w:tcPr>
            <w:tcW w:w="713" w:type="dxa"/>
            <w:vAlign w:val="center"/>
          </w:tcPr>
          <w:p w14:paraId="3645F0F5" w14:textId="77777777" w:rsidR="001F598E" w:rsidRDefault="001F598E" w:rsidP="000C7FF5">
            <w:pPr>
              <w:pStyle w:val="squish"/>
              <w:jc w:val="center"/>
            </w:pPr>
            <w:r>
              <w:rPr>
                <w:rFonts w:ascii="Calibri" w:hAnsi="Calibri" w:cs="Calibri"/>
                <w:color w:val="000000"/>
              </w:rPr>
              <w:t>0.052</w:t>
            </w:r>
          </w:p>
        </w:tc>
        <w:tc>
          <w:tcPr>
            <w:tcW w:w="851" w:type="dxa"/>
            <w:vAlign w:val="center"/>
          </w:tcPr>
          <w:p w14:paraId="3439C5F0" w14:textId="77777777" w:rsidR="001F598E" w:rsidRDefault="001F598E" w:rsidP="000C7FF5">
            <w:pPr>
              <w:pStyle w:val="squish"/>
              <w:jc w:val="center"/>
            </w:pPr>
            <w:r>
              <w:rPr>
                <w:rFonts w:ascii="Calibri" w:hAnsi="Calibri" w:cs="Calibri"/>
                <w:color w:val="000000"/>
              </w:rPr>
              <w:t>51.73%</w:t>
            </w:r>
          </w:p>
        </w:tc>
        <w:tc>
          <w:tcPr>
            <w:tcW w:w="1182" w:type="dxa"/>
            <w:vAlign w:val="center"/>
          </w:tcPr>
          <w:p w14:paraId="276B6759" w14:textId="77777777" w:rsidR="001F598E" w:rsidRDefault="001F598E" w:rsidP="000C7FF5">
            <w:pPr>
              <w:pStyle w:val="squish"/>
              <w:jc w:val="center"/>
            </w:pPr>
            <w:r>
              <w:rPr>
                <w:rFonts w:ascii="Calibri" w:hAnsi="Calibri" w:cs="Calibri"/>
                <w:color w:val="000000"/>
              </w:rPr>
              <w:t>0.006</w:t>
            </w:r>
          </w:p>
        </w:tc>
        <w:tc>
          <w:tcPr>
            <w:tcW w:w="1316" w:type="dxa"/>
            <w:vAlign w:val="center"/>
          </w:tcPr>
          <w:p w14:paraId="5E688F08" w14:textId="77777777" w:rsidR="001F598E" w:rsidRDefault="001F598E" w:rsidP="000C7FF5">
            <w:pPr>
              <w:pStyle w:val="squish"/>
              <w:jc w:val="center"/>
            </w:pPr>
            <w:r>
              <w:rPr>
                <w:rFonts w:ascii="Calibri" w:hAnsi="Calibri" w:cs="Calibri"/>
                <w:color w:val="000000"/>
              </w:rPr>
              <w:t>6.12%</w:t>
            </w:r>
          </w:p>
        </w:tc>
      </w:tr>
    </w:tbl>
    <w:p w14:paraId="09CADC23" w14:textId="77777777" w:rsidR="001F598E" w:rsidRDefault="001F598E" w:rsidP="00AC3188">
      <w:r>
        <w:t>Span 4 errors are not provided in the above table because the corresponding sensor did not function properly and resulting data was unreliable.</w:t>
      </w:r>
    </w:p>
    <w:p w14:paraId="466BE2B0" w14:textId="77777777" w:rsidR="001F598E" w:rsidRDefault="001F598E" w:rsidP="00AC3188">
      <w:r>
        <w:t>The experimental and simulated acceleration were also compared based on maximum values. The percent difference between the maximum values of the filtered experimental and simulated acceleration records were computed over the period for which the truck was on the bridge. The errors are also expressed as a percentage of the maximum experimental response. These errors are summarized in the following table.</w:t>
      </w:r>
    </w:p>
    <w:p w14:paraId="33E447B7" w14:textId="77777777" w:rsidR="001F598E" w:rsidRDefault="001F598E" w:rsidP="00332ECA">
      <w:pPr>
        <w:pStyle w:val="Caption"/>
        <w:keepNext/>
      </w:pPr>
      <w:bookmarkStart w:id="312" w:name="_Toc5375389"/>
      <w:bookmarkStart w:id="313" w:name="_Toc1849955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Error of Maximum Responses for Experiment vs Simulation</w:t>
      </w:r>
      <w:bookmarkEnd w:id="312"/>
      <w:bookmarkEnd w:id="313"/>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1F598E" w14:paraId="34AA52C1" w14:textId="77777777" w:rsidTr="000C7FF5">
        <w:trPr>
          <w:jc w:val="center"/>
        </w:trPr>
        <w:tc>
          <w:tcPr>
            <w:tcW w:w="1837" w:type="dxa"/>
            <w:vAlign w:val="center"/>
          </w:tcPr>
          <w:p w14:paraId="579FFFC9" w14:textId="77777777" w:rsidR="001F598E" w:rsidRDefault="001F598E" w:rsidP="000C7FF5">
            <w:pPr>
              <w:pStyle w:val="squish"/>
              <w:jc w:val="center"/>
            </w:pPr>
          </w:p>
        </w:tc>
        <w:tc>
          <w:tcPr>
            <w:tcW w:w="3337" w:type="dxa"/>
            <w:gridSpan w:val="3"/>
            <w:vAlign w:val="center"/>
          </w:tcPr>
          <w:p w14:paraId="3024A6B9" w14:textId="77777777" w:rsidR="001F598E" w:rsidRDefault="001F598E" w:rsidP="000C7FF5">
            <w:pPr>
              <w:pStyle w:val="squish"/>
              <w:jc w:val="center"/>
            </w:pPr>
            <w:r>
              <w:t>Run 3</w:t>
            </w:r>
          </w:p>
        </w:tc>
        <w:tc>
          <w:tcPr>
            <w:tcW w:w="3326" w:type="dxa"/>
            <w:gridSpan w:val="3"/>
            <w:vAlign w:val="center"/>
          </w:tcPr>
          <w:p w14:paraId="091CE5D8" w14:textId="77777777" w:rsidR="001F598E" w:rsidRDefault="001F598E" w:rsidP="000C7FF5">
            <w:pPr>
              <w:pStyle w:val="squish"/>
              <w:jc w:val="center"/>
            </w:pPr>
            <w:r>
              <w:t>Run 14</w:t>
            </w:r>
          </w:p>
        </w:tc>
      </w:tr>
      <w:tr w:rsidR="001F598E" w14:paraId="64EF4D54" w14:textId="77777777" w:rsidTr="00332ECA">
        <w:trPr>
          <w:jc w:val="center"/>
        </w:trPr>
        <w:tc>
          <w:tcPr>
            <w:tcW w:w="1837" w:type="dxa"/>
            <w:vAlign w:val="center"/>
          </w:tcPr>
          <w:p w14:paraId="0535944D" w14:textId="77777777" w:rsidR="001F598E" w:rsidRDefault="001F598E" w:rsidP="000C7FF5">
            <w:pPr>
              <w:pStyle w:val="squish"/>
              <w:jc w:val="center"/>
            </w:pPr>
          </w:p>
        </w:tc>
        <w:tc>
          <w:tcPr>
            <w:tcW w:w="1133" w:type="dxa"/>
            <w:vAlign w:val="center"/>
          </w:tcPr>
          <w:p w14:paraId="73870DCF" w14:textId="77777777" w:rsidR="001F598E" w:rsidRDefault="001F598E" w:rsidP="000C7FF5">
            <w:pPr>
              <w:pStyle w:val="squish"/>
              <w:jc w:val="center"/>
            </w:pPr>
            <w:r>
              <w:t>Max Exp.</w:t>
            </w:r>
          </w:p>
        </w:tc>
        <w:tc>
          <w:tcPr>
            <w:tcW w:w="1147" w:type="dxa"/>
            <w:vAlign w:val="center"/>
          </w:tcPr>
          <w:p w14:paraId="1F29B51D" w14:textId="77777777" w:rsidR="001F598E" w:rsidRDefault="001F598E" w:rsidP="000C7FF5">
            <w:pPr>
              <w:pStyle w:val="squish"/>
              <w:jc w:val="center"/>
            </w:pPr>
            <w:r>
              <w:t>Max Sim.</w:t>
            </w:r>
          </w:p>
        </w:tc>
        <w:tc>
          <w:tcPr>
            <w:tcW w:w="1057" w:type="dxa"/>
            <w:vAlign w:val="center"/>
          </w:tcPr>
          <w:p w14:paraId="1E15D734" w14:textId="77777777" w:rsidR="001F598E" w:rsidRDefault="001F598E" w:rsidP="000C7FF5">
            <w:pPr>
              <w:pStyle w:val="squish"/>
              <w:jc w:val="center"/>
            </w:pPr>
            <w:r>
              <w:t>%Diff.</w:t>
            </w:r>
          </w:p>
        </w:tc>
        <w:tc>
          <w:tcPr>
            <w:tcW w:w="1133" w:type="dxa"/>
            <w:vAlign w:val="center"/>
          </w:tcPr>
          <w:p w14:paraId="46EDAC2C" w14:textId="77777777" w:rsidR="001F598E" w:rsidRDefault="001F598E" w:rsidP="000C7FF5">
            <w:pPr>
              <w:pStyle w:val="squish"/>
              <w:jc w:val="center"/>
            </w:pPr>
            <w:r>
              <w:t>Max Exp.</w:t>
            </w:r>
          </w:p>
        </w:tc>
        <w:tc>
          <w:tcPr>
            <w:tcW w:w="1142" w:type="dxa"/>
            <w:vAlign w:val="center"/>
          </w:tcPr>
          <w:p w14:paraId="26F2FC5D" w14:textId="77777777" w:rsidR="001F598E" w:rsidRDefault="001F598E" w:rsidP="000C7FF5">
            <w:pPr>
              <w:pStyle w:val="squish"/>
              <w:jc w:val="center"/>
            </w:pPr>
            <w:r>
              <w:t>Max Sim.</w:t>
            </w:r>
          </w:p>
        </w:tc>
        <w:tc>
          <w:tcPr>
            <w:tcW w:w="1051" w:type="dxa"/>
            <w:vAlign w:val="center"/>
          </w:tcPr>
          <w:p w14:paraId="52C8303C" w14:textId="77777777" w:rsidR="001F598E" w:rsidRDefault="001F598E" w:rsidP="000C7FF5">
            <w:pPr>
              <w:pStyle w:val="squish"/>
              <w:jc w:val="center"/>
            </w:pPr>
            <w:r>
              <w:t>%Diff.</w:t>
            </w:r>
          </w:p>
        </w:tc>
      </w:tr>
      <w:tr w:rsidR="001F598E" w14:paraId="2D379293" w14:textId="77777777" w:rsidTr="00332ECA">
        <w:trPr>
          <w:jc w:val="center"/>
        </w:trPr>
        <w:tc>
          <w:tcPr>
            <w:tcW w:w="1837" w:type="dxa"/>
            <w:vAlign w:val="center"/>
          </w:tcPr>
          <w:p w14:paraId="4B76800F" w14:textId="77777777" w:rsidR="001F598E" w:rsidRDefault="001F598E" w:rsidP="000C7FF5">
            <w:pPr>
              <w:pStyle w:val="squish"/>
              <w:jc w:val="center"/>
            </w:pPr>
            <w:r>
              <w:t>Truck (Avg. Rear)</w:t>
            </w:r>
          </w:p>
        </w:tc>
        <w:tc>
          <w:tcPr>
            <w:tcW w:w="1133" w:type="dxa"/>
            <w:vAlign w:val="bottom"/>
          </w:tcPr>
          <w:p w14:paraId="1C1B928C" w14:textId="77777777" w:rsidR="001F598E" w:rsidRDefault="001F598E" w:rsidP="000C7FF5">
            <w:pPr>
              <w:pStyle w:val="squish"/>
            </w:pPr>
            <w:r>
              <w:t>0.9352</w:t>
            </w:r>
          </w:p>
        </w:tc>
        <w:tc>
          <w:tcPr>
            <w:tcW w:w="1147" w:type="dxa"/>
            <w:vAlign w:val="bottom"/>
          </w:tcPr>
          <w:p w14:paraId="68D1C931" w14:textId="77777777" w:rsidR="001F598E" w:rsidRDefault="001F598E" w:rsidP="000C7FF5">
            <w:pPr>
              <w:pStyle w:val="squish"/>
            </w:pPr>
            <w:r>
              <w:t>0.6345</w:t>
            </w:r>
          </w:p>
        </w:tc>
        <w:tc>
          <w:tcPr>
            <w:tcW w:w="1057" w:type="dxa"/>
            <w:vAlign w:val="bottom"/>
          </w:tcPr>
          <w:p w14:paraId="53204FD1" w14:textId="77777777" w:rsidR="001F598E" w:rsidRDefault="001F598E" w:rsidP="000C7FF5">
            <w:pPr>
              <w:pStyle w:val="squish"/>
            </w:pPr>
            <w:r>
              <w:t>-32.15%</w:t>
            </w:r>
          </w:p>
        </w:tc>
        <w:tc>
          <w:tcPr>
            <w:tcW w:w="1133" w:type="dxa"/>
            <w:vAlign w:val="bottom"/>
          </w:tcPr>
          <w:p w14:paraId="19A2D7CD" w14:textId="77777777" w:rsidR="001F598E" w:rsidRDefault="001F598E" w:rsidP="000C7FF5">
            <w:pPr>
              <w:pStyle w:val="squish"/>
            </w:pPr>
            <w:r>
              <w:t>0.825</w:t>
            </w:r>
          </w:p>
        </w:tc>
        <w:tc>
          <w:tcPr>
            <w:tcW w:w="1142" w:type="dxa"/>
            <w:vAlign w:val="bottom"/>
          </w:tcPr>
          <w:p w14:paraId="173D82E8" w14:textId="77777777" w:rsidR="001F598E" w:rsidRDefault="001F598E" w:rsidP="000C7FF5">
            <w:pPr>
              <w:pStyle w:val="squish"/>
            </w:pPr>
            <w:r>
              <w:t>0.738</w:t>
            </w:r>
          </w:p>
        </w:tc>
        <w:tc>
          <w:tcPr>
            <w:tcW w:w="1051" w:type="dxa"/>
            <w:vAlign w:val="bottom"/>
          </w:tcPr>
          <w:p w14:paraId="2DD3B0EF" w14:textId="77777777" w:rsidR="001F598E" w:rsidRDefault="001F598E" w:rsidP="000C7FF5">
            <w:pPr>
              <w:pStyle w:val="squish"/>
            </w:pPr>
            <w:r>
              <w:t>-10.58%</w:t>
            </w:r>
          </w:p>
        </w:tc>
      </w:tr>
      <w:tr w:rsidR="001F598E" w14:paraId="5C6B872C" w14:textId="77777777" w:rsidTr="00332ECA">
        <w:trPr>
          <w:jc w:val="center"/>
        </w:trPr>
        <w:tc>
          <w:tcPr>
            <w:tcW w:w="1837" w:type="dxa"/>
            <w:vAlign w:val="center"/>
          </w:tcPr>
          <w:p w14:paraId="47FECB66" w14:textId="77777777" w:rsidR="001F598E" w:rsidRDefault="001F598E" w:rsidP="000C7FF5">
            <w:pPr>
              <w:pStyle w:val="squish"/>
              <w:jc w:val="center"/>
            </w:pPr>
            <w:r>
              <w:t>Span 2</w:t>
            </w:r>
          </w:p>
        </w:tc>
        <w:tc>
          <w:tcPr>
            <w:tcW w:w="1133" w:type="dxa"/>
            <w:vAlign w:val="bottom"/>
          </w:tcPr>
          <w:p w14:paraId="14CDD229" w14:textId="77777777" w:rsidR="001F598E" w:rsidRDefault="001F598E" w:rsidP="000C7FF5">
            <w:pPr>
              <w:pStyle w:val="squish"/>
            </w:pPr>
            <w:r>
              <w:t>0.0750</w:t>
            </w:r>
          </w:p>
        </w:tc>
        <w:tc>
          <w:tcPr>
            <w:tcW w:w="1147" w:type="dxa"/>
            <w:vAlign w:val="bottom"/>
          </w:tcPr>
          <w:p w14:paraId="37043B06" w14:textId="77777777" w:rsidR="001F598E" w:rsidRDefault="001F598E" w:rsidP="000C7FF5">
            <w:pPr>
              <w:pStyle w:val="squish"/>
            </w:pPr>
            <w:r>
              <w:t>0.0890</w:t>
            </w:r>
          </w:p>
        </w:tc>
        <w:tc>
          <w:tcPr>
            <w:tcW w:w="1057" w:type="dxa"/>
            <w:vAlign w:val="bottom"/>
          </w:tcPr>
          <w:p w14:paraId="38591DA3" w14:textId="77777777" w:rsidR="001F598E" w:rsidRDefault="001F598E" w:rsidP="000C7FF5">
            <w:pPr>
              <w:pStyle w:val="squish"/>
            </w:pPr>
            <w:r>
              <w:t>18.58%</w:t>
            </w:r>
          </w:p>
        </w:tc>
        <w:tc>
          <w:tcPr>
            <w:tcW w:w="1133" w:type="dxa"/>
            <w:vAlign w:val="bottom"/>
          </w:tcPr>
          <w:p w14:paraId="4DD2C27E" w14:textId="77777777" w:rsidR="001F598E" w:rsidRDefault="001F598E" w:rsidP="000C7FF5">
            <w:pPr>
              <w:pStyle w:val="squish"/>
            </w:pPr>
            <w:r>
              <w:t>0.137</w:t>
            </w:r>
          </w:p>
        </w:tc>
        <w:tc>
          <w:tcPr>
            <w:tcW w:w="1142" w:type="dxa"/>
            <w:vAlign w:val="bottom"/>
          </w:tcPr>
          <w:p w14:paraId="297C322B" w14:textId="77777777" w:rsidR="001F598E" w:rsidRDefault="001F598E" w:rsidP="000C7FF5">
            <w:pPr>
              <w:pStyle w:val="squish"/>
            </w:pPr>
            <w:r>
              <w:t>0.210</w:t>
            </w:r>
          </w:p>
        </w:tc>
        <w:tc>
          <w:tcPr>
            <w:tcW w:w="1051" w:type="dxa"/>
            <w:vAlign w:val="bottom"/>
          </w:tcPr>
          <w:p w14:paraId="1C9D5FA9" w14:textId="77777777" w:rsidR="001F598E" w:rsidRDefault="001F598E" w:rsidP="000C7FF5">
            <w:pPr>
              <w:pStyle w:val="squish"/>
            </w:pPr>
            <w:r>
              <w:t>53.61%</w:t>
            </w:r>
          </w:p>
        </w:tc>
      </w:tr>
      <w:tr w:rsidR="001F598E" w14:paraId="3359A9DD" w14:textId="77777777" w:rsidTr="00332ECA">
        <w:trPr>
          <w:jc w:val="center"/>
        </w:trPr>
        <w:tc>
          <w:tcPr>
            <w:tcW w:w="1837" w:type="dxa"/>
            <w:vAlign w:val="center"/>
          </w:tcPr>
          <w:p w14:paraId="242D8657" w14:textId="77777777" w:rsidR="001F598E" w:rsidRDefault="001F598E" w:rsidP="000C7FF5">
            <w:pPr>
              <w:pStyle w:val="squish"/>
              <w:jc w:val="center"/>
            </w:pPr>
            <w:r>
              <w:t>Span 3</w:t>
            </w:r>
          </w:p>
        </w:tc>
        <w:tc>
          <w:tcPr>
            <w:tcW w:w="1133" w:type="dxa"/>
            <w:vAlign w:val="bottom"/>
          </w:tcPr>
          <w:p w14:paraId="01878BE7" w14:textId="77777777" w:rsidR="001F598E" w:rsidRDefault="001F598E" w:rsidP="000C7FF5">
            <w:pPr>
              <w:pStyle w:val="squish"/>
            </w:pPr>
            <w:r>
              <w:t>0.1177</w:t>
            </w:r>
          </w:p>
        </w:tc>
        <w:tc>
          <w:tcPr>
            <w:tcW w:w="1147" w:type="dxa"/>
            <w:vAlign w:val="bottom"/>
          </w:tcPr>
          <w:p w14:paraId="480EDDA8" w14:textId="77777777" w:rsidR="001F598E" w:rsidRDefault="001F598E" w:rsidP="000C7FF5">
            <w:pPr>
              <w:pStyle w:val="squish"/>
            </w:pPr>
            <w:r>
              <w:t>0.1190</w:t>
            </w:r>
          </w:p>
        </w:tc>
        <w:tc>
          <w:tcPr>
            <w:tcW w:w="1057" w:type="dxa"/>
            <w:vAlign w:val="bottom"/>
          </w:tcPr>
          <w:p w14:paraId="7D5A4D78" w14:textId="77777777" w:rsidR="001F598E" w:rsidRDefault="001F598E" w:rsidP="000C7FF5">
            <w:pPr>
              <w:pStyle w:val="squish"/>
            </w:pPr>
            <w:r>
              <w:t>1.09%</w:t>
            </w:r>
          </w:p>
        </w:tc>
        <w:tc>
          <w:tcPr>
            <w:tcW w:w="1133" w:type="dxa"/>
            <w:vAlign w:val="bottom"/>
          </w:tcPr>
          <w:p w14:paraId="0C5AFF4A" w14:textId="77777777" w:rsidR="001F598E" w:rsidRDefault="001F598E" w:rsidP="000C7FF5">
            <w:pPr>
              <w:pStyle w:val="squish"/>
            </w:pPr>
            <w:r>
              <w:t>0.162</w:t>
            </w:r>
          </w:p>
        </w:tc>
        <w:tc>
          <w:tcPr>
            <w:tcW w:w="1142" w:type="dxa"/>
            <w:vAlign w:val="bottom"/>
          </w:tcPr>
          <w:p w14:paraId="1A0075C1" w14:textId="77777777" w:rsidR="001F598E" w:rsidRDefault="001F598E" w:rsidP="000C7FF5">
            <w:pPr>
              <w:pStyle w:val="squish"/>
            </w:pPr>
            <w:r>
              <w:t>0.225</w:t>
            </w:r>
          </w:p>
        </w:tc>
        <w:tc>
          <w:tcPr>
            <w:tcW w:w="1051" w:type="dxa"/>
            <w:vAlign w:val="bottom"/>
          </w:tcPr>
          <w:p w14:paraId="1EB2259D" w14:textId="77777777" w:rsidR="001F598E" w:rsidRDefault="001F598E" w:rsidP="000C7FF5">
            <w:pPr>
              <w:pStyle w:val="squish"/>
            </w:pPr>
            <w:r>
              <w:t>38.31%</w:t>
            </w:r>
          </w:p>
        </w:tc>
      </w:tr>
      <w:tr w:rsidR="001F598E" w14:paraId="47B56A69" w14:textId="77777777" w:rsidTr="00332ECA">
        <w:trPr>
          <w:jc w:val="center"/>
        </w:trPr>
        <w:tc>
          <w:tcPr>
            <w:tcW w:w="1837" w:type="dxa"/>
            <w:vAlign w:val="center"/>
          </w:tcPr>
          <w:p w14:paraId="11D6551C" w14:textId="77777777" w:rsidR="001F598E" w:rsidRDefault="001F598E" w:rsidP="000C7FF5">
            <w:pPr>
              <w:pStyle w:val="squish"/>
              <w:jc w:val="center"/>
            </w:pPr>
            <w:r>
              <w:t>Span 4</w:t>
            </w:r>
          </w:p>
        </w:tc>
        <w:tc>
          <w:tcPr>
            <w:tcW w:w="1133" w:type="dxa"/>
            <w:vAlign w:val="bottom"/>
          </w:tcPr>
          <w:p w14:paraId="668BD422" w14:textId="77777777" w:rsidR="001F598E" w:rsidRDefault="001F598E" w:rsidP="000C7FF5">
            <w:pPr>
              <w:pStyle w:val="squish"/>
            </w:pPr>
            <w:r>
              <w:t>0.1055</w:t>
            </w:r>
          </w:p>
        </w:tc>
        <w:tc>
          <w:tcPr>
            <w:tcW w:w="1147" w:type="dxa"/>
            <w:vAlign w:val="bottom"/>
          </w:tcPr>
          <w:p w14:paraId="1D5608B3" w14:textId="77777777" w:rsidR="001F598E" w:rsidRDefault="001F598E" w:rsidP="000C7FF5">
            <w:pPr>
              <w:pStyle w:val="squish"/>
            </w:pPr>
            <w:r>
              <w:t>0.1230</w:t>
            </w:r>
          </w:p>
        </w:tc>
        <w:tc>
          <w:tcPr>
            <w:tcW w:w="1057" w:type="dxa"/>
            <w:vAlign w:val="bottom"/>
          </w:tcPr>
          <w:p w14:paraId="08988788" w14:textId="77777777" w:rsidR="001F598E" w:rsidRDefault="001F598E" w:rsidP="000C7FF5">
            <w:pPr>
              <w:pStyle w:val="squish"/>
            </w:pPr>
            <w:r>
              <w:t>16.68%</w:t>
            </w:r>
          </w:p>
        </w:tc>
        <w:tc>
          <w:tcPr>
            <w:tcW w:w="1133" w:type="dxa"/>
            <w:vAlign w:val="bottom"/>
          </w:tcPr>
          <w:p w14:paraId="5E943157" w14:textId="77777777" w:rsidR="001F598E" w:rsidRDefault="001F598E" w:rsidP="000C7FF5">
            <w:pPr>
              <w:pStyle w:val="squish"/>
            </w:pPr>
            <w:r>
              <w:t>-</w:t>
            </w:r>
          </w:p>
        </w:tc>
        <w:tc>
          <w:tcPr>
            <w:tcW w:w="1142" w:type="dxa"/>
            <w:vAlign w:val="bottom"/>
          </w:tcPr>
          <w:p w14:paraId="7635B4A3" w14:textId="77777777" w:rsidR="001F598E" w:rsidRDefault="001F598E" w:rsidP="000C7FF5">
            <w:pPr>
              <w:pStyle w:val="squish"/>
              <w:rPr>
                <w:sz w:val="20"/>
                <w:szCs w:val="20"/>
              </w:rPr>
            </w:pPr>
            <w:r>
              <w:rPr>
                <w:sz w:val="20"/>
                <w:szCs w:val="20"/>
              </w:rPr>
              <w:t>-</w:t>
            </w:r>
          </w:p>
        </w:tc>
        <w:tc>
          <w:tcPr>
            <w:tcW w:w="1051" w:type="dxa"/>
            <w:vAlign w:val="bottom"/>
          </w:tcPr>
          <w:p w14:paraId="055FCFD9" w14:textId="77777777" w:rsidR="001F598E" w:rsidRDefault="001F598E" w:rsidP="000C7FF5">
            <w:pPr>
              <w:pStyle w:val="squish"/>
              <w:rPr>
                <w:sz w:val="20"/>
                <w:szCs w:val="20"/>
              </w:rPr>
            </w:pPr>
            <w:r>
              <w:rPr>
                <w:sz w:val="20"/>
                <w:szCs w:val="20"/>
              </w:rPr>
              <w:t>-</w:t>
            </w:r>
          </w:p>
        </w:tc>
      </w:tr>
      <w:tr w:rsidR="001F598E" w14:paraId="494E51C8" w14:textId="77777777" w:rsidTr="00332ECA">
        <w:trPr>
          <w:jc w:val="center"/>
        </w:trPr>
        <w:tc>
          <w:tcPr>
            <w:tcW w:w="1837" w:type="dxa"/>
            <w:vAlign w:val="center"/>
          </w:tcPr>
          <w:p w14:paraId="15C008ED" w14:textId="77777777" w:rsidR="001F598E" w:rsidRDefault="001F598E" w:rsidP="000C7FF5">
            <w:pPr>
              <w:pStyle w:val="squish"/>
              <w:jc w:val="center"/>
            </w:pPr>
            <w:r>
              <w:t>Span 7</w:t>
            </w:r>
          </w:p>
        </w:tc>
        <w:tc>
          <w:tcPr>
            <w:tcW w:w="1133" w:type="dxa"/>
            <w:vAlign w:val="bottom"/>
          </w:tcPr>
          <w:p w14:paraId="03232A38" w14:textId="77777777" w:rsidR="001F598E" w:rsidRDefault="001F598E" w:rsidP="000C7FF5">
            <w:pPr>
              <w:pStyle w:val="squish"/>
            </w:pPr>
            <w:r>
              <w:t>0.0705</w:t>
            </w:r>
          </w:p>
        </w:tc>
        <w:tc>
          <w:tcPr>
            <w:tcW w:w="1147" w:type="dxa"/>
            <w:vAlign w:val="bottom"/>
          </w:tcPr>
          <w:p w14:paraId="771749B5" w14:textId="77777777" w:rsidR="001F598E" w:rsidRDefault="001F598E" w:rsidP="000C7FF5">
            <w:pPr>
              <w:pStyle w:val="squish"/>
            </w:pPr>
            <w:r>
              <w:t>0.0926</w:t>
            </w:r>
          </w:p>
        </w:tc>
        <w:tc>
          <w:tcPr>
            <w:tcW w:w="1057" w:type="dxa"/>
            <w:vAlign w:val="bottom"/>
          </w:tcPr>
          <w:p w14:paraId="53739AC4" w14:textId="77777777" w:rsidR="001F598E" w:rsidRDefault="001F598E" w:rsidP="000C7FF5">
            <w:pPr>
              <w:pStyle w:val="squish"/>
            </w:pPr>
            <w:r>
              <w:t>31.48%</w:t>
            </w:r>
          </w:p>
        </w:tc>
        <w:tc>
          <w:tcPr>
            <w:tcW w:w="1133" w:type="dxa"/>
            <w:vAlign w:val="bottom"/>
          </w:tcPr>
          <w:p w14:paraId="15054545" w14:textId="77777777" w:rsidR="001F598E" w:rsidRDefault="001F598E" w:rsidP="000C7FF5">
            <w:pPr>
              <w:pStyle w:val="squish"/>
            </w:pPr>
            <w:r>
              <w:t>0.100</w:t>
            </w:r>
          </w:p>
        </w:tc>
        <w:tc>
          <w:tcPr>
            <w:tcW w:w="1142" w:type="dxa"/>
            <w:vAlign w:val="bottom"/>
          </w:tcPr>
          <w:p w14:paraId="063F2968" w14:textId="77777777" w:rsidR="001F598E" w:rsidRDefault="001F598E" w:rsidP="000C7FF5">
            <w:pPr>
              <w:pStyle w:val="squish"/>
            </w:pPr>
            <w:r>
              <w:t>0.168</w:t>
            </w:r>
          </w:p>
        </w:tc>
        <w:tc>
          <w:tcPr>
            <w:tcW w:w="1051" w:type="dxa"/>
            <w:vAlign w:val="bottom"/>
          </w:tcPr>
          <w:p w14:paraId="40243D3E" w14:textId="77777777" w:rsidR="001F598E" w:rsidRDefault="001F598E" w:rsidP="000C7FF5">
            <w:pPr>
              <w:pStyle w:val="squish"/>
            </w:pPr>
            <w:r>
              <w:t>68.84%</w:t>
            </w:r>
          </w:p>
        </w:tc>
      </w:tr>
    </w:tbl>
    <w:p w14:paraId="5CA452D3" w14:textId="77777777" w:rsidR="001F598E" w:rsidRDefault="001F598E" w:rsidP="00AC3188">
      <w:r>
        <w:t>It should be noted that the bridge remained open to traffic during testing and therefore the experimental bridge responses include the effect of additional vehicles that could not be considered in the FE simulations. Therefor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270A5B72" w14:textId="77777777" w:rsidR="001F598E" w:rsidRDefault="001F598E" w:rsidP="00490C1D">
      <w:r>
        <w:t xml:space="preserve">The filtered and aligned experimental and simulated data for run 14 is plotted for spans 2, 3, and 7 in the following figures. </w:t>
      </w:r>
    </w:p>
    <w:p w14:paraId="5362E261" w14:textId="77777777" w:rsidR="001F598E" w:rsidRDefault="001F598E" w:rsidP="009D3912">
      <w:pPr>
        <w:keepNext/>
      </w:pPr>
      <w:r w:rsidRPr="00DF1734">
        <w:rPr>
          <w:noProof/>
        </w:rPr>
        <w:drawing>
          <wp:inline distT="0" distB="0" distL="0" distR="0" wp14:anchorId="15A6A0E7" wp14:editId="34777FEE">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3938566" w14:textId="77777777" w:rsidR="001F598E" w:rsidRDefault="001F598E" w:rsidP="009D3912">
      <w:pPr>
        <w:pStyle w:val="Caption"/>
        <w:jc w:val="left"/>
      </w:pPr>
      <w:bookmarkStart w:id="314" w:name="_Toc5375527"/>
      <w:bookmarkStart w:id="315" w:name="_Toc184996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xperiment vs Simulation for Span 2 Midspan Acceleration of Girder 8 for Run 14 (Filtered and Decimated)</w:t>
      </w:r>
      <w:bookmarkEnd w:id="314"/>
      <w:bookmarkEnd w:id="315"/>
    </w:p>
    <w:p w14:paraId="1D714B96" w14:textId="77777777" w:rsidR="001F598E" w:rsidRDefault="001F598E" w:rsidP="009D3912">
      <w:pPr>
        <w:keepNext/>
      </w:pPr>
      <w:r w:rsidRPr="00DF1734">
        <w:rPr>
          <w:noProof/>
        </w:rPr>
        <w:drawing>
          <wp:inline distT="0" distB="0" distL="0" distR="0" wp14:anchorId="6773A846" wp14:editId="5B0B64F6">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E6D6F71" w14:textId="77777777" w:rsidR="001F598E" w:rsidRDefault="001F598E" w:rsidP="009D3912">
      <w:pPr>
        <w:pStyle w:val="Caption"/>
        <w:jc w:val="left"/>
      </w:pPr>
      <w:bookmarkStart w:id="316" w:name="_Toc5375528"/>
      <w:bookmarkStart w:id="317" w:name="_Toc184996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Experiment vs Simulation for Span 3 Midspan Acceleration of Girder 8 for Run 14 (Filtered and Decimated)</w:t>
      </w:r>
      <w:bookmarkEnd w:id="316"/>
      <w:bookmarkEnd w:id="317"/>
    </w:p>
    <w:p w14:paraId="6759137F" w14:textId="77777777" w:rsidR="001F598E" w:rsidRDefault="001F598E" w:rsidP="009D3912">
      <w:pPr>
        <w:keepNext/>
      </w:pPr>
      <w:r w:rsidRPr="007B2C69">
        <w:rPr>
          <w:noProof/>
        </w:rPr>
        <w:drawing>
          <wp:inline distT="0" distB="0" distL="0" distR="0" wp14:anchorId="5F2D21E8" wp14:editId="617ABABD">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F4DD9FC" w14:textId="77777777" w:rsidR="001F598E" w:rsidRDefault="001F598E" w:rsidP="009D3912">
      <w:pPr>
        <w:pStyle w:val="Caption"/>
        <w:jc w:val="left"/>
      </w:pPr>
      <w:bookmarkStart w:id="318" w:name="_Toc5375529"/>
      <w:bookmarkStart w:id="319" w:name="_Toc184996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Experiment vs Simulation for Span 7 Midspan Acceleration of Girder 8 for Run 14 (Filtered and Decimated)</w:t>
      </w:r>
      <w:bookmarkEnd w:id="318"/>
      <w:bookmarkEnd w:id="319"/>
    </w:p>
    <w:p w14:paraId="48B07323" w14:textId="77777777" w:rsidR="001F598E" w:rsidRDefault="001F598E" w:rsidP="00597EA4">
      <w:r>
        <w:t xml:space="preserve">The filtered and aligned experimental and simulated data for run 3 is plotted for the test vehicle and spans 2, 3, 4 and 7 in the following figures. </w:t>
      </w:r>
    </w:p>
    <w:p w14:paraId="343DD058" w14:textId="77777777" w:rsidR="001F598E" w:rsidRDefault="001F598E" w:rsidP="009D3912">
      <w:pPr>
        <w:keepNext/>
      </w:pPr>
      <w:r w:rsidRPr="001C2267">
        <w:rPr>
          <w:noProof/>
        </w:rPr>
        <w:drawing>
          <wp:inline distT="0" distB="0" distL="0" distR="0" wp14:anchorId="3C5ACF5C" wp14:editId="02D1C914">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26E9683" w14:textId="77777777" w:rsidR="001F598E" w:rsidRDefault="001F598E" w:rsidP="009D3912">
      <w:pPr>
        <w:pStyle w:val="Caption"/>
        <w:jc w:val="left"/>
      </w:pPr>
      <w:bookmarkStart w:id="320" w:name="_Toc5375530"/>
      <w:bookmarkStart w:id="321" w:name="_Toc184996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Experiment vs Simulation for Vehicle Acceleration for Run 3 over Bridge (Filtered and Decimated)</w:t>
      </w:r>
      <w:bookmarkEnd w:id="320"/>
      <w:bookmarkEnd w:id="321"/>
    </w:p>
    <w:p w14:paraId="2790F190" w14:textId="77777777" w:rsidR="001F598E" w:rsidRDefault="001F598E" w:rsidP="009D3912">
      <w:pPr>
        <w:keepNext/>
      </w:pPr>
      <w:r w:rsidRPr="00A32ADB">
        <w:rPr>
          <w:noProof/>
        </w:rPr>
        <w:drawing>
          <wp:inline distT="0" distB="0" distL="0" distR="0" wp14:anchorId="451BB0C6" wp14:editId="525971B9">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E8FF035" w14:textId="77777777" w:rsidR="001F598E" w:rsidRDefault="001F598E" w:rsidP="009D3912">
      <w:pPr>
        <w:pStyle w:val="Caption"/>
        <w:jc w:val="left"/>
      </w:pPr>
      <w:bookmarkStart w:id="322" w:name="_Toc5375531"/>
      <w:bookmarkStart w:id="323" w:name="_Toc184996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Experiment vs Simulation for Span 2 Midspan Acceleration of Girder 8 for Run 3 (Filtered and Decimated)</w:t>
      </w:r>
      <w:bookmarkEnd w:id="322"/>
      <w:bookmarkEnd w:id="323"/>
    </w:p>
    <w:p w14:paraId="72FF2BB8" w14:textId="77777777" w:rsidR="001F598E" w:rsidRDefault="001F598E" w:rsidP="009D3912">
      <w:pPr>
        <w:keepNext/>
      </w:pPr>
      <w:r w:rsidRPr="004E7B8C">
        <w:rPr>
          <w:noProof/>
        </w:rPr>
        <w:drawing>
          <wp:inline distT="0" distB="0" distL="0" distR="0" wp14:anchorId="4C6CB639" wp14:editId="019797C1">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23D2575" w14:textId="77777777" w:rsidR="001F598E" w:rsidRDefault="001F598E" w:rsidP="009D3912">
      <w:pPr>
        <w:pStyle w:val="Caption"/>
        <w:jc w:val="left"/>
      </w:pPr>
      <w:bookmarkStart w:id="324" w:name="_Toc5375532"/>
      <w:bookmarkStart w:id="325" w:name="_Toc184996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Experiment vs Simulation for Span 3 Midspan Acceleration of Girder 8 for Run 3 (Filtered and Decimated)</w:t>
      </w:r>
      <w:bookmarkEnd w:id="324"/>
      <w:bookmarkEnd w:id="325"/>
    </w:p>
    <w:p w14:paraId="3ED2DDD5" w14:textId="77777777" w:rsidR="001F598E" w:rsidRDefault="001F598E" w:rsidP="009D3912">
      <w:pPr>
        <w:keepNext/>
      </w:pPr>
      <w:r w:rsidRPr="004E7B8C">
        <w:rPr>
          <w:noProof/>
        </w:rPr>
        <w:drawing>
          <wp:inline distT="0" distB="0" distL="0" distR="0" wp14:anchorId="2FA581EF" wp14:editId="7B7677DA">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A951689" w14:textId="77777777" w:rsidR="001F598E" w:rsidRDefault="001F598E" w:rsidP="009D3912">
      <w:pPr>
        <w:pStyle w:val="Caption"/>
        <w:jc w:val="left"/>
      </w:pPr>
      <w:bookmarkStart w:id="326" w:name="_Toc5375533"/>
      <w:bookmarkStart w:id="327" w:name="_Toc184996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periment vs Simulation for Span 4 Midspan Acceleration of Girder 8 for Run 3 (Filtered and Decimated)</w:t>
      </w:r>
      <w:bookmarkEnd w:id="326"/>
      <w:bookmarkEnd w:id="327"/>
    </w:p>
    <w:p w14:paraId="048E5DAA" w14:textId="77777777" w:rsidR="001F598E" w:rsidRDefault="001F598E" w:rsidP="009D3912">
      <w:pPr>
        <w:keepNext/>
      </w:pPr>
      <w:r w:rsidRPr="00A32ADB">
        <w:rPr>
          <w:noProof/>
        </w:rPr>
        <w:drawing>
          <wp:inline distT="0" distB="0" distL="0" distR="0" wp14:anchorId="0AE0DD39" wp14:editId="6F9388AE">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4ABF8B4" w14:textId="77777777" w:rsidR="001F598E" w:rsidRDefault="001F598E" w:rsidP="009D3912">
      <w:pPr>
        <w:pStyle w:val="Caption"/>
        <w:jc w:val="left"/>
      </w:pPr>
      <w:bookmarkStart w:id="328" w:name="_Toc5375534"/>
      <w:bookmarkStart w:id="329" w:name="_Toc184996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Experiment vs Simulation for Span 7 Midspan Acceleration of Girder 8 for Run 3 (Filtered and Decimated)</w:t>
      </w:r>
      <w:bookmarkEnd w:id="328"/>
      <w:bookmarkEnd w:id="329"/>
    </w:p>
    <w:p w14:paraId="34710934" w14:textId="77777777" w:rsidR="001F598E" w:rsidRDefault="001F598E" w:rsidP="00490C1D"/>
    <w:p w14:paraId="6F7AD45F" w14:textId="77777777" w:rsidR="001F598E" w:rsidRDefault="001F598E" w:rsidP="00490C1D"/>
    <w:p w14:paraId="56324176" w14:textId="77777777" w:rsidR="001F598E" w:rsidRDefault="001F598E" w:rsidP="00DF2EDD">
      <w:pPr>
        <w:pStyle w:val="Heading3"/>
      </w:pPr>
      <w:r>
        <w:t>Simulated Amplification</w:t>
      </w:r>
    </w:p>
    <w:p w14:paraId="61063CEF" w14:textId="77777777" w:rsidR="001F598E" w:rsidRDefault="001F598E" w:rsidP="00F42DB5">
      <w:r>
        <w:t>The simulation of run 14 as detailed in the previous section was repeated for the purposes of predicting dynamic amplification. Both midspan displacement and moment were recorded for a vehicle crossing and amplification was computed as the ratio of dynamic response to maximum (quasi) static response.</w:t>
      </w:r>
    </w:p>
    <w:p w14:paraId="475C7A56" w14:textId="77777777" w:rsidR="001F598E" w:rsidRDefault="001F598E" w:rsidP="00A518A9">
      <w:pPr>
        <w:keepNext/>
        <w:jc w:val="center"/>
      </w:pPr>
      <w:r>
        <w:rPr>
          <w:noProof/>
        </w:rPr>
        <w:drawing>
          <wp:inline distT="0" distB="0" distL="0" distR="0" wp14:anchorId="09EF652A" wp14:editId="4008A9BD">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41CE0318" w14:textId="77777777" w:rsidR="001F598E" w:rsidRDefault="001F598E" w:rsidP="00A518A9">
      <w:pPr>
        <w:pStyle w:val="Caption"/>
      </w:pPr>
      <w:bookmarkStart w:id="330" w:name="_Toc5375535"/>
      <w:bookmarkStart w:id="331" w:name="_Toc184997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Simulated Bridge Midspan Displacement Amplification Time History</w:t>
      </w:r>
      <w:bookmarkEnd w:id="330"/>
      <w:bookmarkEnd w:id="331"/>
    </w:p>
    <w:p w14:paraId="17597EFF" w14:textId="77777777" w:rsidR="001F598E" w:rsidRDefault="001F598E" w:rsidP="00A518A9">
      <w:pPr>
        <w:keepNext/>
        <w:jc w:val="center"/>
      </w:pPr>
      <w:r>
        <w:rPr>
          <w:noProof/>
        </w:rPr>
        <w:drawing>
          <wp:inline distT="0" distB="0" distL="0" distR="0" wp14:anchorId="27649B51" wp14:editId="59A73C3B">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5F69B6DB" w14:textId="77777777" w:rsidR="001F598E" w:rsidRDefault="001F598E" w:rsidP="00A518A9">
      <w:pPr>
        <w:pStyle w:val="Caption"/>
      </w:pPr>
      <w:bookmarkStart w:id="332" w:name="_Toc5375536"/>
      <w:bookmarkStart w:id="333" w:name="_Toc184997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Simulated Bridge Midspan Moment Amplification Time History</w:t>
      </w:r>
      <w:bookmarkEnd w:id="332"/>
      <w:bookmarkEnd w:id="333"/>
    </w:p>
    <w:p w14:paraId="7598CE91" w14:textId="77777777" w:rsidR="001F598E" w:rsidRDefault="001F598E" w:rsidP="001D1E9E">
      <w:r>
        <w:t>The simulations were subsequently repeated for different vehicle speeds. The resulting variation in displacement amplification at the midspan of the exterior girder (8) is illustrated in the following plot.</w:t>
      </w:r>
    </w:p>
    <w:p w14:paraId="023976CF" w14:textId="77777777" w:rsidR="001F598E" w:rsidRDefault="001F598E" w:rsidP="00B23FA8">
      <w:pPr>
        <w:keepNext/>
        <w:jc w:val="center"/>
      </w:pPr>
      <w:r>
        <w:rPr>
          <w:noProof/>
        </w:rPr>
        <w:drawing>
          <wp:inline distT="0" distB="0" distL="0" distR="0" wp14:anchorId="7FBE7A0C" wp14:editId="495D1DAA">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718F867D" w14:textId="77777777" w:rsidR="001F598E" w:rsidRPr="00F42DB5" w:rsidRDefault="001F598E" w:rsidP="00B23FA8">
      <w:pPr>
        <w:pStyle w:val="Caption"/>
      </w:pPr>
      <w:bookmarkStart w:id="334" w:name="_Toc5375537"/>
      <w:bookmarkStart w:id="335" w:name="_Toc184997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Maximum Displacement Amplification for Varying Speeds</w:t>
      </w:r>
      <w:bookmarkEnd w:id="334"/>
      <w:bookmarkEnd w:id="335"/>
    </w:p>
    <w:p w14:paraId="2A275875" w14:textId="77777777" w:rsidR="001F598E" w:rsidRDefault="001F598E" w:rsidP="00157956">
      <w:pPr>
        <w:pStyle w:val="Heading3"/>
      </w:pPr>
      <w:bookmarkStart w:id="336" w:name="_Toc536017952"/>
      <w:r>
        <w:t>Simulation Conclusions</w:t>
      </w:r>
    </w:p>
    <w:p w14:paraId="42795267" w14:textId="77777777" w:rsidR="001F598E" w:rsidRPr="0005789D" w:rsidRDefault="001F598E" w:rsidP="0005789D">
      <w:r>
        <w:t>The bridge and vehicle responses recorded during Phase 3 testing were leveraged to validate FE simulations of a vehicle (sprung-mass) traversing the bridge model. The conclusions of this validation process are as follows:</w:t>
      </w:r>
    </w:p>
    <w:p w14:paraId="435B0159" w14:textId="77777777" w:rsidR="001F598E" w:rsidRDefault="001F598E" w:rsidP="001F598E">
      <w:pPr>
        <w:pStyle w:val="ListParagraph"/>
        <w:numPr>
          <w:ilvl w:val="0"/>
          <w:numId w:val="1"/>
        </w:numPr>
      </w:pPr>
      <w:r>
        <w:t xml:space="preserve">A validated 3D FE model is capable of simulating bridge-vehicle interaction if roadway profile is included and accurately positioned on the model. </w:t>
      </w:r>
    </w:p>
    <w:p w14:paraId="154F9B8F" w14:textId="77777777" w:rsidR="001F598E" w:rsidRDefault="001F598E" w:rsidP="001F598E">
      <w:pPr>
        <w:pStyle w:val="ListParagraph"/>
        <w:numPr>
          <w:ilvl w:val="0"/>
          <w:numId w:val="1"/>
        </w:numPr>
      </w:pPr>
      <w:r>
        <w:t>A single degree-of-freedom vehicle model is adequate for simulating VBI and provides a conservative estimate of bridge response.</w:t>
      </w:r>
    </w:p>
    <w:p w14:paraId="2A0F89D4" w14:textId="77777777" w:rsidR="001F598E" w:rsidRPr="00157956" w:rsidRDefault="001F598E" w:rsidP="001F598E">
      <w:pPr>
        <w:pStyle w:val="ListParagraph"/>
        <w:numPr>
          <w:ilvl w:val="0"/>
          <w:numId w:val="1"/>
        </w:numPr>
      </w:pPr>
      <w:r>
        <w:t xml:space="preserve">Simulation results suggest that this structure may experience dynamic amplification even greater than observed, especially at higher speeds.  </w:t>
      </w:r>
    </w:p>
    <w:bookmarkEnd w:id="336"/>
    <w:p w14:paraId="31274B6E" w14:textId="77777777" w:rsidR="001F598E" w:rsidRDefault="001F598E">
      <w:pPr>
        <w:spacing w:before="0" w:after="200" w:line="276" w:lineRule="auto"/>
        <w:rPr>
          <w:rFonts w:asciiTheme="majorHAnsi" w:eastAsiaTheme="majorEastAsia" w:hAnsiTheme="majorHAnsi" w:cstheme="majorBidi"/>
          <w:b/>
          <w:bCs/>
          <w:sz w:val="26"/>
          <w:szCs w:val="26"/>
        </w:rPr>
      </w:pPr>
      <w:r>
        <w:br w:type="page"/>
      </w:r>
    </w:p>
    <w:p w14:paraId="4B858464" w14:textId="77777777" w:rsidR="001F598E" w:rsidRDefault="001F598E" w:rsidP="006646DF">
      <w:pPr>
        <w:pStyle w:val="Heading2"/>
        <w:numPr>
          <w:ilvl w:val="0"/>
          <w:numId w:val="43"/>
        </w:numPr>
      </w:pPr>
      <w:bookmarkStart w:id="337" w:name="_Toc5375215"/>
      <w:bookmarkStart w:id="338" w:name="_Toc5869237"/>
      <w:bookmarkStart w:id="339" w:name="_Toc18499452"/>
      <w:r>
        <w:t>Part 1 Summary and Conclusions</w:t>
      </w:r>
      <w:bookmarkEnd w:id="337"/>
      <w:bookmarkEnd w:id="338"/>
      <w:bookmarkEnd w:id="339"/>
    </w:p>
    <w:p w14:paraId="5C34CA77" w14:textId="77777777" w:rsidR="001F598E" w:rsidRDefault="001F598E" w:rsidP="0003154C">
      <w:r>
        <w:t>As a result of the tests performed on the case structure and the simulation studies with the validated model the following may be concluded.</w:t>
      </w:r>
    </w:p>
    <w:p w14:paraId="704824C6" w14:textId="77777777" w:rsidR="001F598E" w:rsidRDefault="001F598E" w:rsidP="001F598E">
      <w:pPr>
        <w:pStyle w:val="ListParagraph"/>
        <w:numPr>
          <w:ilvl w:val="0"/>
          <w:numId w:val="1"/>
        </w:numPr>
      </w:pPr>
      <w:r>
        <w:t>The high vibration levels are occurring on all spans (that were instrumented).</w:t>
      </w:r>
    </w:p>
    <w:p w14:paraId="1AB7AF33" w14:textId="77777777" w:rsidR="001F598E" w:rsidRDefault="001F598E" w:rsidP="001F598E">
      <w:pPr>
        <w:pStyle w:val="ListParagraph"/>
        <w:numPr>
          <w:ilvl w:val="0"/>
          <w:numId w:val="1"/>
        </w:numPr>
      </w:pPr>
      <w:r>
        <w:t>These vibrations may be principally attributed to the bridge deck roadway profile.</w:t>
      </w:r>
    </w:p>
    <w:p w14:paraId="13C90754" w14:textId="77777777" w:rsidR="001F598E" w:rsidRDefault="001F598E" w:rsidP="001F598E">
      <w:pPr>
        <w:pStyle w:val="ListParagraph"/>
        <w:numPr>
          <w:ilvl w:val="0"/>
          <w:numId w:val="1"/>
        </w:numPr>
      </w:pPr>
      <w:r>
        <w:t>The vehicle is excited by the bridge deck profile, which in-turn excites the bridge.</w:t>
      </w:r>
    </w:p>
    <w:p w14:paraId="222AE627" w14:textId="77777777" w:rsidR="001F598E" w:rsidRDefault="001F598E" w:rsidP="001F598E">
      <w:pPr>
        <w:pStyle w:val="ListParagraph"/>
        <w:numPr>
          <w:ilvl w:val="0"/>
          <w:numId w:val="1"/>
        </w:numPr>
      </w:pPr>
      <w:r>
        <w:t>The high dynamic amplification does not seem to pose a risk to the structure’s performance (at strength or service limit states).</w:t>
      </w:r>
    </w:p>
    <w:p w14:paraId="62CC2854" w14:textId="77777777" w:rsidR="001F598E" w:rsidRDefault="001F598E" w:rsidP="001F598E">
      <w:pPr>
        <w:pStyle w:val="ListParagraph"/>
        <w:numPr>
          <w:ilvl w:val="0"/>
          <w:numId w:val="1"/>
        </w:numPr>
      </w:pPr>
      <w:r>
        <w:t>The bridge exhibits dynamic amplification in excess of 1.75 even under heavy vehicles (compared to AASHTO recommended 1.33).</w:t>
      </w:r>
    </w:p>
    <w:p w14:paraId="4D340744" w14:textId="77777777" w:rsidR="001F598E" w:rsidRDefault="001F598E" w:rsidP="001F598E">
      <w:pPr>
        <w:pStyle w:val="ListParagraph"/>
        <w:numPr>
          <w:ilvl w:val="0"/>
          <w:numId w:val="1"/>
        </w:numPr>
        <w:sectPr w:rsidR="001F598E" w:rsidSect="00771CDD">
          <w:type w:val="continuous"/>
          <w:pgSz w:w="12240" w:h="15840"/>
          <w:pgMar w:top="1440" w:right="1440" w:bottom="1440" w:left="2160" w:header="720" w:footer="720" w:gutter="0"/>
          <w:pgNumType w:start="1"/>
          <w:cols w:space="720"/>
          <w:docGrid w:linePitch="360"/>
        </w:sectPr>
      </w:pPr>
      <w:r>
        <w:t>The bridge is experiencing motion that exceeds human comfort criterion.</w:t>
      </w:r>
    </w:p>
    <w:p w14:paraId="2BFDCA69" w14:textId="6810BEB1" w:rsidR="00292FCA" w:rsidRDefault="00292FCA" w:rsidP="00894D54">
      <w:pPr>
        <w:pStyle w:val="ListParagraph"/>
        <w:numPr>
          <w:ilvl w:val="0"/>
          <w:numId w:val="1"/>
        </w:numPr>
      </w:pPr>
    </w:p>
    <w:sectPr w:rsidR="00292FCA" w:rsidSect="00ED3428">
      <w:headerReference w:type="default" r:id="rId140"/>
      <w:footerReference w:type="default" r:id="rId14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C775E" w14:textId="77777777" w:rsidR="00B822FC" w:rsidRDefault="00B822FC" w:rsidP="004C7F36">
      <w:pPr>
        <w:spacing w:before="0" w:line="240" w:lineRule="auto"/>
      </w:pPr>
      <w:r>
        <w:separator/>
      </w:r>
    </w:p>
  </w:endnote>
  <w:endnote w:type="continuationSeparator" w:id="0">
    <w:p w14:paraId="1804800F" w14:textId="77777777" w:rsidR="00B822FC" w:rsidRDefault="00B822FC"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771CDD" w:rsidRDefault="00771CDD">
    <w:pPr>
      <w:pStyle w:val="Footer"/>
      <w:jc w:val="right"/>
    </w:pPr>
  </w:p>
  <w:p w14:paraId="780C2357" w14:textId="77777777" w:rsidR="00771CDD" w:rsidRDefault="00771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AC44B" w14:textId="77777777" w:rsidR="00B822FC" w:rsidRDefault="00B822FC" w:rsidP="004C7F36">
      <w:pPr>
        <w:spacing w:before="0" w:line="240" w:lineRule="auto"/>
      </w:pPr>
      <w:r>
        <w:separator/>
      </w:r>
    </w:p>
  </w:footnote>
  <w:footnote w:type="continuationSeparator" w:id="0">
    <w:p w14:paraId="00FB1116" w14:textId="77777777" w:rsidR="00B822FC" w:rsidRDefault="00B822FC"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771CDD" w:rsidRDefault="00771CD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771CDD" w:rsidRDefault="00771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22D07"/>
    <w:multiLevelType w:val="hybridMultilevel"/>
    <w:tmpl w:val="1DD27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0339F9"/>
    <w:multiLevelType w:val="hybridMultilevel"/>
    <w:tmpl w:val="65061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3803EB"/>
    <w:multiLevelType w:val="hybridMultilevel"/>
    <w:tmpl w:val="0F7C73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EB5CC9"/>
    <w:multiLevelType w:val="hybridMultilevel"/>
    <w:tmpl w:val="AD54E998"/>
    <w:lvl w:ilvl="0" w:tplc="842C2948">
      <w:start w:val="19"/>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F3030E"/>
    <w:multiLevelType w:val="hybridMultilevel"/>
    <w:tmpl w:val="C7F46AB0"/>
    <w:lvl w:ilvl="0" w:tplc="D99CC208">
      <w:start w:val="17"/>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F44921"/>
    <w:multiLevelType w:val="hybridMultilevel"/>
    <w:tmpl w:val="6026F9EC"/>
    <w:lvl w:ilvl="0" w:tplc="8A1CE170">
      <w:start w:val="1"/>
      <w:numFmt w:val="decimal"/>
      <w:lvlText w:val="Chapter 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B4484A"/>
    <w:multiLevelType w:val="hybridMultilevel"/>
    <w:tmpl w:val="EA66C9D2"/>
    <w:lvl w:ilvl="0" w:tplc="BB2C19C4">
      <w:start w:val="10"/>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A72E87"/>
    <w:multiLevelType w:val="hybridMultilevel"/>
    <w:tmpl w:val="4B486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6A5932"/>
    <w:multiLevelType w:val="hybridMultilevel"/>
    <w:tmpl w:val="2D94D32C"/>
    <w:lvl w:ilvl="0" w:tplc="228C95FA">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9F1840"/>
    <w:multiLevelType w:val="hybridMultilevel"/>
    <w:tmpl w:val="0F5A4CF4"/>
    <w:lvl w:ilvl="0" w:tplc="D7348788">
      <w:start w:val="18"/>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E603B8"/>
    <w:multiLevelType w:val="hybridMultilevel"/>
    <w:tmpl w:val="6DE8F2E4"/>
    <w:lvl w:ilvl="0" w:tplc="FB9C5D7A">
      <w:start w:val="1"/>
      <w:numFmt w:val="decimal"/>
      <w:lvlText w:val="Chapter 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7642BE"/>
    <w:multiLevelType w:val="hybridMultilevel"/>
    <w:tmpl w:val="55FCF854"/>
    <w:lvl w:ilvl="0" w:tplc="A056B608">
      <w:start w:val="3"/>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11079C"/>
    <w:multiLevelType w:val="hybridMultilevel"/>
    <w:tmpl w:val="CCE8848C"/>
    <w:lvl w:ilvl="0" w:tplc="7302B8D2">
      <w:start w:val="1"/>
      <w:numFmt w:val="decimal"/>
      <w:pStyle w:val="Heading2"/>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
  </w:num>
  <w:num w:numId="3">
    <w:abstractNumId w:val="11"/>
  </w:num>
  <w:num w:numId="4">
    <w:abstractNumId w:val="9"/>
  </w:num>
  <w:num w:numId="5">
    <w:abstractNumId w:val="22"/>
  </w:num>
  <w:num w:numId="6">
    <w:abstractNumId w:val="35"/>
  </w:num>
  <w:num w:numId="7">
    <w:abstractNumId w:val="43"/>
  </w:num>
  <w:num w:numId="8">
    <w:abstractNumId w:val="29"/>
  </w:num>
  <w:num w:numId="9">
    <w:abstractNumId w:val="23"/>
  </w:num>
  <w:num w:numId="10">
    <w:abstractNumId w:val="48"/>
  </w:num>
  <w:num w:numId="11">
    <w:abstractNumId w:val="42"/>
  </w:num>
  <w:num w:numId="12">
    <w:abstractNumId w:val="3"/>
  </w:num>
  <w:num w:numId="13">
    <w:abstractNumId w:val="10"/>
  </w:num>
  <w:num w:numId="14">
    <w:abstractNumId w:val="40"/>
  </w:num>
  <w:num w:numId="15">
    <w:abstractNumId w:val="39"/>
  </w:num>
  <w:num w:numId="16">
    <w:abstractNumId w:val="44"/>
  </w:num>
  <w:num w:numId="17">
    <w:abstractNumId w:val="38"/>
  </w:num>
  <w:num w:numId="18">
    <w:abstractNumId w:val="6"/>
  </w:num>
  <w:num w:numId="19">
    <w:abstractNumId w:val="31"/>
  </w:num>
  <w:num w:numId="20">
    <w:abstractNumId w:val="25"/>
  </w:num>
  <w:num w:numId="21">
    <w:abstractNumId w:val="26"/>
  </w:num>
  <w:num w:numId="22">
    <w:abstractNumId w:val="24"/>
  </w:num>
  <w:num w:numId="23">
    <w:abstractNumId w:val="19"/>
  </w:num>
  <w:num w:numId="24">
    <w:abstractNumId w:val="41"/>
  </w:num>
  <w:num w:numId="25">
    <w:abstractNumId w:val="34"/>
  </w:num>
  <w:num w:numId="26">
    <w:abstractNumId w:val="21"/>
  </w:num>
  <w:num w:numId="27">
    <w:abstractNumId w:val="8"/>
  </w:num>
  <w:num w:numId="28">
    <w:abstractNumId w:val="14"/>
  </w:num>
  <w:num w:numId="29">
    <w:abstractNumId w:val="18"/>
  </w:num>
  <w:num w:numId="30">
    <w:abstractNumId w:val="5"/>
  </w:num>
  <w:num w:numId="31">
    <w:abstractNumId w:val="30"/>
  </w:num>
  <w:num w:numId="32">
    <w:abstractNumId w:val="0"/>
  </w:num>
  <w:num w:numId="33">
    <w:abstractNumId w:val="45"/>
  </w:num>
  <w:num w:numId="34">
    <w:abstractNumId w:val="46"/>
  </w:num>
  <w:num w:numId="35">
    <w:abstractNumId w:val="18"/>
    <w:lvlOverride w:ilvl="0">
      <w:startOverride w:val="1"/>
    </w:lvlOverride>
  </w:num>
  <w:num w:numId="36">
    <w:abstractNumId w:val="7"/>
  </w:num>
  <w:num w:numId="37">
    <w:abstractNumId w:val="16"/>
  </w:num>
  <w:num w:numId="38">
    <w:abstractNumId w:val="28"/>
  </w:num>
  <w:num w:numId="39">
    <w:abstractNumId w:val="20"/>
  </w:num>
  <w:num w:numId="40">
    <w:abstractNumId w:val="4"/>
  </w:num>
  <w:num w:numId="41">
    <w:abstractNumId w:val="13"/>
  </w:num>
  <w:num w:numId="42">
    <w:abstractNumId w:val="36"/>
  </w:num>
  <w:num w:numId="43">
    <w:abstractNumId w:val="47"/>
  </w:num>
  <w:num w:numId="44">
    <w:abstractNumId w:val="32"/>
  </w:num>
  <w:num w:numId="45">
    <w:abstractNumId w:val="17"/>
  </w:num>
  <w:num w:numId="46">
    <w:abstractNumId w:val="37"/>
  </w:num>
  <w:num w:numId="47">
    <w:abstractNumId w:val="15"/>
  </w:num>
  <w:num w:numId="48">
    <w:abstractNumId w:val="33"/>
  </w:num>
  <w:num w:numId="49">
    <w:abstractNumId w:val="2"/>
  </w:num>
  <w:num w:numId="5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4D"/>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1C4"/>
    <w:rsid w:val="00093BBA"/>
    <w:rsid w:val="00094060"/>
    <w:rsid w:val="00095F2D"/>
    <w:rsid w:val="000A28B8"/>
    <w:rsid w:val="000A4A00"/>
    <w:rsid w:val="000A53E2"/>
    <w:rsid w:val="000A5537"/>
    <w:rsid w:val="000A6FFF"/>
    <w:rsid w:val="000A70A0"/>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2DB7"/>
    <w:rsid w:val="00116AD2"/>
    <w:rsid w:val="00120A9A"/>
    <w:rsid w:val="00121D48"/>
    <w:rsid w:val="00122204"/>
    <w:rsid w:val="00123564"/>
    <w:rsid w:val="00125122"/>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1A84"/>
    <w:rsid w:val="00182439"/>
    <w:rsid w:val="00183813"/>
    <w:rsid w:val="0019277D"/>
    <w:rsid w:val="00194824"/>
    <w:rsid w:val="001958A7"/>
    <w:rsid w:val="001A1CF9"/>
    <w:rsid w:val="001A2036"/>
    <w:rsid w:val="001B4C67"/>
    <w:rsid w:val="001B71BD"/>
    <w:rsid w:val="001C2928"/>
    <w:rsid w:val="001C4A01"/>
    <w:rsid w:val="001C51D2"/>
    <w:rsid w:val="001D1E9E"/>
    <w:rsid w:val="001D2139"/>
    <w:rsid w:val="001D649C"/>
    <w:rsid w:val="001D67B1"/>
    <w:rsid w:val="001E1C9D"/>
    <w:rsid w:val="001E51B5"/>
    <w:rsid w:val="001F521D"/>
    <w:rsid w:val="001F598E"/>
    <w:rsid w:val="001F5A19"/>
    <w:rsid w:val="002023DC"/>
    <w:rsid w:val="00203632"/>
    <w:rsid w:val="00204F71"/>
    <w:rsid w:val="00217F33"/>
    <w:rsid w:val="002202D6"/>
    <w:rsid w:val="0022168F"/>
    <w:rsid w:val="00222012"/>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2FCA"/>
    <w:rsid w:val="002935D4"/>
    <w:rsid w:val="002937D5"/>
    <w:rsid w:val="00297C08"/>
    <w:rsid w:val="002A0207"/>
    <w:rsid w:val="002A15E3"/>
    <w:rsid w:val="002A4073"/>
    <w:rsid w:val="002A42F7"/>
    <w:rsid w:val="002B07C3"/>
    <w:rsid w:val="002B15E8"/>
    <w:rsid w:val="002B361B"/>
    <w:rsid w:val="002B4B3F"/>
    <w:rsid w:val="002C496C"/>
    <w:rsid w:val="002C5A09"/>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471D7"/>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5CD2"/>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E2804"/>
    <w:rsid w:val="003E3826"/>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45AEC"/>
    <w:rsid w:val="0045114B"/>
    <w:rsid w:val="00461EB8"/>
    <w:rsid w:val="004649CC"/>
    <w:rsid w:val="00467B3D"/>
    <w:rsid w:val="004703CD"/>
    <w:rsid w:val="00471215"/>
    <w:rsid w:val="00472365"/>
    <w:rsid w:val="00472DD0"/>
    <w:rsid w:val="0047551C"/>
    <w:rsid w:val="00477C70"/>
    <w:rsid w:val="004818C3"/>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4F4106"/>
    <w:rsid w:val="004F4639"/>
    <w:rsid w:val="005035D6"/>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1CCF"/>
    <w:rsid w:val="00563D23"/>
    <w:rsid w:val="00564DFF"/>
    <w:rsid w:val="00564E51"/>
    <w:rsid w:val="005806B0"/>
    <w:rsid w:val="00586742"/>
    <w:rsid w:val="00586ED0"/>
    <w:rsid w:val="005873A5"/>
    <w:rsid w:val="00587BDB"/>
    <w:rsid w:val="005930B5"/>
    <w:rsid w:val="00594561"/>
    <w:rsid w:val="00594A3E"/>
    <w:rsid w:val="0059608B"/>
    <w:rsid w:val="00596233"/>
    <w:rsid w:val="005968D6"/>
    <w:rsid w:val="00597EA4"/>
    <w:rsid w:val="005A3C9A"/>
    <w:rsid w:val="005A4CCB"/>
    <w:rsid w:val="005A6A5D"/>
    <w:rsid w:val="005B3762"/>
    <w:rsid w:val="005B3E1D"/>
    <w:rsid w:val="005B4430"/>
    <w:rsid w:val="005C14E1"/>
    <w:rsid w:val="005C2E49"/>
    <w:rsid w:val="005C4A77"/>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39EE"/>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6D89"/>
    <w:rsid w:val="00647C78"/>
    <w:rsid w:val="00652B2A"/>
    <w:rsid w:val="006535A6"/>
    <w:rsid w:val="00661F35"/>
    <w:rsid w:val="00663571"/>
    <w:rsid w:val="00663D30"/>
    <w:rsid w:val="00665167"/>
    <w:rsid w:val="00670995"/>
    <w:rsid w:val="00680431"/>
    <w:rsid w:val="006911D9"/>
    <w:rsid w:val="006A1A45"/>
    <w:rsid w:val="006B1C2E"/>
    <w:rsid w:val="006B3E9C"/>
    <w:rsid w:val="006B77C9"/>
    <w:rsid w:val="006B797F"/>
    <w:rsid w:val="006C0FDB"/>
    <w:rsid w:val="006D2AEE"/>
    <w:rsid w:val="006E0295"/>
    <w:rsid w:val="006E5845"/>
    <w:rsid w:val="006E6896"/>
    <w:rsid w:val="006E73FA"/>
    <w:rsid w:val="006F1651"/>
    <w:rsid w:val="006F4F2E"/>
    <w:rsid w:val="00700FD6"/>
    <w:rsid w:val="007023B6"/>
    <w:rsid w:val="0070381E"/>
    <w:rsid w:val="00705F8D"/>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1CDD"/>
    <w:rsid w:val="00772959"/>
    <w:rsid w:val="0077430D"/>
    <w:rsid w:val="007819F1"/>
    <w:rsid w:val="0078412B"/>
    <w:rsid w:val="00784EC2"/>
    <w:rsid w:val="0078687F"/>
    <w:rsid w:val="00786A18"/>
    <w:rsid w:val="00787764"/>
    <w:rsid w:val="00791406"/>
    <w:rsid w:val="00792E79"/>
    <w:rsid w:val="00793162"/>
    <w:rsid w:val="00793192"/>
    <w:rsid w:val="0079479E"/>
    <w:rsid w:val="0079677B"/>
    <w:rsid w:val="007A051A"/>
    <w:rsid w:val="007A40CA"/>
    <w:rsid w:val="007B048D"/>
    <w:rsid w:val="007B2D6A"/>
    <w:rsid w:val="007B4150"/>
    <w:rsid w:val="007B48A8"/>
    <w:rsid w:val="007B4CB4"/>
    <w:rsid w:val="007B4CBE"/>
    <w:rsid w:val="007C0160"/>
    <w:rsid w:val="007C0E69"/>
    <w:rsid w:val="007C0FDD"/>
    <w:rsid w:val="007C214E"/>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77A42"/>
    <w:rsid w:val="00880CB6"/>
    <w:rsid w:val="00882542"/>
    <w:rsid w:val="0088407D"/>
    <w:rsid w:val="00887427"/>
    <w:rsid w:val="00892862"/>
    <w:rsid w:val="008941E8"/>
    <w:rsid w:val="00894D54"/>
    <w:rsid w:val="00895689"/>
    <w:rsid w:val="008A062F"/>
    <w:rsid w:val="008B2233"/>
    <w:rsid w:val="008B2C60"/>
    <w:rsid w:val="008B3DC7"/>
    <w:rsid w:val="008B5610"/>
    <w:rsid w:val="008B7CAE"/>
    <w:rsid w:val="008C5AA4"/>
    <w:rsid w:val="008C690F"/>
    <w:rsid w:val="008C78FF"/>
    <w:rsid w:val="008C798D"/>
    <w:rsid w:val="008C7E34"/>
    <w:rsid w:val="008D03E8"/>
    <w:rsid w:val="008D0E3A"/>
    <w:rsid w:val="008D2E7D"/>
    <w:rsid w:val="008D5178"/>
    <w:rsid w:val="008D5D73"/>
    <w:rsid w:val="008D6367"/>
    <w:rsid w:val="008E0123"/>
    <w:rsid w:val="008E20DB"/>
    <w:rsid w:val="008E36C9"/>
    <w:rsid w:val="008E3B43"/>
    <w:rsid w:val="008F42C8"/>
    <w:rsid w:val="008F4885"/>
    <w:rsid w:val="008F6F9E"/>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47D59"/>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6372"/>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490B"/>
    <w:rsid w:val="009D6794"/>
    <w:rsid w:val="009D6F41"/>
    <w:rsid w:val="009E1522"/>
    <w:rsid w:val="009E70AB"/>
    <w:rsid w:val="009F0450"/>
    <w:rsid w:val="009F22AB"/>
    <w:rsid w:val="009F510F"/>
    <w:rsid w:val="00A035AB"/>
    <w:rsid w:val="00A06484"/>
    <w:rsid w:val="00A07403"/>
    <w:rsid w:val="00A132B6"/>
    <w:rsid w:val="00A14F77"/>
    <w:rsid w:val="00A16B90"/>
    <w:rsid w:val="00A16EAD"/>
    <w:rsid w:val="00A2000F"/>
    <w:rsid w:val="00A27CED"/>
    <w:rsid w:val="00A30903"/>
    <w:rsid w:val="00A31AAB"/>
    <w:rsid w:val="00A3375D"/>
    <w:rsid w:val="00A34663"/>
    <w:rsid w:val="00A379F4"/>
    <w:rsid w:val="00A426D8"/>
    <w:rsid w:val="00A45417"/>
    <w:rsid w:val="00A45FED"/>
    <w:rsid w:val="00A50C55"/>
    <w:rsid w:val="00A518A9"/>
    <w:rsid w:val="00A52771"/>
    <w:rsid w:val="00A53BEB"/>
    <w:rsid w:val="00A54754"/>
    <w:rsid w:val="00A55FAA"/>
    <w:rsid w:val="00A56C88"/>
    <w:rsid w:val="00A57A26"/>
    <w:rsid w:val="00A60A6A"/>
    <w:rsid w:val="00A61FB1"/>
    <w:rsid w:val="00A648C8"/>
    <w:rsid w:val="00A6570A"/>
    <w:rsid w:val="00A65FF1"/>
    <w:rsid w:val="00A67F8E"/>
    <w:rsid w:val="00A713F9"/>
    <w:rsid w:val="00A72165"/>
    <w:rsid w:val="00A76799"/>
    <w:rsid w:val="00A77260"/>
    <w:rsid w:val="00A801E4"/>
    <w:rsid w:val="00A93C53"/>
    <w:rsid w:val="00A962C0"/>
    <w:rsid w:val="00A96B6C"/>
    <w:rsid w:val="00AA0E2D"/>
    <w:rsid w:val="00AA548C"/>
    <w:rsid w:val="00AA6AF2"/>
    <w:rsid w:val="00AA7A2B"/>
    <w:rsid w:val="00AB3CB3"/>
    <w:rsid w:val="00AB4B7D"/>
    <w:rsid w:val="00AB4ED6"/>
    <w:rsid w:val="00AC11A5"/>
    <w:rsid w:val="00AC3188"/>
    <w:rsid w:val="00AC535D"/>
    <w:rsid w:val="00AC6901"/>
    <w:rsid w:val="00AD3741"/>
    <w:rsid w:val="00AD70DE"/>
    <w:rsid w:val="00AD7F4A"/>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1E69"/>
    <w:rsid w:val="00B32BA0"/>
    <w:rsid w:val="00B340CF"/>
    <w:rsid w:val="00B35392"/>
    <w:rsid w:val="00B36032"/>
    <w:rsid w:val="00B36A17"/>
    <w:rsid w:val="00B403B1"/>
    <w:rsid w:val="00B43FED"/>
    <w:rsid w:val="00B45540"/>
    <w:rsid w:val="00B45CD6"/>
    <w:rsid w:val="00B4770D"/>
    <w:rsid w:val="00B55606"/>
    <w:rsid w:val="00B642C0"/>
    <w:rsid w:val="00B64DB8"/>
    <w:rsid w:val="00B65CFD"/>
    <w:rsid w:val="00B702F7"/>
    <w:rsid w:val="00B74220"/>
    <w:rsid w:val="00B74410"/>
    <w:rsid w:val="00B76B18"/>
    <w:rsid w:val="00B81BDD"/>
    <w:rsid w:val="00B822FC"/>
    <w:rsid w:val="00B835AE"/>
    <w:rsid w:val="00B84C6A"/>
    <w:rsid w:val="00B856D7"/>
    <w:rsid w:val="00B85A21"/>
    <w:rsid w:val="00B87E5F"/>
    <w:rsid w:val="00B90E3D"/>
    <w:rsid w:val="00B91B57"/>
    <w:rsid w:val="00B92D5F"/>
    <w:rsid w:val="00B93A95"/>
    <w:rsid w:val="00B9530E"/>
    <w:rsid w:val="00BA286D"/>
    <w:rsid w:val="00BA43BB"/>
    <w:rsid w:val="00BA5326"/>
    <w:rsid w:val="00BA6ECA"/>
    <w:rsid w:val="00BB0F13"/>
    <w:rsid w:val="00BB19CD"/>
    <w:rsid w:val="00BB2F61"/>
    <w:rsid w:val="00BB2F8A"/>
    <w:rsid w:val="00BB4C81"/>
    <w:rsid w:val="00BB6BC6"/>
    <w:rsid w:val="00BC0423"/>
    <w:rsid w:val="00BC6AB5"/>
    <w:rsid w:val="00BC7606"/>
    <w:rsid w:val="00BD6DA2"/>
    <w:rsid w:val="00BD6DB7"/>
    <w:rsid w:val="00BE0DA4"/>
    <w:rsid w:val="00BE70E4"/>
    <w:rsid w:val="00BF159E"/>
    <w:rsid w:val="00BF1DF6"/>
    <w:rsid w:val="00BF2C68"/>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1354"/>
    <w:rsid w:val="00C42F49"/>
    <w:rsid w:val="00C43043"/>
    <w:rsid w:val="00C47227"/>
    <w:rsid w:val="00C52DA2"/>
    <w:rsid w:val="00C53BF7"/>
    <w:rsid w:val="00C55022"/>
    <w:rsid w:val="00C55158"/>
    <w:rsid w:val="00C5621C"/>
    <w:rsid w:val="00C62BD1"/>
    <w:rsid w:val="00C6337C"/>
    <w:rsid w:val="00C6496D"/>
    <w:rsid w:val="00C675E7"/>
    <w:rsid w:val="00C7491E"/>
    <w:rsid w:val="00C82098"/>
    <w:rsid w:val="00C90C0E"/>
    <w:rsid w:val="00C9200E"/>
    <w:rsid w:val="00C92061"/>
    <w:rsid w:val="00CA1B24"/>
    <w:rsid w:val="00CA6DFB"/>
    <w:rsid w:val="00CB0CF3"/>
    <w:rsid w:val="00CB53BC"/>
    <w:rsid w:val="00CB6A81"/>
    <w:rsid w:val="00CB70CE"/>
    <w:rsid w:val="00CC0067"/>
    <w:rsid w:val="00CC13A6"/>
    <w:rsid w:val="00CC408F"/>
    <w:rsid w:val="00CD2637"/>
    <w:rsid w:val="00CD3ED8"/>
    <w:rsid w:val="00CD55DE"/>
    <w:rsid w:val="00CE0102"/>
    <w:rsid w:val="00CF14A4"/>
    <w:rsid w:val="00CF1808"/>
    <w:rsid w:val="00CF5393"/>
    <w:rsid w:val="00CF627F"/>
    <w:rsid w:val="00CF6F8A"/>
    <w:rsid w:val="00CF7401"/>
    <w:rsid w:val="00CF7C01"/>
    <w:rsid w:val="00D0196D"/>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A3E"/>
    <w:rsid w:val="00D36DB9"/>
    <w:rsid w:val="00D373A1"/>
    <w:rsid w:val="00D421AD"/>
    <w:rsid w:val="00D479D2"/>
    <w:rsid w:val="00D55759"/>
    <w:rsid w:val="00D5726E"/>
    <w:rsid w:val="00D648D4"/>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B6C4D"/>
    <w:rsid w:val="00DC5325"/>
    <w:rsid w:val="00DC58F4"/>
    <w:rsid w:val="00DD11BC"/>
    <w:rsid w:val="00DD32D9"/>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5C8"/>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639"/>
    <w:rsid w:val="00E70A02"/>
    <w:rsid w:val="00E72239"/>
    <w:rsid w:val="00E72AFB"/>
    <w:rsid w:val="00E7425C"/>
    <w:rsid w:val="00E82CA1"/>
    <w:rsid w:val="00E831F3"/>
    <w:rsid w:val="00E83785"/>
    <w:rsid w:val="00E85080"/>
    <w:rsid w:val="00E8684C"/>
    <w:rsid w:val="00E87104"/>
    <w:rsid w:val="00E87B9C"/>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A2211"/>
    <w:rsid w:val="00FA29D8"/>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11"/>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4818C3"/>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818C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8C7E34"/>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 w:type="paragraph" w:styleId="Bibliography">
    <w:name w:val="Bibliography"/>
    <w:basedOn w:val="Normal"/>
    <w:next w:val="Normal"/>
    <w:link w:val="BibliographyChar"/>
    <w:uiPriority w:val="37"/>
    <w:unhideWhenUsed/>
    <w:rsid w:val="00A72165"/>
    <w:pPr>
      <w:spacing w:line="240" w:lineRule="auto"/>
      <w:ind w:left="720" w:hanging="720"/>
    </w:pPr>
  </w:style>
  <w:style w:type="paragraph" w:styleId="Title">
    <w:name w:val="Title"/>
    <w:basedOn w:val="Normal"/>
    <w:next w:val="Normal"/>
    <w:link w:val="TitleChar"/>
    <w:uiPriority w:val="10"/>
    <w:qFormat/>
    <w:rsid w:val="0059623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233"/>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596233"/>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596233"/>
    <w:rPr>
      <w:b/>
      <w:bCs/>
      <w:sz w:val="28"/>
    </w:rPr>
  </w:style>
  <w:style w:type="paragraph" w:styleId="NoSpacing">
    <w:name w:val="No Spacing"/>
    <w:uiPriority w:val="1"/>
    <w:qFormat/>
    <w:rsid w:val="00596233"/>
    <w:pPr>
      <w:spacing w:after="0" w:line="240" w:lineRule="auto"/>
    </w:pPr>
  </w:style>
  <w:style w:type="paragraph" w:customStyle="1" w:styleId="titlepage">
    <w:name w:val="title_page"/>
    <w:basedOn w:val="Normal"/>
    <w:link w:val="titlepageChar"/>
    <w:qFormat/>
    <w:rsid w:val="00596233"/>
    <w:pPr>
      <w:spacing w:before="0" w:after="200" w:line="276" w:lineRule="auto"/>
      <w:jc w:val="center"/>
    </w:pPr>
    <w:rPr>
      <w:smallCaps/>
      <w:sz w:val="28"/>
      <w:szCs w:val="28"/>
    </w:rPr>
  </w:style>
  <w:style w:type="character" w:customStyle="1" w:styleId="titlepageChar">
    <w:name w:val="title_page Char"/>
    <w:basedOn w:val="DefaultParagraphFont"/>
    <w:link w:val="titlepage"/>
    <w:rsid w:val="00596233"/>
    <w:rPr>
      <w:smallCaps/>
      <w:sz w:val="28"/>
      <w:szCs w:val="28"/>
    </w:rPr>
  </w:style>
  <w:style w:type="character" w:styleId="IntenseEmphasis">
    <w:name w:val="Intense Emphasis"/>
    <w:basedOn w:val="DefaultParagraphFont"/>
    <w:uiPriority w:val="21"/>
    <w:qFormat/>
    <w:rsid w:val="00596233"/>
    <w:rPr>
      <w:i/>
      <w:iCs/>
      <w:color w:val="4F81BD" w:themeColor="accent1"/>
    </w:rPr>
  </w:style>
  <w:style w:type="character" w:customStyle="1" w:styleId="CommentSubjectChar1">
    <w:name w:val="Comment Subject Char1"/>
    <w:basedOn w:val="CommentTextChar"/>
    <w:uiPriority w:val="99"/>
    <w:semiHidden/>
    <w:rsid w:val="00AA6AF2"/>
    <w:rPr>
      <w:b/>
      <w:bCs/>
      <w:sz w:val="20"/>
      <w:szCs w:val="20"/>
    </w:rPr>
  </w:style>
  <w:style w:type="character" w:customStyle="1" w:styleId="TitleChar1">
    <w:name w:val="Title Char1"/>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AA6AF2"/>
    <w:pPr>
      <w:spacing w:before="0" w:after="200" w:line="276" w:lineRule="auto"/>
      <w:jc w:val="center"/>
    </w:pPr>
    <w:rPr>
      <w:smallCaps/>
      <w:sz w:val="28"/>
      <w:szCs w:val="28"/>
    </w:rPr>
  </w:style>
  <w:style w:type="character" w:customStyle="1" w:styleId="titlepageChar1">
    <w:name w:val="title_page Char1"/>
    <w:basedOn w:val="DefaultParagraphFont"/>
    <w:rsid w:val="00AA6AF2"/>
    <w:rPr>
      <w:smallCaps/>
      <w:sz w:val="28"/>
      <w:szCs w:val="28"/>
    </w:rPr>
  </w:style>
  <w:style w:type="character" w:customStyle="1" w:styleId="TitleChar2">
    <w:name w:val="Title Char2"/>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AA6AF2"/>
    <w:pPr>
      <w:spacing w:before="0" w:after="200" w:line="276" w:lineRule="auto"/>
      <w:jc w:val="center"/>
    </w:pPr>
    <w:rPr>
      <w:smallCaps/>
      <w:sz w:val="28"/>
      <w:szCs w:val="28"/>
    </w:rPr>
  </w:style>
  <w:style w:type="character" w:customStyle="1" w:styleId="titlepageChar2">
    <w:name w:val="title_page Char2"/>
    <w:basedOn w:val="DefaultParagraphFont"/>
    <w:rsid w:val="00AA6AF2"/>
    <w:rPr>
      <w:smallCaps/>
      <w:sz w:val="28"/>
      <w:szCs w:val="28"/>
    </w:rPr>
  </w:style>
  <w:style w:type="character" w:customStyle="1" w:styleId="TitleChar3">
    <w:name w:val="Title Char3"/>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AA6AF2"/>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AA6AF2"/>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AA6AF2"/>
    <w:rPr>
      <w:b/>
      <w:bCs/>
    </w:rPr>
  </w:style>
  <w:style w:type="paragraph" w:customStyle="1" w:styleId="Firstparagraph2">
    <w:name w:val="First paragraph2"/>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AA6AF2"/>
    <w:pPr>
      <w:spacing w:before="0" w:line="240" w:lineRule="auto"/>
    </w:pPr>
  </w:style>
  <w:style w:type="character" w:customStyle="1" w:styleId="squishChar1">
    <w:name w:val="squish Char1"/>
    <w:basedOn w:val="DefaultParagraphFont"/>
    <w:rsid w:val="00AA6AF2"/>
  </w:style>
  <w:style w:type="paragraph" w:customStyle="1" w:styleId="msonormal2">
    <w:name w:val="msonormal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AA6AF2"/>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AA6AF2"/>
    <w:pPr>
      <w:spacing w:after="0"/>
      <w:jc w:val="right"/>
    </w:pPr>
    <w:rPr>
      <w:b w:val="0"/>
      <w:szCs w:val="24"/>
    </w:rPr>
  </w:style>
  <w:style w:type="character" w:customStyle="1" w:styleId="EquationCaptionsChar1">
    <w:name w:val="Equation Captions Char1"/>
    <w:basedOn w:val="CaptionChar"/>
    <w:rsid w:val="00AA6AF2"/>
    <w:rPr>
      <w:b w:val="0"/>
      <w:bCs/>
      <w:sz w:val="20"/>
      <w:szCs w:val="24"/>
    </w:rPr>
  </w:style>
  <w:style w:type="character" w:customStyle="1" w:styleId="QuoteChar1">
    <w:name w:val="Quote Char1"/>
    <w:basedOn w:val="DefaultParagraphFont"/>
    <w:uiPriority w:val="29"/>
    <w:rsid w:val="00AA6AF2"/>
    <w:rPr>
      <w:i/>
      <w:iCs/>
      <w:color w:val="404040" w:themeColor="text1" w:themeTint="BF"/>
    </w:rPr>
  </w:style>
  <w:style w:type="character" w:customStyle="1" w:styleId="CommentTextChar1">
    <w:name w:val="Comment Text Char1"/>
    <w:basedOn w:val="DefaultParagraphFont"/>
    <w:uiPriority w:val="99"/>
    <w:semiHidden/>
    <w:rsid w:val="00AA6AF2"/>
    <w:rPr>
      <w:sz w:val="20"/>
      <w:szCs w:val="20"/>
    </w:rPr>
  </w:style>
  <w:style w:type="character" w:customStyle="1" w:styleId="CommentSubjectChar2">
    <w:name w:val="Comment Subject Char2"/>
    <w:basedOn w:val="CommentTextChar"/>
    <w:uiPriority w:val="99"/>
    <w:semiHidden/>
    <w:rsid w:val="00AA6AF2"/>
    <w:rPr>
      <w:b/>
      <w:bCs/>
      <w:sz w:val="20"/>
      <w:szCs w:val="20"/>
    </w:rPr>
  </w:style>
  <w:style w:type="paragraph" w:customStyle="1" w:styleId="titlepage3">
    <w:name w:val="title_page3"/>
    <w:basedOn w:val="Normal"/>
    <w:qFormat/>
    <w:rsid w:val="00AA6AF2"/>
    <w:pPr>
      <w:spacing w:before="0" w:after="200" w:line="276" w:lineRule="auto"/>
      <w:jc w:val="center"/>
    </w:pPr>
    <w:rPr>
      <w:smallCaps/>
      <w:sz w:val="28"/>
      <w:szCs w:val="28"/>
    </w:rPr>
  </w:style>
  <w:style w:type="character" w:customStyle="1" w:styleId="titlepageChar3">
    <w:name w:val="title_page Char3"/>
    <w:basedOn w:val="DefaultParagraphFont"/>
    <w:rsid w:val="00AA6AF2"/>
    <w:rPr>
      <w:smallCaps/>
      <w:sz w:val="28"/>
      <w:szCs w:val="28"/>
    </w:rPr>
  </w:style>
  <w:style w:type="character" w:customStyle="1" w:styleId="CommentSubjectChar3">
    <w:name w:val="Comment Subject Char3"/>
    <w:basedOn w:val="CommentTextChar"/>
    <w:uiPriority w:val="99"/>
    <w:semiHidden/>
    <w:rsid w:val="000A70A0"/>
    <w:rPr>
      <w:b/>
      <w:bCs/>
      <w:sz w:val="20"/>
      <w:szCs w:val="20"/>
    </w:rPr>
  </w:style>
  <w:style w:type="character" w:customStyle="1" w:styleId="TitleChar4">
    <w:name w:val="Title Char4"/>
    <w:basedOn w:val="DefaultParagraphFont"/>
    <w:uiPriority w:val="10"/>
    <w:rsid w:val="000A70A0"/>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0A70A0"/>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0A70A0"/>
    <w:pPr>
      <w:spacing w:before="0" w:after="200" w:line="276" w:lineRule="auto"/>
      <w:jc w:val="center"/>
    </w:pPr>
    <w:rPr>
      <w:smallCaps/>
      <w:sz w:val="28"/>
      <w:szCs w:val="28"/>
    </w:rPr>
  </w:style>
  <w:style w:type="character" w:customStyle="1" w:styleId="titlepageChar4">
    <w:name w:val="title_page Char4"/>
    <w:basedOn w:val="DefaultParagraphFont"/>
    <w:rsid w:val="000A70A0"/>
    <w:rPr>
      <w:smallCaps/>
      <w:sz w:val="28"/>
      <w:szCs w:val="28"/>
    </w:rPr>
  </w:style>
  <w:style w:type="paragraph" w:customStyle="1" w:styleId="ref">
    <w:name w:val="ref"/>
    <w:basedOn w:val="Bibliography"/>
    <w:link w:val="refChar"/>
    <w:qFormat/>
    <w:rsid w:val="00BA43BB"/>
    <w:pPr>
      <w:numPr>
        <w:numId w:val="14"/>
      </w:numPr>
      <w:spacing w:after="120" w:line="480" w:lineRule="auto"/>
      <w:ind w:left="360"/>
    </w:pPr>
  </w:style>
  <w:style w:type="character" w:customStyle="1" w:styleId="BibliographyChar">
    <w:name w:val="Bibliography Char"/>
    <w:basedOn w:val="DefaultParagraphFont"/>
    <w:link w:val="Bibliography"/>
    <w:uiPriority w:val="37"/>
    <w:rsid w:val="00BA43BB"/>
  </w:style>
  <w:style w:type="character" w:customStyle="1" w:styleId="refChar">
    <w:name w:val="ref Char"/>
    <w:basedOn w:val="BibliographyChar"/>
    <w:link w:val="ref"/>
    <w:rsid w:val="00BA4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3.xml"/><Relationship Id="rId63" Type="http://schemas.openxmlformats.org/officeDocument/2006/relationships/chart" Target="charts/chart9.xml"/><Relationship Id="rId84" Type="http://schemas.openxmlformats.org/officeDocument/2006/relationships/image" Target="media/image67.png"/><Relationship Id="rId138" Type="http://schemas.openxmlformats.org/officeDocument/2006/relationships/chart" Target="charts/chart16.xml"/><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2.xml"/><Relationship Id="rId128"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34.png"/><Relationship Id="rId64" Type="http://schemas.openxmlformats.org/officeDocument/2006/relationships/image" Target="media/image48.emf"/><Relationship Id="rId69" Type="http://schemas.openxmlformats.org/officeDocument/2006/relationships/image" Target="media/image52.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2.emf"/><Relationship Id="rId139" Type="http://schemas.openxmlformats.org/officeDocument/2006/relationships/chart" Target="charts/chart17.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3.xml"/><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emf"/><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chart" Target="charts/chart5.xml"/><Relationship Id="rId60" Type="http://schemas.openxmlformats.org/officeDocument/2006/relationships/image" Target="media/image45.emf"/><Relationship Id="rId65" Type="http://schemas.openxmlformats.org/officeDocument/2006/relationships/chart" Target="charts/chart10.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8.emf"/><Relationship Id="rId135" Type="http://schemas.openxmlformats.org/officeDocument/2006/relationships/image" Target="media/image113.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image" Target="media/image59.JPG"/><Relationship Id="rId97" Type="http://schemas.openxmlformats.org/officeDocument/2006/relationships/image" Target="media/image79.emf"/><Relationship Id="rId104" Type="http://schemas.openxmlformats.org/officeDocument/2006/relationships/image" Target="media/image86.emf"/><Relationship Id="rId120" Type="http://schemas.openxmlformats.org/officeDocument/2006/relationships/image" Target="media/image102.jpeg"/><Relationship Id="rId125" Type="http://schemas.openxmlformats.org/officeDocument/2006/relationships/chart" Target="charts/chart14.xml"/><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image" Target="media/image109.emf"/><Relationship Id="rId136" Type="http://schemas.openxmlformats.org/officeDocument/2006/relationships/image" Target="media/image114.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chart" Target="charts/chart8.xml"/><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microsoft.com/office/2007/relationships/hdphoto" Target="media/hdphoto1.wdp"/><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chart" Target="charts/chart7.xml"/><Relationship Id="rId67" Type="http://schemas.openxmlformats.org/officeDocument/2006/relationships/image" Target="media/image50.png"/><Relationship Id="rId116" Type="http://schemas.openxmlformats.org/officeDocument/2006/relationships/image" Target="media/image98.JPG"/><Relationship Id="rId137" Type="http://schemas.openxmlformats.org/officeDocument/2006/relationships/chart" Target="charts/chart15.xml"/><Relationship Id="rId20" Type="http://schemas.openxmlformats.org/officeDocument/2006/relationships/image" Target="media/image13.png"/><Relationship Id="rId41" Type="http://schemas.openxmlformats.org/officeDocument/2006/relationships/chart" Target="charts/chart2.xml"/><Relationship Id="rId62" Type="http://schemas.openxmlformats.org/officeDocument/2006/relationships/image" Target="media/image47.emf"/><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image" Target="media/image110.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1.xm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emf"/><Relationship Id="rId133" Type="http://schemas.openxmlformats.org/officeDocument/2006/relationships/image" Target="media/image111.emf"/><Relationship Id="rId1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DEF031F-CB81-4340-8BB2-54E48F2AF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6</TotalTime>
  <Pages>1</Pages>
  <Words>18801</Words>
  <Characters>10716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53</cp:revision>
  <dcterms:created xsi:type="dcterms:W3CDTF">2019-03-08T19:48:00Z</dcterms:created>
  <dcterms:modified xsi:type="dcterms:W3CDTF">2019-09-20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DpYNi7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